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8414A4" w14:textId="77777777" w:rsidR="00B9633E" w:rsidRPr="007F08C3" w:rsidRDefault="006305D7"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b/>
          <w:bCs/>
          <w:color w:val="auto"/>
        </w:rPr>
        <w:t>TITLE:</w:t>
      </w:r>
      <w:r w:rsidRPr="007F08C3">
        <w:rPr>
          <w:rFonts w:asciiTheme="minorHAnsi" w:hAnsiTheme="minorHAnsi" w:cstheme="minorHAnsi"/>
          <w:color w:val="auto"/>
        </w:rPr>
        <w:t xml:space="preserve"> </w:t>
      </w:r>
    </w:p>
    <w:p w14:paraId="0F010BB3" w14:textId="22C0AAC3" w:rsidR="00C43ABF" w:rsidRPr="007F08C3" w:rsidRDefault="00B9633E"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color w:val="auto"/>
        </w:rPr>
        <w:t xml:space="preserve">Real-Time fMRI Brain Mapping </w:t>
      </w:r>
      <w:r w:rsidR="00BD1AC5" w:rsidRPr="007F08C3">
        <w:rPr>
          <w:rFonts w:asciiTheme="minorHAnsi" w:hAnsiTheme="minorHAnsi" w:cstheme="minorHAnsi"/>
          <w:color w:val="auto"/>
        </w:rPr>
        <w:t xml:space="preserve">in Animals </w:t>
      </w:r>
    </w:p>
    <w:p w14:paraId="2E300B21" w14:textId="77777777" w:rsidR="007A4DD6" w:rsidRPr="007F08C3" w:rsidRDefault="007A4DD6" w:rsidP="00AB49D2">
      <w:pPr>
        <w:jc w:val="left"/>
        <w:rPr>
          <w:rFonts w:asciiTheme="minorHAnsi" w:hAnsiTheme="minorHAnsi" w:cstheme="minorHAnsi"/>
          <w:b/>
          <w:bCs/>
          <w:color w:val="auto"/>
        </w:rPr>
      </w:pPr>
    </w:p>
    <w:p w14:paraId="3D080DA3" w14:textId="6D2BE887" w:rsidR="006305D7" w:rsidRPr="007F08C3" w:rsidRDefault="006305D7" w:rsidP="00AB49D2">
      <w:pPr>
        <w:tabs>
          <w:tab w:val="center" w:pos="4680"/>
        </w:tabs>
        <w:jc w:val="left"/>
        <w:rPr>
          <w:rFonts w:asciiTheme="minorHAnsi" w:hAnsiTheme="minorHAnsi" w:cstheme="minorHAnsi"/>
          <w:color w:val="auto"/>
        </w:rPr>
      </w:pPr>
      <w:r w:rsidRPr="007F08C3">
        <w:rPr>
          <w:rFonts w:asciiTheme="minorHAnsi" w:hAnsiTheme="minorHAnsi" w:cstheme="minorHAnsi"/>
          <w:b/>
          <w:bCs/>
          <w:color w:val="auto"/>
        </w:rPr>
        <w:t>AUTHORS</w:t>
      </w:r>
      <w:r w:rsidR="000B662E" w:rsidRPr="007F08C3">
        <w:rPr>
          <w:rFonts w:asciiTheme="minorHAnsi" w:hAnsiTheme="minorHAnsi" w:cstheme="minorHAnsi"/>
          <w:b/>
          <w:bCs/>
          <w:color w:val="auto"/>
        </w:rPr>
        <w:t xml:space="preserve"> </w:t>
      </w:r>
      <w:r w:rsidR="007F08C3">
        <w:rPr>
          <w:rFonts w:asciiTheme="minorHAnsi" w:hAnsiTheme="minorHAnsi" w:cstheme="minorHAnsi"/>
          <w:b/>
          <w:bCs/>
          <w:color w:val="auto"/>
        </w:rPr>
        <w:t>AND</w:t>
      </w:r>
      <w:r w:rsidR="000B662E" w:rsidRPr="007F08C3">
        <w:rPr>
          <w:rFonts w:asciiTheme="minorHAnsi" w:hAnsiTheme="minorHAnsi" w:cstheme="minorHAnsi"/>
          <w:b/>
          <w:bCs/>
          <w:color w:val="auto"/>
        </w:rPr>
        <w:t xml:space="preserve"> AFFILIATIONS</w:t>
      </w:r>
      <w:r w:rsidRPr="007F08C3">
        <w:rPr>
          <w:rFonts w:asciiTheme="minorHAnsi" w:hAnsiTheme="minorHAnsi" w:cstheme="minorHAnsi"/>
          <w:b/>
          <w:bCs/>
          <w:color w:val="auto"/>
        </w:rPr>
        <w:t>:</w:t>
      </w:r>
    </w:p>
    <w:p w14:paraId="1EE6626A" w14:textId="705A76E8" w:rsidR="003024C2" w:rsidRPr="007F08C3" w:rsidRDefault="003024C2"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vertAlign w:val="superscript"/>
        </w:rPr>
      </w:pPr>
      <w:proofErr w:type="spellStart"/>
      <w:r w:rsidRPr="007F08C3">
        <w:rPr>
          <w:color w:val="auto"/>
        </w:rPr>
        <w:t>Sangcheon</w:t>
      </w:r>
      <w:proofErr w:type="spellEnd"/>
      <w:r w:rsidRPr="007F08C3">
        <w:rPr>
          <w:color w:val="auto"/>
        </w:rPr>
        <w:t xml:space="preserve"> Choi</w:t>
      </w:r>
      <w:r w:rsidRPr="007F08C3">
        <w:rPr>
          <w:color w:val="auto"/>
          <w:vertAlign w:val="superscript"/>
        </w:rPr>
        <w:t>1,2</w:t>
      </w:r>
      <w:r w:rsidRPr="007F08C3">
        <w:rPr>
          <w:color w:val="auto"/>
        </w:rPr>
        <w:t xml:space="preserve">, </w:t>
      </w:r>
      <w:proofErr w:type="spellStart"/>
      <w:r w:rsidR="007633AE" w:rsidRPr="007F08C3">
        <w:rPr>
          <w:color w:val="auto"/>
        </w:rPr>
        <w:t>Kengo</w:t>
      </w:r>
      <w:proofErr w:type="spellEnd"/>
      <w:r w:rsidR="007633AE" w:rsidRPr="007F08C3">
        <w:rPr>
          <w:color w:val="auto"/>
        </w:rPr>
        <w:t xml:space="preserve"> Takahashi</w:t>
      </w:r>
      <w:r w:rsidRPr="007F08C3">
        <w:rPr>
          <w:color w:val="auto"/>
          <w:vertAlign w:val="superscript"/>
        </w:rPr>
        <w:t>1,2</w:t>
      </w:r>
      <w:r w:rsidR="00150DEA" w:rsidRPr="007F08C3">
        <w:rPr>
          <w:color w:val="auto"/>
        </w:rPr>
        <w:t>,</w:t>
      </w:r>
      <w:r w:rsidR="00685B9D" w:rsidRPr="007F08C3">
        <w:rPr>
          <w:color w:val="auto"/>
        </w:rPr>
        <w:t xml:space="preserve"> Yuanyuan Jiang</w:t>
      </w:r>
      <w:r w:rsidR="005A303B" w:rsidRPr="007F08C3">
        <w:rPr>
          <w:color w:val="auto"/>
          <w:vertAlign w:val="superscript"/>
        </w:rPr>
        <w:t>1,3</w:t>
      </w:r>
      <w:r w:rsidR="00685B9D" w:rsidRPr="007F08C3">
        <w:rPr>
          <w:color w:val="auto"/>
        </w:rPr>
        <w:t xml:space="preserve">, </w:t>
      </w:r>
      <w:r w:rsidR="00021757" w:rsidRPr="007F08C3">
        <w:rPr>
          <w:color w:val="auto"/>
        </w:rPr>
        <w:t xml:space="preserve">Sascha </w:t>
      </w:r>
      <w:r w:rsidR="00C51CA9" w:rsidRPr="007F08C3">
        <w:rPr>
          <w:color w:val="auto"/>
        </w:rPr>
        <w:t>Köhler</w:t>
      </w:r>
      <w:r w:rsidR="005A303B" w:rsidRPr="007F08C3">
        <w:rPr>
          <w:color w:val="auto"/>
          <w:vertAlign w:val="superscript"/>
        </w:rPr>
        <w:t>4</w:t>
      </w:r>
      <w:r w:rsidR="00C51CA9" w:rsidRPr="007F08C3">
        <w:rPr>
          <w:color w:val="auto"/>
        </w:rPr>
        <w:t xml:space="preserve">, </w:t>
      </w:r>
      <w:r w:rsidRPr="007F08C3">
        <w:rPr>
          <w:color w:val="auto"/>
        </w:rPr>
        <w:t>Hang Zeng</w:t>
      </w:r>
      <w:r w:rsidRPr="007F08C3">
        <w:rPr>
          <w:color w:val="auto"/>
          <w:vertAlign w:val="superscript"/>
        </w:rPr>
        <w:t>1,2</w:t>
      </w:r>
      <w:r w:rsidR="004105C8" w:rsidRPr="007F08C3">
        <w:rPr>
          <w:color w:val="auto"/>
        </w:rPr>
        <w:t xml:space="preserve">, </w:t>
      </w:r>
      <w:r w:rsidR="00251891" w:rsidRPr="007F08C3">
        <w:rPr>
          <w:color w:val="auto"/>
        </w:rPr>
        <w:t>Qi</w:t>
      </w:r>
      <w:r w:rsidR="004105C8" w:rsidRPr="007F08C3">
        <w:rPr>
          <w:color w:val="auto"/>
        </w:rPr>
        <w:t xml:space="preserve"> </w:t>
      </w:r>
      <w:r w:rsidR="00251891" w:rsidRPr="007F08C3">
        <w:rPr>
          <w:color w:val="auto"/>
        </w:rPr>
        <w:t>Wang</w:t>
      </w:r>
      <w:r w:rsidR="004105C8" w:rsidRPr="007F08C3">
        <w:rPr>
          <w:color w:val="auto"/>
          <w:vertAlign w:val="superscript"/>
        </w:rPr>
        <w:t>1,2</w:t>
      </w:r>
      <w:r w:rsidR="00786A95" w:rsidRPr="007F08C3">
        <w:rPr>
          <w:color w:val="auto"/>
        </w:rPr>
        <w:t>,</w:t>
      </w:r>
      <w:r w:rsidR="007633AE" w:rsidRPr="007F08C3">
        <w:rPr>
          <w:color w:val="auto"/>
        </w:rPr>
        <w:t xml:space="preserve"> Yan Ma</w:t>
      </w:r>
      <w:r w:rsidR="007633AE" w:rsidRPr="007F08C3">
        <w:rPr>
          <w:color w:val="auto"/>
          <w:vertAlign w:val="superscript"/>
        </w:rPr>
        <w:t>1,2</w:t>
      </w:r>
      <w:r w:rsidR="00B9633E" w:rsidRPr="007F08C3">
        <w:rPr>
          <w:color w:val="auto"/>
        </w:rPr>
        <w:t>,</w:t>
      </w:r>
      <w:r w:rsidRPr="007F08C3">
        <w:rPr>
          <w:color w:val="auto"/>
        </w:rPr>
        <w:t xml:space="preserve"> Xin Yu</w:t>
      </w:r>
      <w:r w:rsidRPr="007F08C3">
        <w:rPr>
          <w:color w:val="auto"/>
          <w:vertAlign w:val="superscript"/>
        </w:rPr>
        <w:t>1,</w:t>
      </w:r>
      <w:bookmarkStart w:id="0" w:name="OLE_LINK1"/>
      <w:bookmarkStart w:id="1" w:name="OLE_LINK2"/>
      <w:r w:rsidR="005E1BDB" w:rsidRPr="007F08C3">
        <w:rPr>
          <w:color w:val="auto"/>
          <w:vertAlign w:val="superscript"/>
        </w:rPr>
        <w:t>3</w:t>
      </w:r>
      <w:bookmarkEnd w:id="0"/>
      <w:bookmarkEnd w:id="1"/>
    </w:p>
    <w:p w14:paraId="6EBB79D3" w14:textId="77777777" w:rsidR="00B9633E" w:rsidRPr="007F08C3" w:rsidRDefault="00B9633E"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p>
    <w:p w14:paraId="0DE9646C" w14:textId="2B282040" w:rsidR="00B9633E" w:rsidRPr="007F08C3" w:rsidRDefault="003024C2"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7F08C3">
        <w:rPr>
          <w:color w:val="auto"/>
          <w:vertAlign w:val="superscript"/>
        </w:rPr>
        <w:t>1</w:t>
      </w:r>
      <w:r w:rsidRPr="007F08C3">
        <w:rPr>
          <w:color w:val="auto"/>
        </w:rPr>
        <w:t xml:space="preserve">Max Planck Institute for Biological Cybernetics, </w:t>
      </w:r>
      <w:proofErr w:type="spellStart"/>
      <w:r w:rsidRPr="007F08C3">
        <w:rPr>
          <w:color w:val="auto"/>
        </w:rPr>
        <w:t>Tuebingen</w:t>
      </w:r>
      <w:proofErr w:type="spellEnd"/>
      <w:r w:rsidRPr="007F08C3">
        <w:rPr>
          <w:color w:val="auto"/>
        </w:rPr>
        <w:t xml:space="preserve">, Germany </w:t>
      </w:r>
    </w:p>
    <w:p w14:paraId="5C14176A" w14:textId="501A9C0D" w:rsidR="00B9633E" w:rsidRPr="007F08C3" w:rsidRDefault="003024C2"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7F08C3">
        <w:rPr>
          <w:color w:val="auto"/>
          <w:vertAlign w:val="superscript"/>
        </w:rPr>
        <w:t>2</w:t>
      </w:r>
      <w:r w:rsidRPr="007F08C3">
        <w:rPr>
          <w:color w:val="auto"/>
        </w:rPr>
        <w:t xml:space="preserve">Graduate Training Centre of Neuroscience, </w:t>
      </w:r>
      <w:proofErr w:type="spellStart"/>
      <w:r w:rsidRPr="007F08C3">
        <w:rPr>
          <w:color w:val="auto"/>
        </w:rPr>
        <w:t>Tuebingen</w:t>
      </w:r>
      <w:proofErr w:type="spellEnd"/>
      <w:r w:rsidRPr="007F08C3">
        <w:rPr>
          <w:color w:val="auto"/>
        </w:rPr>
        <w:t>, Germany</w:t>
      </w:r>
    </w:p>
    <w:p w14:paraId="523A0132" w14:textId="0C99252A" w:rsidR="00B9633E" w:rsidRPr="007F08C3" w:rsidRDefault="005A303B"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7F08C3">
        <w:rPr>
          <w:color w:val="auto"/>
          <w:vertAlign w:val="superscript"/>
        </w:rPr>
        <w:t>3</w:t>
      </w:r>
      <w:r w:rsidR="003024C2" w:rsidRPr="007F08C3">
        <w:rPr>
          <w:color w:val="auto"/>
        </w:rPr>
        <w:t xml:space="preserve">MGH/MIT/HMS </w:t>
      </w:r>
      <w:proofErr w:type="spellStart"/>
      <w:r w:rsidR="003024C2" w:rsidRPr="007F08C3">
        <w:rPr>
          <w:color w:val="auto"/>
        </w:rPr>
        <w:t>Athinoula</w:t>
      </w:r>
      <w:proofErr w:type="spellEnd"/>
      <w:r w:rsidR="003024C2" w:rsidRPr="007F08C3">
        <w:rPr>
          <w:color w:val="auto"/>
        </w:rPr>
        <w:t xml:space="preserve"> A. </w:t>
      </w:r>
      <w:proofErr w:type="spellStart"/>
      <w:r w:rsidR="003024C2" w:rsidRPr="007F08C3">
        <w:rPr>
          <w:color w:val="auto"/>
        </w:rPr>
        <w:t>Martinos</w:t>
      </w:r>
      <w:proofErr w:type="spellEnd"/>
      <w:r w:rsidR="003024C2" w:rsidRPr="007F08C3">
        <w:rPr>
          <w:color w:val="auto"/>
        </w:rPr>
        <w:t xml:space="preserve"> Center for Biomedical Imaging, Department of Radiology, Harvard Medical School, Massachusetts General Hospital, Charlestown, USA</w:t>
      </w:r>
      <w:r w:rsidRPr="007F08C3">
        <w:rPr>
          <w:color w:val="auto"/>
        </w:rPr>
        <w:t xml:space="preserve"> </w:t>
      </w:r>
    </w:p>
    <w:p w14:paraId="32B171D0" w14:textId="25C6AF26" w:rsidR="007A4DD6" w:rsidRPr="007F08C3" w:rsidRDefault="005A303B"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7F08C3">
        <w:rPr>
          <w:color w:val="auto"/>
          <w:vertAlign w:val="superscript"/>
        </w:rPr>
        <w:t>4</w:t>
      </w:r>
      <w:r w:rsidRPr="007F08C3">
        <w:rPr>
          <w:color w:val="auto"/>
        </w:rPr>
        <w:t xml:space="preserve">Bruker </w:t>
      </w:r>
      <w:proofErr w:type="spellStart"/>
      <w:r w:rsidRPr="007F08C3">
        <w:rPr>
          <w:color w:val="auto"/>
        </w:rPr>
        <w:t>BioSpin</w:t>
      </w:r>
      <w:proofErr w:type="spellEnd"/>
      <w:r w:rsidRPr="007F08C3">
        <w:rPr>
          <w:color w:val="auto"/>
        </w:rPr>
        <w:t xml:space="preserve">, </w:t>
      </w:r>
      <w:proofErr w:type="spellStart"/>
      <w:r w:rsidRPr="007F08C3">
        <w:rPr>
          <w:color w:val="auto"/>
        </w:rPr>
        <w:t>Ettlingen</w:t>
      </w:r>
      <w:proofErr w:type="spellEnd"/>
      <w:r w:rsidRPr="007F08C3">
        <w:rPr>
          <w:color w:val="auto"/>
        </w:rPr>
        <w:t>, Germany</w:t>
      </w:r>
    </w:p>
    <w:p w14:paraId="152FF240" w14:textId="6B6D3E9D" w:rsidR="005023E8" w:rsidRPr="007F08C3" w:rsidRDefault="005023E8"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p>
    <w:p w14:paraId="1A94160E" w14:textId="77777777" w:rsidR="001D35E5" w:rsidRPr="007F08C3" w:rsidRDefault="005023E8"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7F08C3">
        <w:rPr>
          <w:color w:val="auto"/>
        </w:rPr>
        <w:t xml:space="preserve">Corresponding Author: </w:t>
      </w:r>
    </w:p>
    <w:p w14:paraId="6866D63A" w14:textId="1FC34B53" w:rsidR="00B951C4" w:rsidRPr="007F08C3" w:rsidRDefault="005023E8" w:rsidP="00AB49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lang w:eastAsia="ko-KR"/>
        </w:rPr>
      </w:pPr>
      <w:r w:rsidRPr="007F08C3">
        <w:rPr>
          <w:color w:val="auto"/>
        </w:rPr>
        <w:t xml:space="preserve">Xin </w:t>
      </w:r>
      <w:r w:rsidR="00770B39" w:rsidRPr="007F08C3">
        <w:rPr>
          <w:color w:val="auto"/>
        </w:rPr>
        <w:t>Y</w:t>
      </w:r>
      <w:r w:rsidRPr="007F08C3">
        <w:rPr>
          <w:color w:val="auto"/>
        </w:rPr>
        <w:t>u</w:t>
      </w:r>
      <w:r w:rsidR="00F43093" w:rsidRPr="007F08C3">
        <w:rPr>
          <w:color w:val="auto"/>
          <w:lang w:eastAsia="ko-KR"/>
        </w:rPr>
        <w:tab/>
      </w:r>
      <w:r w:rsidR="00F43093" w:rsidRPr="007F08C3">
        <w:rPr>
          <w:color w:val="auto"/>
          <w:lang w:eastAsia="ko-KR"/>
        </w:rPr>
        <w:tab/>
      </w:r>
      <w:r w:rsidR="00F43093" w:rsidRPr="007F08C3">
        <w:rPr>
          <w:color w:val="auto"/>
          <w:lang w:eastAsia="ko-KR"/>
        </w:rPr>
        <w:tab/>
      </w:r>
      <w:r w:rsidR="001D35E5" w:rsidRPr="007F08C3">
        <w:rPr>
          <w:color w:val="auto"/>
          <w:lang w:eastAsia="ko-KR"/>
        </w:rPr>
        <w:t>(</w:t>
      </w:r>
      <w:r w:rsidR="001D35E5" w:rsidRPr="007F08C3">
        <w:rPr>
          <w:color w:val="auto"/>
        </w:rPr>
        <w:t>xin.yu@tuebingen.mpg.de</w:t>
      </w:r>
      <w:r w:rsidR="001D35E5" w:rsidRPr="007F08C3">
        <w:rPr>
          <w:rStyle w:val="Hyperlink"/>
          <w:color w:val="auto"/>
          <w:u w:val="none"/>
        </w:rPr>
        <w:t>;</w:t>
      </w:r>
      <w:r w:rsidR="0063163A" w:rsidRPr="007F08C3">
        <w:rPr>
          <w:rStyle w:val="Hyperlink"/>
          <w:color w:val="auto"/>
          <w:u w:val="none"/>
        </w:rPr>
        <w:t xml:space="preserve"> xyu9@mgh.harvard.edu</w:t>
      </w:r>
      <w:r w:rsidR="001D35E5" w:rsidRPr="007F08C3">
        <w:rPr>
          <w:rStyle w:val="Hyperlink"/>
          <w:color w:val="auto"/>
          <w:u w:val="none"/>
        </w:rPr>
        <w:t>)</w:t>
      </w:r>
    </w:p>
    <w:p w14:paraId="335C3160" w14:textId="060521A8" w:rsidR="005023E8" w:rsidRPr="007F08C3" w:rsidRDefault="005023E8" w:rsidP="00AB49D2">
      <w:pPr>
        <w:jc w:val="left"/>
        <w:rPr>
          <w:rFonts w:asciiTheme="minorHAnsi" w:hAnsiTheme="minorHAnsi" w:cstheme="minorHAnsi"/>
          <w:bCs/>
          <w:color w:val="auto"/>
        </w:rPr>
      </w:pPr>
    </w:p>
    <w:p w14:paraId="0DE8E9CC" w14:textId="23F1F10D" w:rsidR="001D35E5" w:rsidRPr="007F08C3" w:rsidRDefault="001D35E5" w:rsidP="00AB49D2">
      <w:pPr>
        <w:jc w:val="left"/>
        <w:rPr>
          <w:rFonts w:asciiTheme="minorHAnsi" w:hAnsiTheme="minorHAnsi" w:cstheme="minorHAnsi"/>
          <w:bCs/>
          <w:color w:val="auto"/>
        </w:rPr>
      </w:pPr>
      <w:r w:rsidRPr="007F08C3">
        <w:rPr>
          <w:rFonts w:asciiTheme="minorHAnsi" w:hAnsiTheme="minorHAnsi" w:cstheme="minorHAnsi"/>
          <w:bCs/>
          <w:color w:val="auto"/>
        </w:rPr>
        <w:t xml:space="preserve">Email Addresses of Co-Authors: </w:t>
      </w:r>
    </w:p>
    <w:p w14:paraId="344594A5" w14:textId="3A6C5C14" w:rsidR="006F0DE8" w:rsidRPr="007F08C3" w:rsidRDefault="00F43093" w:rsidP="00AB49D2">
      <w:pPr>
        <w:jc w:val="left"/>
        <w:rPr>
          <w:rFonts w:asciiTheme="minorHAnsi" w:hAnsiTheme="minorHAnsi" w:cstheme="minorHAnsi"/>
          <w:color w:val="auto"/>
          <w:lang w:val="de-DE"/>
        </w:rPr>
      </w:pPr>
      <w:r w:rsidRPr="007F08C3">
        <w:rPr>
          <w:rFonts w:asciiTheme="minorHAnsi" w:hAnsiTheme="minorHAnsi" w:cstheme="minorHAnsi"/>
          <w:color w:val="auto"/>
          <w:lang w:val="de-DE"/>
        </w:rPr>
        <w:t>Sangcheon Choi</w:t>
      </w:r>
      <w:r w:rsidRPr="007F08C3">
        <w:rPr>
          <w:rFonts w:asciiTheme="minorHAnsi" w:hAnsiTheme="minorHAnsi" w:cstheme="minorHAnsi"/>
          <w:color w:val="auto"/>
          <w:lang w:val="de-DE"/>
        </w:rPr>
        <w:tab/>
      </w:r>
      <w:r w:rsidR="006F0DE8" w:rsidRPr="007F08C3">
        <w:rPr>
          <w:rFonts w:asciiTheme="minorHAnsi" w:hAnsiTheme="minorHAnsi" w:cstheme="minorHAnsi"/>
          <w:color w:val="auto"/>
          <w:lang w:val="de-DE"/>
        </w:rPr>
        <w:t>(sangcheon.choi@tuebingen.mpg.de)</w:t>
      </w:r>
    </w:p>
    <w:p w14:paraId="7E4E48A7" w14:textId="317D9613" w:rsidR="0040679E" w:rsidRPr="007F08C3" w:rsidRDefault="006F0DE8" w:rsidP="00AB49D2">
      <w:pPr>
        <w:jc w:val="left"/>
        <w:rPr>
          <w:rFonts w:asciiTheme="minorHAnsi" w:hAnsiTheme="minorHAnsi" w:cstheme="minorHAnsi"/>
          <w:color w:val="auto"/>
          <w:lang w:val="de-DE"/>
        </w:rPr>
      </w:pPr>
      <w:r w:rsidRPr="007F08C3">
        <w:rPr>
          <w:rFonts w:asciiTheme="minorHAnsi" w:hAnsiTheme="minorHAnsi" w:cstheme="minorHAnsi"/>
          <w:color w:val="auto"/>
          <w:lang w:val="de-DE"/>
        </w:rPr>
        <w:t>Kengo Takahashi</w:t>
      </w:r>
      <w:r w:rsidRPr="007F08C3">
        <w:rPr>
          <w:rFonts w:asciiTheme="minorHAnsi" w:hAnsiTheme="minorHAnsi" w:cstheme="minorHAnsi"/>
          <w:color w:val="auto"/>
          <w:lang w:val="de-DE"/>
        </w:rPr>
        <w:tab/>
        <w:t>(</w:t>
      </w:r>
      <w:r w:rsidR="00F20683" w:rsidRPr="007F08C3">
        <w:rPr>
          <w:color w:val="auto"/>
          <w:lang w:val="de-DE"/>
        </w:rPr>
        <w:t>kengo.takahashi@tuebingen.mpg.de</w:t>
      </w:r>
      <w:r w:rsidR="00F20683" w:rsidRPr="007F08C3">
        <w:rPr>
          <w:rFonts w:asciiTheme="minorHAnsi" w:hAnsiTheme="minorHAnsi" w:cstheme="minorHAnsi"/>
          <w:color w:val="auto"/>
          <w:lang w:val="de-DE"/>
        </w:rPr>
        <w:t>)</w:t>
      </w:r>
    </w:p>
    <w:p w14:paraId="68E73494" w14:textId="075195D8" w:rsidR="00F20683" w:rsidRPr="007F08C3" w:rsidRDefault="00F20683" w:rsidP="00AB49D2">
      <w:pPr>
        <w:jc w:val="left"/>
        <w:rPr>
          <w:rFonts w:asciiTheme="minorHAnsi" w:hAnsiTheme="minorHAnsi" w:cstheme="minorHAnsi"/>
          <w:color w:val="auto"/>
        </w:rPr>
      </w:pPr>
      <w:r w:rsidRPr="007F08C3">
        <w:rPr>
          <w:rFonts w:asciiTheme="minorHAnsi" w:hAnsiTheme="minorHAnsi" w:cstheme="minorHAnsi"/>
          <w:color w:val="auto"/>
        </w:rPr>
        <w:t>Yua</w:t>
      </w:r>
      <w:r w:rsidR="00747FDB" w:rsidRPr="007F08C3">
        <w:rPr>
          <w:rFonts w:asciiTheme="minorHAnsi" w:hAnsiTheme="minorHAnsi" w:cstheme="minorHAnsi"/>
          <w:color w:val="auto"/>
        </w:rPr>
        <w:t>n</w:t>
      </w:r>
      <w:r w:rsidRPr="007F08C3">
        <w:rPr>
          <w:rFonts w:asciiTheme="minorHAnsi" w:hAnsiTheme="minorHAnsi" w:cstheme="minorHAnsi"/>
          <w:color w:val="auto"/>
        </w:rPr>
        <w:t>yuan Jiang</w:t>
      </w:r>
      <w:r w:rsidRPr="007F08C3">
        <w:rPr>
          <w:rFonts w:asciiTheme="minorHAnsi" w:hAnsiTheme="minorHAnsi" w:cstheme="minorHAnsi"/>
          <w:color w:val="auto"/>
        </w:rPr>
        <w:tab/>
        <w:t>(yuanyuan.jiang@tuebingen.mpg.de)</w:t>
      </w:r>
    </w:p>
    <w:p w14:paraId="37EB744C" w14:textId="4530D4F8" w:rsidR="00F20683" w:rsidRPr="007F08C3" w:rsidRDefault="00F20683" w:rsidP="00AB49D2">
      <w:pPr>
        <w:jc w:val="left"/>
        <w:rPr>
          <w:rFonts w:asciiTheme="minorHAnsi" w:hAnsiTheme="minorHAnsi" w:cstheme="minorHAnsi"/>
          <w:color w:val="auto"/>
          <w:lang w:val="de-DE"/>
        </w:rPr>
      </w:pPr>
      <w:r w:rsidRPr="007F08C3">
        <w:rPr>
          <w:rFonts w:asciiTheme="minorHAnsi" w:hAnsiTheme="minorHAnsi" w:cstheme="minorHAnsi"/>
          <w:color w:val="auto"/>
          <w:lang w:val="de-DE"/>
        </w:rPr>
        <w:t>Sascha Köhler</w:t>
      </w:r>
      <w:r w:rsidRPr="007F08C3">
        <w:rPr>
          <w:rFonts w:asciiTheme="minorHAnsi" w:hAnsiTheme="minorHAnsi" w:cstheme="minorHAnsi"/>
          <w:color w:val="auto"/>
          <w:lang w:val="de-DE"/>
        </w:rPr>
        <w:tab/>
      </w:r>
      <w:r w:rsidRPr="007F08C3">
        <w:rPr>
          <w:rFonts w:asciiTheme="minorHAnsi" w:hAnsiTheme="minorHAnsi" w:cstheme="minorHAnsi"/>
          <w:color w:val="auto"/>
          <w:lang w:val="de-DE"/>
        </w:rPr>
        <w:tab/>
        <w:t>(sascha.koehler@bruker.com)</w:t>
      </w:r>
    </w:p>
    <w:p w14:paraId="30BF2562" w14:textId="2E817114" w:rsidR="00F20683" w:rsidRPr="007F08C3" w:rsidRDefault="00B5457E" w:rsidP="00AB49D2">
      <w:pPr>
        <w:jc w:val="left"/>
        <w:rPr>
          <w:rFonts w:asciiTheme="minorHAnsi" w:hAnsiTheme="minorHAnsi" w:cstheme="minorHAnsi"/>
          <w:color w:val="auto"/>
          <w:lang w:val="de-DE"/>
        </w:rPr>
      </w:pPr>
      <w:r w:rsidRPr="007F08C3">
        <w:rPr>
          <w:rFonts w:asciiTheme="minorHAnsi" w:hAnsiTheme="minorHAnsi" w:cstheme="minorHAnsi"/>
          <w:color w:val="auto"/>
          <w:lang w:val="de-DE"/>
        </w:rPr>
        <w:t>Hang Zeng</w:t>
      </w:r>
      <w:r w:rsidR="00F20683" w:rsidRPr="007F08C3">
        <w:rPr>
          <w:rFonts w:asciiTheme="minorHAnsi" w:hAnsiTheme="minorHAnsi" w:cstheme="minorHAnsi"/>
          <w:color w:val="auto"/>
          <w:lang w:val="de-DE"/>
        </w:rPr>
        <w:tab/>
      </w:r>
      <w:r w:rsidR="00F20683" w:rsidRPr="007F08C3">
        <w:rPr>
          <w:rFonts w:asciiTheme="minorHAnsi" w:hAnsiTheme="minorHAnsi" w:cstheme="minorHAnsi"/>
          <w:color w:val="auto"/>
          <w:lang w:val="de-DE"/>
        </w:rPr>
        <w:tab/>
        <w:t>(</w:t>
      </w:r>
      <w:r w:rsidRPr="007F08C3">
        <w:rPr>
          <w:rFonts w:asciiTheme="minorHAnsi" w:hAnsiTheme="minorHAnsi" w:cstheme="minorHAnsi"/>
          <w:color w:val="auto"/>
          <w:lang w:val="de-DE"/>
        </w:rPr>
        <w:t>hang.zeng@tuebingen.mpg.de</w:t>
      </w:r>
      <w:r w:rsidR="00F20683" w:rsidRPr="007F08C3">
        <w:rPr>
          <w:rFonts w:asciiTheme="minorHAnsi" w:hAnsiTheme="minorHAnsi" w:cstheme="minorHAnsi"/>
          <w:color w:val="auto"/>
          <w:lang w:val="de-DE"/>
        </w:rPr>
        <w:t>)</w:t>
      </w:r>
    </w:p>
    <w:p w14:paraId="73ECAD54" w14:textId="3307F4B3" w:rsidR="00B5457E" w:rsidRPr="007F08C3" w:rsidRDefault="00B5457E" w:rsidP="00AB49D2">
      <w:pPr>
        <w:jc w:val="left"/>
        <w:rPr>
          <w:rFonts w:asciiTheme="minorHAnsi" w:hAnsiTheme="minorHAnsi" w:cstheme="minorHAnsi"/>
          <w:color w:val="auto"/>
        </w:rPr>
      </w:pPr>
      <w:r w:rsidRPr="007F08C3">
        <w:rPr>
          <w:rFonts w:asciiTheme="minorHAnsi" w:hAnsiTheme="minorHAnsi" w:cstheme="minorHAnsi"/>
          <w:color w:val="auto"/>
        </w:rPr>
        <w:t>Qi Wang</w:t>
      </w:r>
      <w:r w:rsidRPr="007F08C3">
        <w:rPr>
          <w:rFonts w:asciiTheme="minorHAnsi" w:hAnsiTheme="minorHAnsi" w:cstheme="minorHAnsi"/>
          <w:color w:val="auto"/>
        </w:rPr>
        <w:tab/>
      </w:r>
      <w:r w:rsidRPr="007F08C3">
        <w:rPr>
          <w:rFonts w:asciiTheme="minorHAnsi" w:hAnsiTheme="minorHAnsi" w:cstheme="minorHAnsi"/>
          <w:color w:val="auto"/>
        </w:rPr>
        <w:tab/>
        <w:t>(qi.wang@tuebingen.mpg.de)</w:t>
      </w:r>
    </w:p>
    <w:p w14:paraId="21D6D72E" w14:textId="43C64758" w:rsidR="00F20683" w:rsidRPr="007F08C3" w:rsidRDefault="00B5457E" w:rsidP="00AB49D2">
      <w:pPr>
        <w:jc w:val="left"/>
        <w:rPr>
          <w:rFonts w:asciiTheme="minorHAnsi" w:hAnsiTheme="minorHAnsi" w:cstheme="minorHAnsi"/>
          <w:bCs/>
          <w:color w:val="auto"/>
        </w:rPr>
      </w:pPr>
      <w:r w:rsidRPr="007F08C3">
        <w:rPr>
          <w:rFonts w:asciiTheme="minorHAnsi" w:hAnsiTheme="minorHAnsi" w:cstheme="minorHAnsi"/>
          <w:color w:val="auto"/>
        </w:rPr>
        <w:t>Yan Ma</w:t>
      </w:r>
      <w:r w:rsidRPr="007F08C3">
        <w:rPr>
          <w:rFonts w:asciiTheme="minorHAnsi" w:hAnsiTheme="minorHAnsi" w:cstheme="minorHAnsi"/>
          <w:color w:val="auto"/>
        </w:rPr>
        <w:tab/>
      </w:r>
      <w:r w:rsidRPr="007F08C3">
        <w:rPr>
          <w:rFonts w:asciiTheme="minorHAnsi" w:hAnsiTheme="minorHAnsi" w:cstheme="minorHAnsi"/>
          <w:color w:val="auto"/>
        </w:rPr>
        <w:tab/>
        <w:t>(yan.ma@tuebingen.mpg.de)</w:t>
      </w:r>
    </w:p>
    <w:p w14:paraId="333EC5F6" w14:textId="77777777" w:rsidR="001D35E5" w:rsidRPr="007F08C3" w:rsidRDefault="001D35E5" w:rsidP="00AB49D2">
      <w:pPr>
        <w:pStyle w:val="NormalWeb"/>
        <w:spacing w:before="0" w:beforeAutospacing="0" w:after="0" w:afterAutospacing="0"/>
        <w:jc w:val="left"/>
        <w:rPr>
          <w:rFonts w:asciiTheme="minorHAnsi" w:hAnsiTheme="minorHAnsi" w:cstheme="minorHAnsi"/>
          <w:b/>
          <w:bCs/>
          <w:color w:val="auto"/>
        </w:rPr>
      </w:pPr>
    </w:p>
    <w:p w14:paraId="71B79AC9" w14:textId="7A58DAD3" w:rsidR="006305D7" w:rsidRPr="007F08C3" w:rsidRDefault="006305D7"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b/>
          <w:bCs/>
          <w:color w:val="auto"/>
        </w:rPr>
        <w:t>KEYWORDS:</w:t>
      </w:r>
    </w:p>
    <w:p w14:paraId="6C0B0781" w14:textId="50297BD7" w:rsidR="007A4DD6" w:rsidRPr="007F08C3" w:rsidRDefault="00557FC6" w:rsidP="00AB49D2">
      <w:pPr>
        <w:jc w:val="left"/>
        <w:rPr>
          <w:rFonts w:asciiTheme="minorHAnsi" w:hAnsiTheme="minorHAnsi" w:cstheme="minorHAnsi"/>
          <w:color w:val="auto"/>
        </w:rPr>
      </w:pPr>
      <w:r w:rsidRPr="007F08C3">
        <w:rPr>
          <w:rFonts w:asciiTheme="minorHAnsi" w:hAnsiTheme="minorHAnsi" w:cstheme="minorHAnsi"/>
          <w:color w:val="auto"/>
        </w:rPr>
        <w:t>functional magnetic resonance imaging</w:t>
      </w:r>
      <w:r w:rsidR="00B9633E" w:rsidRPr="007F08C3">
        <w:rPr>
          <w:rFonts w:asciiTheme="minorHAnsi" w:hAnsiTheme="minorHAnsi" w:cstheme="minorHAnsi"/>
          <w:color w:val="auto"/>
        </w:rPr>
        <w:t xml:space="preserve">, </w:t>
      </w:r>
      <w:r w:rsidR="00287350" w:rsidRPr="007F08C3">
        <w:rPr>
          <w:rFonts w:asciiTheme="minorHAnsi" w:hAnsiTheme="minorHAnsi" w:cstheme="minorHAnsi"/>
          <w:color w:val="auto"/>
        </w:rPr>
        <w:t>fMRI</w:t>
      </w:r>
      <w:r w:rsidR="002079A4" w:rsidRPr="007F08C3">
        <w:rPr>
          <w:rFonts w:asciiTheme="minorHAnsi" w:hAnsiTheme="minorHAnsi" w:cstheme="minorHAnsi"/>
          <w:color w:val="auto"/>
        </w:rPr>
        <w:t xml:space="preserve">, </w:t>
      </w:r>
      <w:r w:rsidR="002F4CE9" w:rsidRPr="007F08C3">
        <w:rPr>
          <w:rFonts w:asciiTheme="minorHAnsi" w:hAnsiTheme="minorHAnsi" w:cstheme="minorHAnsi"/>
          <w:color w:val="auto"/>
        </w:rPr>
        <w:t>blood-</w:t>
      </w:r>
      <w:r w:rsidR="00DF48A6" w:rsidRPr="007F08C3">
        <w:rPr>
          <w:rFonts w:asciiTheme="minorHAnsi" w:hAnsiTheme="minorHAnsi" w:cstheme="minorHAnsi"/>
          <w:color w:val="auto"/>
        </w:rPr>
        <w:t>oxygen-level-dependent</w:t>
      </w:r>
      <w:r w:rsidR="00B9633E" w:rsidRPr="007F08C3">
        <w:rPr>
          <w:rFonts w:asciiTheme="minorHAnsi" w:hAnsiTheme="minorHAnsi" w:cstheme="minorHAnsi"/>
          <w:color w:val="auto"/>
        </w:rPr>
        <w:t xml:space="preserve">, </w:t>
      </w:r>
      <w:r w:rsidR="00DF48A6" w:rsidRPr="007F08C3">
        <w:rPr>
          <w:rFonts w:asciiTheme="minorHAnsi" w:hAnsiTheme="minorHAnsi" w:cstheme="minorHAnsi"/>
          <w:color w:val="auto"/>
        </w:rPr>
        <w:t>BOLD, brain, real</w:t>
      </w:r>
      <w:r w:rsidR="00B1740A" w:rsidRPr="007F08C3">
        <w:rPr>
          <w:rFonts w:asciiTheme="minorHAnsi" w:hAnsiTheme="minorHAnsi" w:cstheme="minorHAnsi"/>
          <w:color w:val="auto"/>
        </w:rPr>
        <w:t>-</w:t>
      </w:r>
      <w:r w:rsidR="00DF48A6" w:rsidRPr="007F08C3">
        <w:rPr>
          <w:rFonts w:asciiTheme="minorHAnsi" w:hAnsiTheme="minorHAnsi" w:cstheme="minorHAnsi"/>
          <w:color w:val="auto"/>
        </w:rPr>
        <w:t xml:space="preserve">time, </w:t>
      </w:r>
      <w:r w:rsidR="009739A2" w:rsidRPr="007F08C3">
        <w:rPr>
          <w:rFonts w:asciiTheme="minorHAnsi" w:hAnsiTheme="minorHAnsi" w:cstheme="minorHAnsi"/>
          <w:color w:val="auto"/>
        </w:rPr>
        <w:t>animals, analysis of functional neuro</w:t>
      </w:r>
      <w:r w:rsidR="00B11268" w:rsidRPr="007F08C3">
        <w:rPr>
          <w:rFonts w:asciiTheme="minorHAnsi" w:hAnsiTheme="minorHAnsi" w:cstheme="minorHAnsi"/>
          <w:color w:val="auto"/>
        </w:rPr>
        <w:t>i</w:t>
      </w:r>
      <w:r w:rsidR="009739A2" w:rsidRPr="007F08C3">
        <w:rPr>
          <w:rFonts w:asciiTheme="minorHAnsi" w:hAnsiTheme="minorHAnsi" w:cstheme="minorHAnsi"/>
          <w:color w:val="auto"/>
        </w:rPr>
        <w:t>mage</w:t>
      </w:r>
    </w:p>
    <w:p w14:paraId="1CB4E390" w14:textId="77777777" w:rsidR="006305D7" w:rsidRPr="007F08C3" w:rsidRDefault="006305D7" w:rsidP="00AB49D2">
      <w:pPr>
        <w:pStyle w:val="NormalWeb"/>
        <w:spacing w:before="0" w:beforeAutospacing="0" w:after="0" w:afterAutospacing="0"/>
        <w:jc w:val="left"/>
        <w:rPr>
          <w:rFonts w:asciiTheme="minorHAnsi" w:hAnsiTheme="minorHAnsi" w:cstheme="minorHAnsi"/>
          <w:color w:val="auto"/>
        </w:rPr>
      </w:pPr>
    </w:p>
    <w:p w14:paraId="628AC4B5" w14:textId="4654B6F2" w:rsidR="006305D7" w:rsidRPr="007F08C3" w:rsidRDefault="00B9633E" w:rsidP="00AB49D2">
      <w:pPr>
        <w:jc w:val="left"/>
        <w:rPr>
          <w:rFonts w:asciiTheme="minorHAnsi" w:hAnsiTheme="minorHAnsi" w:cstheme="minorHAnsi"/>
          <w:color w:val="auto"/>
        </w:rPr>
      </w:pPr>
      <w:r w:rsidRPr="007F08C3">
        <w:rPr>
          <w:rFonts w:asciiTheme="minorHAnsi" w:hAnsiTheme="minorHAnsi" w:cstheme="minorHAnsi"/>
          <w:b/>
          <w:bCs/>
          <w:color w:val="auto"/>
        </w:rPr>
        <w:t>SUMMARY</w:t>
      </w:r>
      <w:r w:rsidR="006305D7" w:rsidRPr="007F08C3">
        <w:rPr>
          <w:rFonts w:asciiTheme="minorHAnsi" w:hAnsiTheme="minorHAnsi" w:cstheme="minorHAnsi"/>
          <w:b/>
          <w:bCs/>
          <w:color w:val="auto"/>
        </w:rPr>
        <w:t>:</w:t>
      </w:r>
    </w:p>
    <w:p w14:paraId="40D3ED98" w14:textId="1F999DC9" w:rsidR="00705C5C" w:rsidRPr="007F08C3" w:rsidRDefault="00F56C7F" w:rsidP="00AB49D2">
      <w:pPr>
        <w:tabs>
          <w:tab w:val="left" w:pos="0"/>
        </w:tabs>
        <w:jc w:val="left"/>
        <w:rPr>
          <w:rFonts w:asciiTheme="minorHAnsi" w:hAnsiTheme="minorHAnsi" w:cstheme="minorHAnsi"/>
          <w:color w:val="auto"/>
        </w:rPr>
      </w:pPr>
      <w:bookmarkStart w:id="2" w:name="OLE_LINK44"/>
      <w:bookmarkStart w:id="3" w:name="OLE_LINK45"/>
      <w:bookmarkStart w:id="4" w:name="OLE_LINK7"/>
      <w:bookmarkStart w:id="5" w:name="OLE_LINK8"/>
      <w:bookmarkStart w:id="6" w:name="OLE_LINK12"/>
      <w:bookmarkStart w:id="7" w:name="OLE_LINK13"/>
      <w:r w:rsidRPr="007F08C3">
        <w:rPr>
          <w:rFonts w:asciiTheme="minorHAnsi" w:hAnsiTheme="minorHAnsi" w:cstheme="minorHAnsi"/>
          <w:color w:val="auto"/>
        </w:rPr>
        <w:t>Animal b</w:t>
      </w:r>
      <w:r w:rsidR="00177BCC" w:rsidRPr="007F08C3">
        <w:rPr>
          <w:rFonts w:asciiTheme="minorHAnsi" w:hAnsiTheme="minorHAnsi" w:cstheme="minorHAnsi"/>
          <w:color w:val="auto"/>
        </w:rPr>
        <w:t>rain functional mapping</w:t>
      </w:r>
      <w:r w:rsidR="000767C3" w:rsidRPr="007F08C3">
        <w:rPr>
          <w:rFonts w:asciiTheme="minorHAnsi" w:hAnsiTheme="minorHAnsi" w:cstheme="minorHAnsi"/>
          <w:color w:val="auto"/>
        </w:rPr>
        <w:t xml:space="preserve"> </w:t>
      </w:r>
      <w:r w:rsidR="00177BCC" w:rsidRPr="007F08C3">
        <w:rPr>
          <w:rFonts w:asciiTheme="minorHAnsi" w:hAnsiTheme="minorHAnsi" w:cstheme="minorHAnsi"/>
          <w:color w:val="auto"/>
        </w:rPr>
        <w:t>can benefit</w:t>
      </w:r>
      <w:r w:rsidR="000767C3" w:rsidRPr="007F08C3">
        <w:rPr>
          <w:rFonts w:asciiTheme="minorHAnsi" w:hAnsiTheme="minorHAnsi" w:cstheme="minorHAnsi"/>
          <w:color w:val="auto"/>
        </w:rPr>
        <w:t xml:space="preserve"> from</w:t>
      </w:r>
      <w:r w:rsidR="00177BCC" w:rsidRPr="007F08C3">
        <w:rPr>
          <w:rFonts w:asciiTheme="minorHAnsi" w:hAnsiTheme="minorHAnsi" w:cstheme="minorHAnsi"/>
          <w:color w:val="auto"/>
        </w:rPr>
        <w:t xml:space="preserve"> the </w:t>
      </w:r>
      <w:r w:rsidR="009B6E47" w:rsidRPr="007F08C3">
        <w:rPr>
          <w:rFonts w:asciiTheme="minorHAnsi" w:hAnsiTheme="minorHAnsi" w:cstheme="minorHAnsi"/>
          <w:color w:val="auto"/>
        </w:rPr>
        <w:t xml:space="preserve">real-time </w:t>
      </w:r>
      <w:r w:rsidR="00052E71" w:rsidRPr="007F08C3">
        <w:rPr>
          <w:rFonts w:asciiTheme="minorHAnsi" w:hAnsiTheme="minorHAnsi" w:cstheme="minorHAnsi"/>
          <w:color w:val="auto"/>
        </w:rPr>
        <w:t>functional magnetic resonance imaging (</w:t>
      </w:r>
      <w:r w:rsidR="009B6E47" w:rsidRPr="007F08C3">
        <w:rPr>
          <w:rFonts w:asciiTheme="minorHAnsi" w:hAnsiTheme="minorHAnsi" w:cstheme="minorHAnsi"/>
          <w:color w:val="auto"/>
        </w:rPr>
        <w:t>fMRI</w:t>
      </w:r>
      <w:r w:rsidR="00052E71" w:rsidRPr="007F08C3">
        <w:rPr>
          <w:rFonts w:asciiTheme="minorHAnsi" w:hAnsiTheme="minorHAnsi" w:cstheme="minorHAnsi"/>
          <w:color w:val="auto"/>
        </w:rPr>
        <w:t>)</w:t>
      </w:r>
      <w:r w:rsidR="009B6E47" w:rsidRPr="007F08C3">
        <w:rPr>
          <w:rFonts w:asciiTheme="minorHAnsi" w:hAnsiTheme="minorHAnsi" w:cstheme="minorHAnsi"/>
          <w:color w:val="auto"/>
        </w:rPr>
        <w:t xml:space="preserve"> experimental set-up</w:t>
      </w:r>
      <w:r w:rsidR="00177BCC" w:rsidRPr="007F08C3">
        <w:rPr>
          <w:rFonts w:asciiTheme="minorHAnsi" w:hAnsiTheme="minorHAnsi" w:cstheme="minorHAnsi"/>
          <w:color w:val="auto"/>
        </w:rPr>
        <w:t>.</w:t>
      </w:r>
      <w:bookmarkEnd w:id="2"/>
      <w:bookmarkEnd w:id="3"/>
      <w:r w:rsidR="001D35E5" w:rsidRPr="007F08C3">
        <w:rPr>
          <w:rFonts w:asciiTheme="minorHAnsi" w:hAnsiTheme="minorHAnsi" w:cstheme="minorHAnsi"/>
          <w:color w:val="auto"/>
        </w:rPr>
        <w:t xml:space="preserve"> </w:t>
      </w:r>
      <w:r w:rsidR="00995089" w:rsidRPr="007F08C3">
        <w:rPr>
          <w:rFonts w:asciiTheme="minorHAnsi" w:hAnsiTheme="minorHAnsi" w:cstheme="minorHAnsi"/>
          <w:color w:val="auto"/>
        </w:rPr>
        <w:t xml:space="preserve">Using </w:t>
      </w:r>
      <w:r w:rsidR="00B9633E" w:rsidRPr="007F08C3">
        <w:rPr>
          <w:rFonts w:asciiTheme="minorHAnsi" w:hAnsiTheme="minorHAnsi" w:cstheme="minorHAnsi"/>
          <w:color w:val="auto"/>
        </w:rPr>
        <w:t xml:space="preserve">the </w:t>
      </w:r>
      <w:r w:rsidR="00753C3D" w:rsidRPr="007F08C3">
        <w:rPr>
          <w:rFonts w:asciiTheme="minorHAnsi" w:hAnsiTheme="minorHAnsi" w:cstheme="minorHAnsi"/>
          <w:color w:val="auto"/>
        </w:rPr>
        <w:t xml:space="preserve">latest </w:t>
      </w:r>
      <w:r w:rsidR="00995089" w:rsidRPr="007F08C3">
        <w:rPr>
          <w:rFonts w:asciiTheme="minorHAnsi" w:hAnsiTheme="minorHAnsi" w:cstheme="minorHAnsi"/>
          <w:color w:val="auto"/>
        </w:rPr>
        <w:t>software implemented in the animal MRI system, we established a real-time monitoring platform for small animal fMRI.</w:t>
      </w:r>
    </w:p>
    <w:bookmarkEnd w:id="4"/>
    <w:bookmarkEnd w:id="5"/>
    <w:bookmarkEnd w:id="6"/>
    <w:bookmarkEnd w:id="7"/>
    <w:p w14:paraId="761028D6" w14:textId="77777777" w:rsidR="006305D7" w:rsidRPr="007F08C3" w:rsidRDefault="006305D7" w:rsidP="00AB49D2">
      <w:pPr>
        <w:jc w:val="left"/>
        <w:rPr>
          <w:rFonts w:asciiTheme="minorHAnsi" w:hAnsiTheme="minorHAnsi" w:cstheme="minorHAnsi"/>
          <w:color w:val="auto"/>
        </w:rPr>
      </w:pPr>
    </w:p>
    <w:p w14:paraId="64FB8590" w14:textId="7D61E3DD" w:rsidR="006305D7" w:rsidRPr="007F08C3" w:rsidRDefault="006305D7" w:rsidP="00AB49D2">
      <w:pPr>
        <w:jc w:val="left"/>
        <w:rPr>
          <w:rFonts w:asciiTheme="minorHAnsi" w:hAnsiTheme="minorHAnsi" w:cstheme="minorHAnsi"/>
          <w:color w:val="auto"/>
        </w:rPr>
      </w:pPr>
      <w:r w:rsidRPr="007F08C3">
        <w:rPr>
          <w:rFonts w:asciiTheme="minorHAnsi" w:hAnsiTheme="minorHAnsi" w:cstheme="minorHAnsi"/>
          <w:b/>
          <w:bCs/>
          <w:color w:val="auto"/>
        </w:rPr>
        <w:t>ABSTRACT:</w:t>
      </w:r>
    </w:p>
    <w:p w14:paraId="6803FB90" w14:textId="5FC26ECD" w:rsidR="002D6FEF" w:rsidRPr="007F08C3" w:rsidRDefault="00743902" w:rsidP="00AB49D2">
      <w:pPr>
        <w:jc w:val="left"/>
        <w:rPr>
          <w:rFonts w:asciiTheme="minorHAnsi" w:hAnsiTheme="minorHAnsi" w:cstheme="minorHAnsi"/>
          <w:color w:val="auto"/>
        </w:rPr>
      </w:pPr>
      <w:bookmarkStart w:id="8" w:name="OLE_LINK3"/>
      <w:bookmarkStart w:id="9" w:name="OLE_LINK4"/>
      <w:bookmarkStart w:id="10" w:name="OLE_LINK5"/>
      <w:bookmarkStart w:id="11" w:name="OLE_LINK6"/>
      <w:bookmarkStart w:id="12" w:name="OLE_LINK9"/>
      <w:bookmarkStart w:id="13" w:name="OLE_LINK10"/>
      <w:bookmarkStart w:id="14" w:name="OLE_LINK11"/>
      <w:r w:rsidRPr="007F08C3">
        <w:rPr>
          <w:rFonts w:asciiTheme="minorHAnsi" w:hAnsiTheme="minorHAnsi" w:cstheme="minorHAnsi"/>
          <w:color w:val="auto"/>
          <w:lang w:eastAsia="ko-KR"/>
        </w:rPr>
        <w:t xml:space="preserve">Dynamic </w:t>
      </w:r>
      <w:r w:rsidR="00AE4CF9" w:rsidRPr="007F08C3">
        <w:rPr>
          <w:rFonts w:asciiTheme="minorHAnsi" w:hAnsiTheme="minorHAnsi" w:cstheme="minorHAnsi"/>
          <w:color w:val="auto"/>
          <w:lang w:eastAsia="ko-KR"/>
        </w:rPr>
        <w:t>f</w:t>
      </w:r>
      <w:r w:rsidR="00C640BE" w:rsidRPr="007F08C3">
        <w:rPr>
          <w:rFonts w:asciiTheme="minorHAnsi" w:hAnsiTheme="minorHAnsi" w:cstheme="minorHAnsi"/>
          <w:color w:val="auto"/>
          <w:lang w:eastAsia="ko-KR"/>
        </w:rPr>
        <w:t xml:space="preserve">MRI </w:t>
      </w:r>
      <w:r w:rsidR="00EC10DE" w:rsidRPr="007F08C3">
        <w:rPr>
          <w:rFonts w:asciiTheme="minorHAnsi" w:hAnsiTheme="minorHAnsi" w:cstheme="minorHAnsi"/>
          <w:color w:val="auto"/>
          <w:lang w:eastAsia="ko-KR"/>
        </w:rPr>
        <w:t>responses</w:t>
      </w:r>
      <w:r w:rsidR="00C640BE" w:rsidRPr="007F08C3">
        <w:rPr>
          <w:rFonts w:asciiTheme="minorHAnsi" w:hAnsiTheme="minorHAnsi" w:cstheme="minorHAnsi"/>
          <w:color w:val="auto"/>
          <w:lang w:eastAsia="ko-KR"/>
        </w:rPr>
        <w:t xml:space="preserve"> vary </w:t>
      </w:r>
      <w:r w:rsidR="00EC10DE" w:rsidRPr="007F08C3">
        <w:rPr>
          <w:rFonts w:asciiTheme="minorHAnsi" w:hAnsiTheme="minorHAnsi" w:cstheme="minorHAnsi"/>
          <w:color w:val="auto"/>
          <w:lang w:eastAsia="ko-KR"/>
        </w:rPr>
        <w:t>largely according to</w:t>
      </w:r>
      <w:r w:rsidR="00C640BE" w:rsidRPr="007F08C3">
        <w:rPr>
          <w:rFonts w:asciiTheme="minorHAnsi" w:hAnsiTheme="minorHAnsi" w:cstheme="minorHAnsi"/>
          <w:color w:val="auto"/>
          <w:lang w:eastAsia="ko-KR"/>
        </w:rPr>
        <w:t xml:space="preserve"> the</w:t>
      </w:r>
      <w:r w:rsidR="00C640BE" w:rsidRPr="007F08C3">
        <w:rPr>
          <w:rFonts w:asciiTheme="minorHAnsi" w:hAnsiTheme="minorHAnsi" w:cstheme="minorHAnsi"/>
          <w:color w:val="auto"/>
        </w:rPr>
        <w:t xml:space="preserve"> physiological condition</w:t>
      </w:r>
      <w:r w:rsidR="00336849" w:rsidRPr="007F08C3">
        <w:rPr>
          <w:rFonts w:asciiTheme="minorHAnsi" w:hAnsiTheme="minorHAnsi" w:cstheme="minorHAnsi"/>
          <w:color w:val="auto"/>
        </w:rPr>
        <w:t>s</w:t>
      </w:r>
      <w:r w:rsidR="00C640BE" w:rsidRPr="007F08C3">
        <w:rPr>
          <w:rFonts w:asciiTheme="minorHAnsi" w:hAnsiTheme="minorHAnsi" w:cstheme="minorHAnsi"/>
          <w:color w:val="auto"/>
        </w:rPr>
        <w:t xml:space="preserve"> of animal</w:t>
      </w:r>
      <w:r w:rsidR="00EC10DE" w:rsidRPr="007F08C3">
        <w:rPr>
          <w:rFonts w:asciiTheme="minorHAnsi" w:hAnsiTheme="minorHAnsi" w:cstheme="minorHAnsi"/>
          <w:color w:val="auto"/>
        </w:rPr>
        <w:t xml:space="preserve">s </w:t>
      </w:r>
      <w:r w:rsidR="00C640BE" w:rsidRPr="007F08C3">
        <w:rPr>
          <w:rFonts w:asciiTheme="minorHAnsi" w:hAnsiTheme="minorHAnsi" w:cstheme="minorHAnsi"/>
          <w:color w:val="auto"/>
        </w:rPr>
        <w:t>either under anesthesia or in awake states.</w:t>
      </w:r>
      <w:r w:rsidR="005A733A" w:rsidRPr="007F08C3">
        <w:rPr>
          <w:rFonts w:asciiTheme="minorHAnsi" w:hAnsiTheme="minorHAnsi" w:cstheme="minorHAnsi"/>
          <w:color w:val="auto"/>
        </w:rPr>
        <w:t xml:space="preserve"> </w:t>
      </w:r>
      <w:r w:rsidR="00BA14D1" w:rsidRPr="007F08C3">
        <w:rPr>
          <w:rFonts w:asciiTheme="minorHAnsi" w:hAnsiTheme="minorHAnsi" w:cstheme="minorHAnsi"/>
          <w:color w:val="auto"/>
          <w:lang w:eastAsia="ko-KR"/>
        </w:rPr>
        <w:t xml:space="preserve">We developed a real-time </w:t>
      </w:r>
      <w:r w:rsidR="00BA14D1" w:rsidRPr="007F08C3">
        <w:rPr>
          <w:rFonts w:asciiTheme="minorHAnsi" w:hAnsiTheme="minorHAnsi" w:cstheme="minorHAnsi"/>
          <w:color w:val="auto"/>
        </w:rPr>
        <w:t xml:space="preserve">fMRI </w:t>
      </w:r>
      <w:r w:rsidR="00BA14D1" w:rsidRPr="007F08C3">
        <w:rPr>
          <w:rFonts w:asciiTheme="minorHAnsi" w:hAnsiTheme="minorHAnsi" w:cstheme="minorHAnsi"/>
          <w:color w:val="auto"/>
          <w:lang w:eastAsia="ko-KR"/>
        </w:rPr>
        <w:t xml:space="preserve">platform to guide experimenters to </w:t>
      </w:r>
      <w:r w:rsidR="00C1237D" w:rsidRPr="007F08C3">
        <w:rPr>
          <w:rFonts w:asciiTheme="minorHAnsi" w:hAnsiTheme="minorHAnsi" w:cstheme="minorHAnsi"/>
          <w:color w:val="auto"/>
          <w:lang w:eastAsia="ko-KR"/>
        </w:rPr>
        <w:t>monitor</w:t>
      </w:r>
      <w:r w:rsidR="00BA14D1" w:rsidRPr="007F08C3">
        <w:rPr>
          <w:rFonts w:asciiTheme="minorHAnsi" w:hAnsiTheme="minorHAnsi" w:cstheme="minorHAnsi"/>
          <w:color w:val="auto"/>
          <w:lang w:eastAsia="ko-KR"/>
        </w:rPr>
        <w:t xml:space="preserve"> fMRI responses instantaneously</w:t>
      </w:r>
      <w:r w:rsidR="00C1237D" w:rsidRPr="007F08C3">
        <w:rPr>
          <w:rFonts w:asciiTheme="minorHAnsi" w:hAnsiTheme="minorHAnsi" w:cstheme="minorHAnsi"/>
          <w:color w:val="auto"/>
          <w:lang w:eastAsia="ko-KR"/>
        </w:rPr>
        <w:t xml:space="preserve"> during acquisition</w:t>
      </w:r>
      <w:r w:rsidR="00BA14D1" w:rsidRPr="007F08C3">
        <w:rPr>
          <w:rFonts w:asciiTheme="minorHAnsi" w:hAnsiTheme="minorHAnsi" w:cstheme="minorHAnsi"/>
          <w:color w:val="auto"/>
          <w:lang w:eastAsia="ko-KR"/>
        </w:rPr>
        <w:t xml:space="preserve">, which can be used to modify the physiology of animals to achieve desired hemodynamic responses in animal brains. </w:t>
      </w:r>
      <w:r w:rsidR="00336849" w:rsidRPr="007F08C3">
        <w:rPr>
          <w:rFonts w:asciiTheme="minorHAnsi" w:hAnsiTheme="minorHAnsi" w:cstheme="minorHAnsi"/>
          <w:color w:val="auto"/>
        </w:rPr>
        <w:t>The</w:t>
      </w:r>
      <w:r w:rsidR="001B0D6E" w:rsidRPr="007F08C3">
        <w:rPr>
          <w:rFonts w:asciiTheme="minorHAnsi" w:hAnsiTheme="minorHAnsi" w:cstheme="minorHAnsi"/>
          <w:color w:val="auto"/>
        </w:rPr>
        <w:t xml:space="preserve"> real-time fMRI set-up </w:t>
      </w:r>
      <w:r w:rsidR="00336849" w:rsidRPr="007F08C3">
        <w:rPr>
          <w:rFonts w:asciiTheme="minorHAnsi" w:hAnsiTheme="minorHAnsi" w:cstheme="minorHAnsi"/>
          <w:color w:val="auto"/>
        </w:rPr>
        <w:t xml:space="preserve">is </w:t>
      </w:r>
      <w:r w:rsidR="001B0D6E" w:rsidRPr="007F08C3">
        <w:rPr>
          <w:rFonts w:asciiTheme="minorHAnsi" w:hAnsiTheme="minorHAnsi" w:cstheme="minorHAnsi"/>
          <w:color w:val="auto"/>
          <w:lang w:eastAsia="ko-KR"/>
        </w:rPr>
        <w:t xml:space="preserve">based on a 14.1T preclinical MRI system, enabling the real-time mapping of dynamic fMRI responses in the </w:t>
      </w:r>
      <w:r w:rsidR="001B0D6E" w:rsidRPr="007F08C3">
        <w:rPr>
          <w:rFonts w:asciiTheme="minorHAnsi" w:hAnsiTheme="minorHAnsi" w:cstheme="minorHAnsi"/>
          <w:color w:val="auto"/>
        </w:rPr>
        <w:t>primary forepaw somatosensory cortex (</w:t>
      </w:r>
      <w:r w:rsidR="001B0D6E" w:rsidRPr="007F08C3">
        <w:rPr>
          <w:rFonts w:asciiTheme="minorHAnsi" w:hAnsiTheme="minorHAnsi" w:cstheme="minorHAnsi"/>
          <w:color w:val="auto"/>
          <w:lang w:eastAsia="ko-KR"/>
        </w:rPr>
        <w:t>FP-S1) of anesthetized rat</w:t>
      </w:r>
      <w:r w:rsidR="00C1237D" w:rsidRPr="007F08C3">
        <w:rPr>
          <w:rFonts w:asciiTheme="minorHAnsi" w:hAnsiTheme="minorHAnsi" w:cstheme="minorHAnsi"/>
          <w:color w:val="auto"/>
          <w:lang w:eastAsia="ko-KR"/>
        </w:rPr>
        <w:t>s</w:t>
      </w:r>
      <w:r w:rsidR="001B0D6E" w:rsidRPr="007F08C3">
        <w:rPr>
          <w:rFonts w:asciiTheme="minorHAnsi" w:hAnsiTheme="minorHAnsi" w:cstheme="minorHAnsi"/>
          <w:color w:val="auto"/>
          <w:lang w:eastAsia="ko-KR"/>
        </w:rPr>
        <w:t>.</w:t>
      </w:r>
      <w:r w:rsidR="002C3CCE" w:rsidRPr="007F08C3">
        <w:rPr>
          <w:rFonts w:asciiTheme="minorHAnsi" w:hAnsiTheme="minorHAnsi" w:cstheme="minorHAnsi"/>
          <w:color w:val="auto"/>
          <w:lang w:eastAsia="ko-KR"/>
        </w:rPr>
        <w:t xml:space="preserve"> </w:t>
      </w:r>
      <w:r w:rsidR="00336849" w:rsidRPr="007F08C3">
        <w:rPr>
          <w:rFonts w:asciiTheme="minorHAnsi" w:hAnsiTheme="minorHAnsi" w:cstheme="minorHAnsi"/>
          <w:color w:val="auto"/>
          <w:lang w:eastAsia="ko-KR"/>
        </w:rPr>
        <w:t>Instead of</w:t>
      </w:r>
      <w:r w:rsidR="00944397" w:rsidRPr="007F08C3">
        <w:rPr>
          <w:rFonts w:asciiTheme="minorHAnsi" w:hAnsiTheme="minorHAnsi" w:cstheme="minorHAnsi"/>
          <w:color w:val="auto"/>
        </w:rPr>
        <w:t xml:space="preserve"> a retrospective analysis to </w:t>
      </w:r>
      <w:r w:rsidR="00EC10DE" w:rsidRPr="007F08C3">
        <w:rPr>
          <w:rFonts w:asciiTheme="minorHAnsi" w:hAnsiTheme="minorHAnsi" w:cstheme="minorHAnsi"/>
          <w:color w:val="auto"/>
        </w:rPr>
        <w:t>investigate</w:t>
      </w:r>
      <w:r w:rsidR="00944397" w:rsidRPr="007F08C3">
        <w:rPr>
          <w:rFonts w:asciiTheme="minorHAnsi" w:hAnsiTheme="minorHAnsi" w:cstheme="minorHAnsi"/>
          <w:color w:val="auto"/>
        </w:rPr>
        <w:t xml:space="preserve"> </w:t>
      </w:r>
      <w:r w:rsidR="001B0D6E" w:rsidRPr="007F08C3">
        <w:rPr>
          <w:rFonts w:asciiTheme="minorHAnsi" w:hAnsiTheme="minorHAnsi" w:cstheme="minorHAnsi"/>
          <w:color w:val="auto"/>
        </w:rPr>
        <w:t xml:space="preserve">confounding sources </w:t>
      </w:r>
      <w:r w:rsidR="00336849" w:rsidRPr="007F08C3">
        <w:rPr>
          <w:rFonts w:asciiTheme="minorHAnsi" w:hAnsiTheme="minorHAnsi" w:cstheme="minorHAnsi"/>
          <w:color w:val="auto"/>
        </w:rPr>
        <w:t xml:space="preserve">leading </w:t>
      </w:r>
      <w:r w:rsidR="001B0D6E" w:rsidRPr="007F08C3">
        <w:rPr>
          <w:rFonts w:asciiTheme="minorHAnsi" w:hAnsiTheme="minorHAnsi" w:cstheme="minorHAnsi"/>
          <w:color w:val="auto"/>
        </w:rPr>
        <w:t xml:space="preserve">to </w:t>
      </w:r>
      <w:r w:rsidR="00336849" w:rsidRPr="007F08C3">
        <w:rPr>
          <w:rFonts w:asciiTheme="minorHAnsi" w:hAnsiTheme="minorHAnsi" w:cstheme="minorHAnsi"/>
          <w:color w:val="auto"/>
        </w:rPr>
        <w:t xml:space="preserve">the </w:t>
      </w:r>
      <w:r w:rsidR="001B0D6E" w:rsidRPr="007F08C3">
        <w:rPr>
          <w:rFonts w:asciiTheme="minorHAnsi" w:hAnsiTheme="minorHAnsi" w:cstheme="minorHAnsi"/>
          <w:color w:val="auto"/>
        </w:rPr>
        <w:t>variability of fMRI signals</w:t>
      </w:r>
      <w:r w:rsidR="00944397" w:rsidRPr="007F08C3">
        <w:rPr>
          <w:rFonts w:asciiTheme="minorHAnsi" w:hAnsiTheme="minorHAnsi" w:cstheme="minorHAnsi"/>
          <w:color w:val="auto"/>
        </w:rPr>
        <w:t>, the real-time fMRI platform provides a</w:t>
      </w:r>
      <w:r w:rsidR="00944397" w:rsidRPr="007F08C3">
        <w:rPr>
          <w:rFonts w:asciiTheme="minorHAnsi" w:hAnsiTheme="minorHAnsi" w:cstheme="minorHAnsi"/>
          <w:color w:val="auto"/>
          <w:lang w:eastAsia="ko-KR"/>
        </w:rPr>
        <w:t xml:space="preserve"> more </w:t>
      </w:r>
      <w:r w:rsidR="00944397" w:rsidRPr="007F08C3">
        <w:rPr>
          <w:rFonts w:asciiTheme="minorHAnsi" w:hAnsiTheme="minorHAnsi" w:cstheme="minorHAnsi"/>
          <w:color w:val="auto"/>
        </w:rPr>
        <w:t>effective scheme to identify dynamic</w:t>
      </w:r>
      <w:r w:rsidR="00EC10DE" w:rsidRPr="007F08C3">
        <w:rPr>
          <w:rFonts w:asciiTheme="minorHAnsi" w:hAnsiTheme="minorHAnsi" w:cstheme="minorHAnsi"/>
          <w:color w:val="auto"/>
        </w:rPr>
        <w:t xml:space="preserve"> </w:t>
      </w:r>
      <w:r w:rsidR="001B0D6E" w:rsidRPr="007F08C3">
        <w:rPr>
          <w:rFonts w:asciiTheme="minorHAnsi" w:hAnsiTheme="minorHAnsi" w:cstheme="minorHAnsi"/>
          <w:color w:val="auto"/>
        </w:rPr>
        <w:t>f</w:t>
      </w:r>
      <w:r w:rsidR="00944397" w:rsidRPr="007F08C3">
        <w:rPr>
          <w:rFonts w:asciiTheme="minorHAnsi" w:hAnsiTheme="minorHAnsi" w:cstheme="minorHAnsi"/>
          <w:color w:val="auto"/>
        </w:rPr>
        <w:t xml:space="preserve">MRI </w:t>
      </w:r>
      <w:r w:rsidR="001B0D6E" w:rsidRPr="007F08C3">
        <w:rPr>
          <w:rFonts w:asciiTheme="minorHAnsi" w:hAnsiTheme="minorHAnsi" w:cstheme="minorHAnsi"/>
          <w:color w:val="auto"/>
        </w:rPr>
        <w:t>responses</w:t>
      </w:r>
      <w:r w:rsidR="008F2836" w:rsidRPr="007F08C3">
        <w:rPr>
          <w:rFonts w:asciiTheme="minorHAnsi" w:hAnsiTheme="minorHAnsi" w:cstheme="minorHAnsi"/>
          <w:color w:val="auto"/>
        </w:rPr>
        <w:t xml:space="preserve"> using </w:t>
      </w:r>
      <w:r w:rsidR="00DB0E3C" w:rsidRPr="007F08C3">
        <w:rPr>
          <w:rFonts w:asciiTheme="minorHAnsi" w:hAnsiTheme="minorHAnsi" w:cstheme="minorHAnsi"/>
          <w:color w:val="auto"/>
        </w:rPr>
        <w:t>customized macro</w:t>
      </w:r>
      <w:r w:rsidR="002F10A9" w:rsidRPr="007F08C3">
        <w:rPr>
          <w:rFonts w:asciiTheme="minorHAnsi" w:hAnsiTheme="minorHAnsi" w:cstheme="minorHAnsi"/>
          <w:color w:val="auto"/>
        </w:rPr>
        <w:t>-</w:t>
      </w:r>
      <w:r w:rsidR="009B1C27" w:rsidRPr="007F08C3">
        <w:rPr>
          <w:rFonts w:asciiTheme="minorHAnsi" w:hAnsiTheme="minorHAnsi" w:cstheme="minorHAnsi"/>
          <w:color w:val="auto"/>
        </w:rPr>
        <w:t xml:space="preserve">functions and a common </w:t>
      </w:r>
      <w:r w:rsidR="009B1C27" w:rsidRPr="007F08C3">
        <w:rPr>
          <w:rFonts w:asciiTheme="minorHAnsi" w:hAnsiTheme="minorHAnsi" w:cstheme="minorHAnsi"/>
          <w:color w:val="auto"/>
        </w:rPr>
        <w:lastRenderedPageBreak/>
        <w:t>neuroimage analysis software</w:t>
      </w:r>
      <w:r w:rsidR="00003956" w:rsidRPr="007F08C3">
        <w:rPr>
          <w:rFonts w:asciiTheme="minorHAnsi" w:hAnsiTheme="minorHAnsi" w:cstheme="minorHAnsi"/>
          <w:color w:val="auto"/>
        </w:rPr>
        <w:t xml:space="preserve"> in the</w:t>
      </w:r>
      <w:r w:rsidR="008F2836" w:rsidRPr="007F08C3">
        <w:rPr>
          <w:rFonts w:asciiTheme="minorHAnsi" w:hAnsiTheme="minorHAnsi" w:cstheme="minorHAnsi"/>
          <w:color w:val="auto"/>
        </w:rPr>
        <w:t xml:space="preserve"> MRI system</w:t>
      </w:r>
      <w:r w:rsidR="001B0D6E" w:rsidRPr="007F08C3">
        <w:rPr>
          <w:rFonts w:asciiTheme="minorHAnsi" w:hAnsiTheme="minorHAnsi" w:cstheme="minorHAnsi"/>
          <w:color w:val="auto"/>
        </w:rPr>
        <w:t xml:space="preserve">. Also, it provides immediate troubleshooting </w:t>
      </w:r>
      <w:r w:rsidR="005F0DD3" w:rsidRPr="007F08C3">
        <w:rPr>
          <w:rFonts w:asciiTheme="minorHAnsi" w:hAnsiTheme="minorHAnsi" w:cstheme="minorHAnsi"/>
          <w:color w:val="auto"/>
        </w:rPr>
        <w:t xml:space="preserve">feasibility </w:t>
      </w:r>
      <w:r w:rsidR="001B0D6E" w:rsidRPr="007F08C3">
        <w:rPr>
          <w:rFonts w:asciiTheme="minorHAnsi" w:hAnsiTheme="minorHAnsi" w:cstheme="minorHAnsi"/>
          <w:color w:val="auto"/>
        </w:rPr>
        <w:t xml:space="preserve">and </w:t>
      </w:r>
      <w:r w:rsidR="007C61A0" w:rsidRPr="007F08C3">
        <w:rPr>
          <w:rFonts w:asciiTheme="minorHAnsi" w:hAnsiTheme="minorHAnsi" w:cstheme="minorHAnsi"/>
          <w:color w:val="auto"/>
        </w:rPr>
        <w:t xml:space="preserve">a </w:t>
      </w:r>
      <w:r w:rsidR="001B0D6E" w:rsidRPr="007F08C3">
        <w:rPr>
          <w:rFonts w:asciiTheme="minorHAnsi" w:hAnsiTheme="minorHAnsi" w:cstheme="minorHAnsi"/>
          <w:color w:val="auto"/>
        </w:rPr>
        <w:t>real-time biofeedback stimulation paradigm for brain functional studies in animal</w:t>
      </w:r>
      <w:r w:rsidR="00461A5F" w:rsidRPr="007F08C3">
        <w:rPr>
          <w:rFonts w:asciiTheme="minorHAnsi" w:hAnsiTheme="minorHAnsi" w:cstheme="minorHAnsi"/>
          <w:color w:val="auto"/>
        </w:rPr>
        <w:t>s.</w:t>
      </w:r>
      <w:bookmarkEnd w:id="8"/>
      <w:bookmarkEnd w:id="9"/>
      <w:bookmarkEnd w:id="10"/>
      <w:bookmarkEnd w:id="11"/>
      <w:bookmarkEnd w:id="12"/>
      <w:bookmarkEnd w:id="13"/>
      <w:bookmarkEnd w:id="14"/>
    </w:p>
    <w:p w14:paraId="258E3F6F" w14:textId="5405057B" w:rsidR="00002B12" w:rsidRPr="007F08C3" w:rsidRDefault="00002B12" w:rsidP="00AB49D2">
      <w:pPr>
        <w:tabs>
          <w:tab w:val="left" w:pos="3230"/>
        </w:tabs>
        <w:jc w:val="left"/>
        <w:rPr>
          <w:rFonts w:asciiTheme="minorHAnsi" w:hAnsiTheme="minorHAnsi" w:cstheme="minorHAnsi"/>
          <w:color w:val="auto"/>
        </w:rPr>
      </w:pPr>
    </w:p>
    <w:p w14:paraId="00D25F73" w14:textId="3E49A6D5" w:rsidR="006305D7" w:rsidRPr="007F08C3" w:rsidRDefault="006305D7" w:rsidP="00AB49D2">
      <w:pPr>
        <w:jc w:val="left"/>
        <w:rPr>
          <w:rFonts w:asciiTheme="minorHAnsi" w:hAnsiTheme="minorHAnsi" w:cstheme="minorHAnsi"/>
          <w:color w:val="auto"/>
        </w:rPr>
      </w:pPr>
      <w:r w:rsidRPr="007F08C3">
        <w:rPr>
          <w:rFonts w:asciiTheme="minorHAnsi" w:hAnsiTheme="minorHAnsi" w:cstheme="minorHAnsi"/>
          <w:b/>
          <w:color w:val="auto"/>
        </w:rPr>
        <w:t>INTRODUCTION</w:t>
      </w:r>
      <w:r w:rsidRPr="007F08C3">
        <w:rPr>
          <w:rFonts w:asciiTheme="minorHAnsi" w:hAnsiTheme="minorHAnsi" w:cstheme="minorHAnsi"/>
          <w:b/>
          <w:bCs/>
          <w:color w:val="auto"/>
        </w:rPr>
        <w:t>:</w:t>
      </w:r>
    </w:p>
    <w:p w14:paraId="71E32BFF" w14:textId="4CD16BCF" w:rsidR="004F3DD4" w:rsidRPr="007F08C3" w:rsidRDefault="009B53D8" w:rsidP="00AB49D2">
      <w:pPr>
        <w:jc w:val="left"/>
        <w:rPr>
          <w:rFonts w:asciiTheme="minorHAnsi" w:hAnsiTheme="minorHAnsi" w:cstheme="minorHAnsi"/>
          <w:color w:val="auto"/>
        </w:rPr>
      </w:pPr>
      <w:r w:rsidRPr="007F08C3">
        <w:rPr>
          <w:rFonts w:asciiTheme="minorHAnsi" w:hAnsiTheme="minorHAnsi" w:cstheme="minorHAnsi"/>
          <w:color w:val="auto"/>
        </w:rPr>
        <w:t>Functional Magnetic Resonance Imaging (fMRI) is a non-invasive method to measure the hemodynamic responses</w:t>
      </w:r>
      <w:r w:rsidRPr="007F08C3">
        <w:rPr>
          <w:rFonts w:asciiTheme="minorHAnsi" w:hAnsiTheme="minorHAnsi" w:cstheme="minorHAnsi"/>
          <w:color w:val="auto"/>
        </w:rPr>
        <w:fldChar w:fldCharType="begin">
          <w:fldData xml:space="preserve">PEVuZE5vdGU+PENpdGU+PEF1dGhvcj5PZ2F3YTwvQXV0aG9yPjxZZWFyPjE5OTA8L1llYXI+PFJl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Y5LTg3ODwvcGFnZXM+PHZvbHVtZT40NTM8L3ZvbHVt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</w:fldData>
        </w:fldChar>
      </w:r>
      <w:r w:rsidRPr="007F08C3">
        <w:rPr>
          <w:rFonts w:asciiTheme="minorHAnsi" w:hAnsiTheme="minorHAnsi" w:cstheme="minorHAnsi"/>
          <w:color w:val="auto"/>
        </w:rPr>
        <w:instrText xml:space="preserve"> ADDIN EN.CITE </w:instrText>
      </w:r>
      <w:r w:rsidRPr="007F08C3">
        <w:rPr>
          <w:rFonts w:asciiTheme="minorHAnsi" w:hAnsiTheme="minorHAnsi" w:cstheme="minorHAnsi"/>
          <w:color w:val="auto"/>
        </w:rPr>
        <w:fldChar w:fldCharType="begin">
          <w:fldData xml:space="preserve">PEVuZE5vdGU+PENpdGU+PEF1dGhvcj5PZ2F3YTwvQXV0aG9yPjxZZWFyPjE5OTA8L1llYXI+PFJl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Y5LTg3ODwvcGFnZXM+PHZvbHVtZT40NTM8L3ZvbHVt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</w:fldData>
        </w:fldChar>
      </w:r>
      <w:r w:rsidRPr="007F08C3">
        <w:rPr>
          <w:rFonts w:asciiTheme="minorHAnsi" w:hAnsiTheme="minorHAnsi" w:cstheme="minorHAnsi"/>
          <w:color w:val="auto"/>
        </w:rPr>
        <w:instrText xml:space="preserve"> ADDIN EN.CITE.DATA </w:instrText>
      </w:r>
      <w:r w:rsidRPr="007F08C3">
        <w:rPr>
          <w:rFonts w:asciiTheme="minorHAnsi" w:hAnsiTheme="minorHAnsi" w:cstheme="minorHAnsi"/>
          <w:color w:val="auto"/>
        </w:rPr>
      </w:r>
      <w:r w:rsidRPr="007F08C3">
        <w:rPr>
          <w:rFonts w:asciiTheme="minorHAnsi" w:hAnsiTheme="minorHAnsi" w:cstheme="minorHAnsi"/>
          <w:color w:val="auto"/>
        </w:rPr>
        <w:fldChar w:fldCharType="end"/>
      </w:r>
      <w:r w:rsidRPr="007F08C3">
        <w:rPr>
          <w:rFonts w:asciiTheme="minorHAnsi" w:hAnsiTheme="minorHAnsi" w:cstheme="minorHAnsi"/>
          <w:color w:val="auto"/>
        </w:rPr>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1-9</w:t>
      </w:r>
      <w:r w:rsidRPr="007F08C3">
        <w:rPr>
          <w:rFonts w:asciiTheme="minorHAnsi" w:hAnsiTheme="minorHAnsi" w:cstheme="minorHAnsi"/>
          <w:color w:val="auto"/>
        </w:rPr>
        <w:fldChar w:fldCharType="end"/>
      </w:r>
      <w:r w:rsidRPr="007F08C3">
        <w:rPr>
          <w:rFonts w:asciiTheme="minorHAnsi" w:hAnsiTheme="minorHAnsi" w:cstheme="minorHAnsi"/>
          <w:color w:val="auto"/>
        </w:rPr>
        <w:t>, e.g., the blood-oxygen-level-dependent (BOLD)</w:t>
      </w:r>
      <w:r w:rsidR="00852387" w:rsidRPr="007F08C3">
        <w:rPr>
          <w:rFonts w:asciiTheme="minorHAnsi" w:hAnsiTheme="minorHAnsi" w:cstheme="minorHAnsi"/>
          <w:color w:val="auto"/>
        </w:rPr>
        <w:t xml:space="preserve">, </w:t>
      </w:r>
      <w:r w:rsidRPr="007F08C3">
        <w:rPr>
          <w:rFonts w:asciiTheme="minorHAnsi" w:hAnsiTheme="minorHAnsi" w:cstheme="minorHAnsi"/>
          <w:color w:val="auto"/>
        </w:rPr>
        <w:t>cerebral blood volume and flow signal, associated with neural activity in the brain. In animal studies, hemodynamic signals can be affected by anesthesia</w:t>
      </w:r>
      <w:r w:rsidRPr="007F08C3">
        <w:rPr>
          <w:rFonts w:asciiTheme="minorHAnsi" w:hAnsiTheme="minorHAnsi" w:cstheme="minorHAnsi"/>
          <w:color w:val="auto"/>
        </w:rPr>
        <w:fldChar w:fldCharType="begin"/>
      </w:r>
      <w:r w:rsidRPr="007F08C3">
        <w:rPr>
          <w:rFonts w:asciiTheme="minorHAnsi" w:hAnsiTheme="minorHAnsi" w:cstheme="minorHAnsi"/>
          <w:color w:val="auto"/>
        </w:rPr>
        <w:instrText xml:space="preserve"> ADDIN EN.CITE &lt;EndNote&gt;&lt;Cite&gt;&lt;Author&gt;Peltier&lt;/Author&gt;&lt;Year&gt;2005&lt;/Year&gt;&lt;IDText&gt;Functional connectivity changes with concentration of sevoflurane anesthesia&lt;/IDText&gt;&lt;DisplayText&gt;&lt;style face="superscript"&gt;10&lt;/style&gt;&lt;/DisplayText&gt;&lt;record&gt;&lt;dates&gt;&lt;pub-dates&gt;&lt;date&gt;Feb 28&lt;/date&gt;&lt;/pub-dates&gt;&lt;year&gt;2005&lt;/year&gt;&lt;/dates&gt;&lt;keywords&gt;&lt;keyword&gt;Adult&lt;/keyword&gt;&lt;keyword&gt;Anesthetics, Inhalation/*pharmacology&lt;/keyword&gt;&lt;keyword&gt;Brain Mapping&lt;/keyword&gt;&lt;keyword&gt;Dose-Response Relationship, Drug&lt;/keyword&gt;&lt;keyword&gt;Functional Laterality/drug effects&lt;/keyword&gt;&lt;keyword&gt;Humans&lt;/keyword&gt;&lt;keyword&gt;Image Processing, Computer-Assisted/methods&lt;/keyword&gt;&lt;keyword&gt;Magnetic Resonance Imaging/methods&lt;/keyword&gt;&lt;keyword&gt;Male&lt;/keyword&gt;&lt;keyword&gt;Methyl Ethers/*pharmacology&lt;/keyword&gt;&lt;keyword&gt;Motor Cortex/anatomy &amp;amp; histology/*drug effects/physiology&lt;/keyword&gt;&lt;keyword&gt;Neural Pathways/*drug effects&lt;/keyword&gt;&lt;keyword&gt;Sevoflurane&lt;/keyword&gt;&lt;keyword&gt;Wakefulness/drug effects&lt;/keyword&gt;&lt;/keywords&gt;&lt;urls&gt;&lt;related-urls&gt;&lt;url&gt;https://www.ncbi.nlm.nih.gov/pubmed/15706237&lt;/url&gt;&lt;/related-urls&gt;&lt;/urls&gt;&lt;isbn&gt;0959-4965 (Print)&amp;#xD;0959-4965 (Linking)&lt;/isbn&gt;&lt;titles&gt;&lt;title&gt;Functional connectivity changes with concentration of sevoflurane anesthesia&lt;/title&gt;&lt;secondary-title&gt;Neuroreport&lt;/secondary-title&gt;&lt;/titles&gt;&lt;pages&gt;285-8&lt;/pages&gt;&lt;number&gt;3&lt;/number&gt;&lt;contributors&gt;&lt;authors&gt;&lt;author&gt;Peltier, S. J.&lt;/author&gt;&lt;author&gt;Kerssens, C.&lt;/author&gt;&lt;author&gt;Hamann, S. B.&lt;/author&gt;&lt;author&gt;Sebel, P. S.&lt;/author&gt;&lt;author&gt;Byas-Smith, M.&lt;/author&gt;&lt;author&gt;Hu, X.&lt;/author&gt;&lt;/authors&gt;&lt;/contributors&gt;&lt;edition&gt;2005/02/12&lt;/edition&gt;&lt;added-date format="utc"&gt;1590708711&lt;/added-date&gt;&lt;ref-type name="Journal Article"&gt;17&lt;/ref-type&gt;&lt;auth-address&gt;Department of Biomedical Engineering, Emory University/Georgia Tech, Emory University, Atlanta, GA 30322, USA. speltier@bme.emory.edu&lt;/auth-address&gt;&lt;rec-number&gt;1050&lt;/rec-number&gt;&lt;last-updated-date format="utc"&gt;1590708711&lt;/last-updated-date&gt;&lt;accession-num&gt;15706237&lt;/accession-num&gt;&lt;electronic-resource-num&gt;10.1097/00001756-200502280-00017&lt;/electronic-resource-num&gt;&lt;volume&gt;16&lt;/volume&gt;&lt;/record&gt;&lt;/Cite&gt;&lt;/EndNote&gt;</w:instrText>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10</w:t>
      </w:r>
      <w:r w:rsidRPr="007F08C3">
        <w:rPr>
          <w:rFonts w:asciiTheme="minorHAnsi" w:hAnsiTheme="minorHAnsi" w:cstheme="minorHAnsi"/>
          <w:color w:val="auto"/>
        </w:rPr>
        <w:fldChar w:fldCharType="end"/>
      </w:r>
      <w:r w:rsidRPr="007F08C3">
        <w:rPr>
          <w:rFonts w:asciiTheme="minorHAnsi" w:hAnsiTheme="minorHAnsi" w:cstheme="minorHAnsi"/>
          <w:color w:val="auto"/>
        </w:rPr>
        <w:t>, the stress level of awake animals</w:t>
      </w:r>
      <w:r w:rsidRPr="007F08C3">
        <w:rPr>
          <w:rFonts w:asciiTheme="minorHAnsi" w:hAnsiTheme="minorHAnsi" w:cstheme="minorHAnsi"/>
          <w:color w:val="auto"/>
        </w:rPr>
        <w:fldChar w:fldCharType="begin"/>
      </w:r>
      <w:r w:rsidRPr="007F08C3">
        <w:rPr>
          <w:rFonts w:asciiTheme="minorHAnsi" w:hAnsiTheme="minorHAnsi" w:cstheme="minorHAnsi"/>
          <w:color w:val="auto"/>
        </w:rPr>
        <w:instrText xml:space="preserve"> ADDIN EN.CITE &lt;EndNote&gt;&lt;Cite&gt;&lt;Author&gt;Dopfel&lt;/Author&gt;&lt;Year&gt;2018&lt;/Year&gt;&lt;IDText&gt;Mapping stress networks using functional magnetic resonance imaging in awake animals&lt;/IDText&gt;&lt;DisplayText&gt;&lt;style face="superscript"&gt;11&lt;/style&gt;&lt;/DisplayText&gt;&lt;record&gt;&lt;dates&gt;&lt;pub-dates&gt;&lt;date&gt;Nov&lt;/date&gt;&lt;/pub-dates&gt;&lt;year&gt;2018&lt;/year&gt;&lt;/dates&gt;&lt;keywords&gt;&lt;keyword&gt;Awake&lt;/keyword&gt;&lt;keyword&gt;Rodent&lt;/keyword&gt;&lt;keyword&gt;Stress&lt;/keyword&gt;&lt;keyword&gt;fMRI&lt;/keyword&gt;&lt;/keywords&gt;&lt;urls&gt;&lt;related-urls&gt;&lt;url&gt;https://www.ncbi.nlm.nih.gov/pubmed/30450389&lt;/url&gt;&lt;/related-urls&gt;&lt;/urls&gt;&lt;isbn&gt;2352-2895 (Print)&amp;#xD;2352-2895 (Linking)&lt;/isbn&gt;&lt;custom2&gt;PMC6234259&lt;/custom2&gt;&lt;titles&gt;&lt;title&gt;Mapping stress networks using functional magnetic resonance imaging in awake animals&lt;/title&gt;&lt;secondary-title&gt;Neurobiol Stress&lt;/secondary-title&gt;&lt;/titles&gt;&lt;pages&gt;251-263&lt;/pages&gt;&lt;contributors&gt;&lt;authors&gt;&lt;author&gt;Dopfel, D.&lt;/author&gt;&lt;author&gt;Zhang, N.&lt;/author&gt;&lt;/authors&gt;&lt;/contributors&gt;&lt;edition&gt;2018/11/20&lt;/edition&gt;&lt;added-date format="utc"&gt;1590709118&lt;/added-date&gt;&lt;ref-type name="Journal Article"&gt;17&lt;/ref-type&gt;&lt;auth-address&gt;Department of Biomedical Engineering, Pennsylvania State University, University Park, PA, 16802, USA.&amp;#xD;The Huck Institutes of Life Sciences, Pennsylvania State University, University Park, PA, 16802, USA.&lt;/auth-address&gt;&lt;rec-number&gt;1051&lt;/rec-number&gt;&lt;last-updated-date format="utc"&gt;1590709118&lt;/last-updated-date&gt;&lt;accession-num&gt;30450389&lt;/accession-num&gt;&lt;electronic-resource-num&gt;10.1016/j.ynstr.2018.06.002&lt;/electronic-resource-num&gt;&lt;volume&gt;9&lt;/volume&gt;&lt;/record&gt;&lt;/Cite&gt;&lt;/EndNote&gt;</w:instrText>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11</w:t>
      </w:r>
      <w:r w:rsidRPr="007F08C3">
        <w:rPr>
          <w:rFonts w:asciiTheme="minorHAnsi" w:hAnsiTheme="minorHAnsi" w:cstheme="minorHAnsi"/>
          <w:color w:val="auto"/>
        </w:rPr>
        <w:fldChar w:fldCharType="end"/>
      </w:r>
      <w:r w:rsidRPr="007F08C3">
        <w:rPr>
          <w:rFonts w:asciiTheme="minorHAnsi" w:hAnsiTheme="minorHAnsi" w:cstheme="minorHAnsi"/>
          <w:color w:val="auto"/>
        </w:rPr>
        <w:t>, as well as the potential non-physiological artifa</w:t>
      </w:r>
      <w:r w:rsidR="009D00F9" w:rsidRPr="007F08C3">
        <w:rPr>
          <w:rFonts w:asciiTheme="minorHAnsi" w:hAnsiTheme="minorHAnsi" w:cstheme="minorHAnsi"/>
          <w:color w:val="auto"/>
        </w:rPr>
        <w:t xml:space="preserve">cts, e.g., </w:t>
      </w:r>
      <w:r w:rsidRPr="007F08C3">
        <w:rPr>
          <w:rFonts w:asciiTheme="minorHAnsi" w:hAnsiTheme="minorHAnsi" w:cstheme="minorHAnsi"/>
          <w:color w:val="auto"/>
        </w:rPr>
        <w:t>cardiac pulsation and respiratory motions</w:t>
      </w:r>
      <w:r w:rsidRPr="007F08C3">
        <w:rPr>
          <w:rFonts w:asciiTheme="minorHAnsi" w:hAnsiTheme="minorHAnsi" w:cstheme="minorHAnsi"/>
          <w:color w:val="auto"/>
        </w:rPr>
        <w:fldChar w:fldCharType="begin">
          <w:fldData xml:space="preserve">PEVuZE5vdGU+PENpdGU+PEF1dGhvcj5IdTwvQXV0aG9yPjxZZWFyPjE5OTU8L1llYXI+PFJlY051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</w:fldData>
        </w:fldChar>
      </w:r>
      <w:r w:rsidRPr="007F08C3">
        <w:rPr>
          <w:rFonts w:asciiTheme="minorHAnsi" w:hAnsiTheme="minorHAnsi" w:cstheme="minorHAnsi"/>
          <w:color w:val="auto"/>
        </w:rPr>
        <w:instrText xml:space="preserve"> ADDIN EN.CITE </w:instrText>
      </w:r>
      <w:r w:rsidRPr="007F08C3">
        <w:rPr>
          <w:rFonts w:asciiTheme="minorHAnsi" w:hAnsiTheme="minorHAnsi" w:cstheme="minorHAnsi"/>
          <w:color w:val="auto"/>
        </w:rPr>
        <w:fldChar w:fldCharType="begin">
          <w:fldData xml:space="preserve">PEVuZE5vdGU+PENpdGU+PEF1dGhvcj5IdTwvQXV0aG9yPjxZZWFyPjE5OTU8L1llYXI+PFJlY051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</w:fldData>
        </w:fldChar>
      </w:r>
      <w:r w:rsidRPr="007F08C3">
        <w:rPr>
          <w:rFonts w:asciiTheme="minorHAnsi" w:hAnsiTheme="minorHAnsi" w:cstheme="minorHAnsi"/>
          <w:color w:val="auto"/>
        </w:rPr>
        <w:instrText xml:space="preserve"> ADDIN EN.CITE.DATA </w:instrText>
      </w:r>
      <w:r w:rsidRPr="007F08C3">
        <w:rPr>
          <w:rFonts w:asciiTheme="minorHAnsi" w:hAnsiTheme="minorHAnsi" w:cstheme="minorHAnsi"/>
          <w:color w:val="auto"/>
        </w:rPr>
      </w:r>
      <w:r w:rsidRPr="007F08C3">
        <w:rPr>
          <w:rFonts w:asciiTheme="minorHAnsi" w:hAnsiTheme="minorHAnsi" w:cstheme="minorHAnsi"/>
          <w:color w:val="auto"/>
        </w:rPr>
        <w:fldChar w:fldCharType="end"/>
      </w:r>
      <w:r w:rsidRPr="007F08C3">
        <w:rPr>
          <w:rFonts w:asciiTheme="minorHAnsi" w:hAnsiTheme="minorHAnsi" w:cstheme="minorHAnsi"/>
          <w:color w:val="auto"/>
        </w:rPr>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12-15</w:t>
      </w:r>
      <w:r w:rsidRPr="007F08C3">
        <w:rPr>
          <w:rFonts w:asciiTheme="minorHAnsi" w:hAnsiTheme="minorHAnsi" w:cstheme="minorHAnsi"/>
          <w:color w:val="auto"/>
        </w:rPr>
        <w:fldChar w:fldCharType="end"/>
      </w:r>
      <w:r w:rsidRPr="007F08C3">
        <w:rPr>
          <w:rFonts w:asciiTheme="minorHAnsi" w:hAnsiTheme="minorHAnsi" w:cstheme="minorHAnsi"/>
          <w:color w:val="auto"/>
        </w:rPr>
        <w:t xml:space="preserve">. </w:t>
      </w:r>
      <w:r w:rsidRPr="007F08C3">
        <w:rPr>
          <w:rFonts w:asciiTheme="minorHAnsi" w:hAnsiTheme="minorHAnsi" w:cstheme="minorHAnsi"/>
          <w:color w:val="auto"/>
          <w:lang w:eastAsia="ko-KR"/>
        </w:rPr>
        <w:t xml:space="preserve">Although many post-processing methods have been developed to provide a retrospective analysis </w:t>
      </w:r>
      <w:r w:rsidR="00EC3F45" w:rsidRPr="007F08C3">
        <w:rPr>
          <w:rFonts w:asciiTheme="minorHAnsi" w:hAnsiTheme="minorHAnsi" w:cstheme="minorHAnsi"/>
          <w:color w:val="auto"/>
          <w:lang w:eastAsia="ko-KR"/>
        </w:rPr>
        <w:t>of</w:t>
      </w:r>
      <w:r w:rsidRPr="007F08C3">
        <w:rPr>
          <w:rFonts w:asciiTheme="minorHAnsi" w:hAnsiTheme="minorHAnsi" w:cstheme="minorHAnsi"/>
          <w:color w:val="auto"/>
          <w:lang w:eastAsia="ko-KR"/>
        </w:rPr>
        <w:t xml:space="preserve"> the fMRI signal for</w:t>
      </w:r>
      <w:r w:rsidR="00C54FDE" w:rsidRPr="007F08C3">
        <w:rPr>
          <w:rFonts w:asciiTheme="minorHAnsi" w:hAnsiTheme="minorHAnsi" w:cstheme="minorHAnsi"/>
          <w:color w:val="auto"/>
          <w:lang w:eastAsia="ko-KR"/>
        </w:rPr>
        <w:t xml:space="preserve"> the</w:t>
      </w:r>
      <w:r w:rsidRPr="007F08C3">
        <w:rPr>
          <w:rFonts w:asciiTheme="minorHAnsi" w:hAnsiTheme="minorHAnsi" w:cstheme="minorHAnsi"/>
          <w:color w:val="auto"/>
          <w:lang w:eastAsia="ko-KR"/>
        </w:rPr>
        <w:t xml:space="preserve"> task-related and resting-state functional dynamic</w:t>
      </w:r>
      <w:r w:rsidR="00626E06" w:rsidRPr="007F08C3">
        <w:rPr>
          <w:rFonts w:asciiTheme="minorHAnsi" w:hAnsiTheme="minorHAnsi" w:cstheme="minorHAnsi"/>
          <w:color w:val="auto"/>
          <w:lang w:eastAsia="ko-KR"/>
        </w:rPr>
        <w:t>s</w:t>
      </w:r>
      <w:r w:rsidRPr="007F08C3">
        <w:rPr>
          <w:rFonts w:asciiTheme="minorHAnsi" w:hAnsiTheme="minorHAnsi" w:cstheme="minorHAnsi"/>
          <w:color w:val="auto"/>
          <w:lang w:eastAsia="ko-KR"/>
        </w:rPr>
        <w:t xml:space="preserve"> and connectivity mapping</w:t>
      </w:r>
      <w:r w:rsidRPr="007F08C3">
        <w:rPr>
          <w:rFonts w:asciiTheme="minorHAnsi" w:hAnsiTheme="minorHAnsi" w:cstheme="minorHAnsi"/>
          <w:color w:val="auto"/>
        </w:rPr>
        <w:fldChar w:fldCharType="begin">
          <w:fldData xml:space="preserve">PEVuZE5vdGU+PENpdGU+PEF1dGhvcj5HbG92ZXI8L0F1dGhvcj48WWVhcj4yMDAwPC9ZZWFyPjxS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</w:fldData>
        </w:fldChar>
      </w:r>
      <w:r w:rsidRPr="007F08C3">
        <w:rPr>
          <w:rFonts w:asciiTheme="minorHAnsi" w:hAnsiTheme="minorHAnsi" w:cstheme="minorHAnsi"/>
          <w:color w:val="auto"/>
        </w:rPr>
        <w:instrText xml:space="preserve"> ADDIN EN.CITE </w:instrText>
      </w:r>
      <w:r w:rsidRPr="007F08C3">
        <w:rPr>
          <w:rFonts w:asciiTheme="minorHAnsi" w:hAnsiTheme="minorHAnsi" w:cstheme="minorHAnsi"/>
          <w:color w:val="auto"/>
        </w:rPr>
        <w:fldChar w:fldCharType="begin">
          <w:fldData xml:space="preserve">PEVuZE5vdGU+PENpdGU+PEF1dGhvcj5HbG92ZXI8L0F1dGhvcj48WWVhcj4yMDAwPC9ZZWFyPjxS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</w:fldData>
        </w:fldChar>
      </w:r>
      <w:r w:rsidRPr="007F08C3">
        <w:rPr>
          <w:rFonts w:asciiTheme="minorHAnsi" w:hAnsiTheme="minorHAnsi" w:cstheme="minorHAnsi"/>
          <w:color w:val="auto"/>
        </w:rPr>
        <w:instrText xml:space="preserve"> ADDIN EN.CITE.DATA </w:instrText>
      </w:r>
      <w:r w:rsidRPr="007F08C3">
        <w:rPr>
          <w:rFonts w:asciiTheme="minorHAnsi" w:hAnsiTheme="minorHAnsi" w:cstheme="minorHAnsi"/>
          <w:color w:val="auto"/>
        </w:rPr>
      </w:r>
      <w:r w:rsidRPr="007F08C3">
        <w:rPr>
          <w:rFonts w:asciiTheme="minorHAnsi" w:hAnsiTheme="minorHAnsi" w:cstheme="minorHAnsi"/>
          <w:color w:val="auto"/>
        </w:rPr>
        <w:fldChar w:fldCharType="end"/>
      </w:r>
      <w:r w:rsidRPr="007F08C3">
        <w:rPr>
          <w:rFonts w:asciiTheme="minorHAnsi" w:hAnsiTheme="minorHAnsi" w:cstheme="minorHAnsi"/>
          <w:color w:val="auto"/>
        </w:rPr>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16-19</w:t>
      </w:r>
      <w:r w:rsidRPr="007F08C3">
        <w:rPr>
          <w:rFonts w:asciiTheme="minorHAnsi" w:hAnsiTheme="minorHAnsi" w:cstheme="minorHAnsi"/>
          <w:color w:val="auto"/>
        </w:rPr>
        <w:fldChar w:fldCharType="end"/>
      </w:r>
      <w:r w:rsidRPr="007F08C3">
        <w:rPr>
          <w:rFonts w:asciiTheme="minorHAnsi" w:hAnsiTheme="minorHAnsi" w:cstheme="minorHAnsi"/>
          <w:color w:val="auto"/>
          <w:lang w:eastAsia="ko-KR"/>
        </w:rPr>
        <w:t xml:space="preserve">, there are few techniques to provide a real-time brain function mapping solution </w:t>
      </w:r>
      <w:r w:rsidR="001C00E2" w:rsidRPr="007F08C3">
        <w:rPr>
          <w:rFonts w:asciiTheme="minorHAnsi" w:hAnsiTheme="minorHAnsi" w:cstheme="minorHAnsi"/>
          <w:color w:val="auto"/>
          <w:lang w:eastAsia="ko-KR"/>
        </w:rPr>
        <w:t>and</w:t>
      </w:r>
      <w:r w:rsidRPr="007F08C3">
        <w:rPr>
          <w:rFonts w:asciiTheme="minorHAnsi" w:hAnsiTheme="minorHAnsi" w:cstheme="minorHAnsi"/>
          <w:color w:val="auto"/>
          <w:lang w:eastAsia="ko-KR"/>
        </w:rPr>
        <w:t xml:space="preserve"> instantaneous readouts in </w:t>
      </w:r>
      <w:r w:rsidR="00323918" w:rsidRPr="007F08C3">
        <w:rPr>
          <w:rFonts w:asciiTheme="minorHAnsi" w:hAnsiTheme="minorHAnsi" w:cstheme="minorHAnsi"/>
          <w:color w:val="auto"/>
          <w:lang w:eastAsia="ko-KR"/>
        </w:rPr>
        <w:t xml:space="preserve">the </w:t>
      </w:r>
      <w:r w:rsidRPr="007F08C3">
        <w:rPr>
          <w:rFonts w:asciiTheme="minorHAnsi" w:hAnsiTheme="minorHAnsi" w:cstheme="minorHAnsi"/>
          <w:color w:val="auto"/>
          <w:lang w:eastAsia="ko-KR"/>
        </w:rPr>
        <w:t>animal brain</w:t>
      </w:r>
      <w:r w:rsidRPr="007F08C3">
        <w:rPr>
          <w:rFonts w:asciiTheme="minorHAnsi" w:hAnsiTheme="minorHAnsi" w:cstheme="minorHAnsi"/>
          <w:color w:val="auto"/>
        </w:rPr>
        <w:fldChar w:fldCharType="begin"/>
      </w:r>
      <w:r w:rsidRPr="007F08C3">
        <w:rPr>
          <w:rFonts w:asciiTheme="minorHAnsi" w:hAnsiTheme="minorHAnsi" w:cstheme="minorHAnsi"/>
          <w:color w:val="auto"/>
        </w:rPr>
        <w:instrText xml:space="preserve"> ADDIN EN.CITE &lt;EndNote&gt;&lt;Cite&gt;&lt;Author&gt;Lu&lt;/Author&gt;&lt;Year&gt;2008&lt;/Year&gt;&lt;RecNum&gt;899&lt;/RecNum&gt;&lt;DisplayText&gt;&lt;style face="superscript"&gt;20&lt;/style&gt;&lt;/DisplayText&gt;&lt;record&gt;&lt;rec-number&gt;899&lt;/rec-number&gt;&lt;foreign-keys&gt;&lt;key app="EN" db-id="2rf5xrfzgwtwfpef9f4vevvvt9ww0vxefvav" timestamp="1583777972"&gt;899&lt;/key&gt;&lt;/foreign-keys&gt;&lt;ref-type name="Journal Article"&gt;17&lt;/ref-type&gt;&lt;contributors&gt;&lt;authors&gt;&lt;author&gt;Lu, H. B.&lt;/author&gt;&lt;author&gt;Yang, S. L.&lt;/author&gt;&lt;author&gt;Zuo, Y. T.&lt;/author&gt;&lt;author&gt;Demny, S.&lt;/author&gt;&lt;author&gt;Stein, E. A.&lt;/author&gt;&lt;author&gt;Yang, Y. H.&lt;/author&gt;&lt;/authors&gt;&lt;/contributors&gt;&lt;auth-address&gt;NIDA, Neuroimaging Res Branch, Intramural Res Program, NIH, Baltimore, MD 21224 USA&lt;/auth-address&gt;&lt;titles&gt;&lt;title&gt;Real-time animal functional magnetic resonance imaging and its application to neurophamacological studies&lt;/title&gt;&lt;secondary-title&gt;Magnetic Resonance Imaging&lt;/secondary-title&gt;&lt;alt-title&gt;Magn Reson Imaging&lt;/alt-title&gt;&lt;/titles&gt;&lt;alt-periodical&gt;&lt;full-title&gt;Magn Reson Imaging&lt;/full-title&gt;&lt;/alt-periodical&gt;&lt;pages&gt;1266-1272&lt;/pages&gt;&lt;volume&gt;26&lt;/volume&gt;&lt;number&gt;9&lt;/number&gt;&lt;keywords&gt;&lt;keyword&gt;real-time mri&lt;/keyword&gt;&lt;keyword&gt;manganese-enhanced mri&lt;/keyword&gt;&lt;keyword&gt;functional mri&lt;/keyword&gt;&lt;keyword&gt;phmr&lt;/keyword&gt;&lt;keyword&gt;cocaine&lt;/keyword&gt;&lt;keyword&gt;human brain&lt;/keyword&gt;&lt;keyword&gt;rat-brain&lt;/keyword&gt;&lt;keyword&gt;mri&lt;/keyword&gt;&lt;keyword&gt;fmri&lt;/keyword&gt;&lt;keyword&gt;cocaine&lt;/keyword&gt;&lt;keyword&gt;activation&lt;/keyword&gt;&lt;keyword&gt;responses&lt;/keyword&gt;&lt;keyword&gt;bold&lt;/keyword&gt;&lt;keyword&gt;memri&lt;/keyword&gt;&lt;keyword&gt;physiology&lt;/keyword&gt;&lt;/keywords&gt;&lt;dates&gt;&lt;year&gt;2008&lt;/year&gt;&lt;pub-dates&gt;&lt;date&gt;Nov&lt;/date&gt;&lt;/pub-dates&gt;&lt;/dates&gt;&lt;isbn&gt;0730-725x&lt;/isbn&gt;&lt;accession-num&gt;WOS:000261085500010&lt;/accession-num&gt;&lt;urls&gt;&lt;related-urls&gt;&lt;url&gt;&amp;lt;Go to ISI&amp;gt;://WOS:000261085500010&lt;/url&gt;&lt;/related-urls&gt;&lt;/urls&gt;&lt;electronic-resource-num&gt;10.1016/j.mri.2008.02.020&lt;/electronic-resource-num&gt;&lt;language&gt;English&lt;/language&gt;&lt;/record&gt;&lt;/Cite&gt;&lt;/EndNote&gt;</w:instrText>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20</w:t>
      </w:r>
      <w:r w:rsidRPr="007F08C3">
        <w:rPr>
          <w:rFonts w:asciiTheme="minorHAnsi" w:hAnsiTheme="minorHAnsi" w:cstheme="minorHAnsi"/>
          <w:color w:val="auto"/>
        </w:rPr>
        <w:fldChar w:fldCharType="end"/>
      </w:r>
      <w:r w:rsidRPr="007F08C3">
        <w:rPr>
          <w:rFonts w:asciiTheme="minorHAnsi" w:hAnsiTheme="minorHAnsi" w:cstheme="minorHAnsi"/>
          <w:color w:val="auto"/>
        </w:rPr>
        <w:t xml:space="preserve"> (most of which are mainly used for human brain mapping</w:t>
      </w:r>
      <w:r w:rsidRPr="007F08C3">
        <w:rPr>
          <w:rFonts w:asciiTheme="minorHAnsi" w:hAnsiTheme="minorHAnsi" w:cstheme="minorHAnsi"/>
          <w:color w:val="auto"/>
        </w:rPr>
        <w:fldChar w:fldCharType="begin">
          <w:fldData xml:space="preserve">PEVuZE5vdGU+PENpdGU+PEF1dGhvcj5Db3g8L0F1dGhvcj48WWVhcj4xOTk1PC9ZZWFyPjxSZWNO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</w:fldData>
        </w:fldChar>
      </w:r>
      <w:r w:rsidRPr="007F08C3">
        <w:rPr>
          <w:rFonts w:asciiTheme="minorHAnsi" w:hAnsiTheme="minorHAnsi" w:cstheme="minorHAnsi"/>
          <w:color w:val="auto"/>
        </w:rPr>
        <w:instrText xml:space="preserve"> ADDIN EN.CITE </w:instrText>
      </w:r>
      <w:r w:rsidRPr="007F08C3">
        <w:rPr>
          <w:rFonts w:asciiTheme="minorHAnsi" w:hAnsiTheme="minorHAnsi" w:cstheme="minorHAnsi"/>
          <w:color w:val="auto"/>
        </w:rPr>
        <w:fldChar w:fldCharType="begin">
          <w:fldData xml:space="preserve">PEVuZE5vdGU+PENpdGU+PEF1dGhvcj5Db3g8L0F1dGhvcj48WWVhcj4xOTk1PC9ZZWFyPjxSZWNO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</w:fldData>
        </w:fldChar>
      </w:r>
      <w:r w:rsidRPr="007F08C3">
        <w:rPr>
          <w:rFonts w:asciiTheme="minorHAnsi" w:hAnsiTheme="minorHAnsi" w:cstheme="minorHAnsi"/>
          <w:color w:val="auto"/>
        </w:rPr>
        <w:instrText xml:space="preserve"> ADDIN EN.CITE.DATA </w:instrText>
      </w:r>
      <w:r w:rsidRPr="007F08C3">
        <w:rPr>
          <w:rFonts w:asciiTheme="minorHAnsi" w:hAnsiTheme="minorHAnsi" w:cstheme="minorHAnsi"/>
          <w:color w:val="auto"/>
        </w:rPr>
      </w:r>
      <w:r w:rsidRPr="007F08C3">
        <w:rPr>
          <w:rFonts w:asciiTheme="minorHAnsi" w:hAnsiTheme="minorHAnsi" w:cstheme="minorHAnsi"/>
          <w:color w:val="auto"/>
        </w:rPr>
        <w:fldChar w:fldCharType="end"/>
      </w:r>
      <w:r w:rsidRPr="007F08C3">
        <w:rPr>
          <w:rFonts w:asciiTheme="minorHAnsi" w:hAnsiTheme="minorHAnsi" w:cstheme="minorHAnsi"/>
          <w:color w:val="auto"/>
        </w:rPr>
      </w:r>
      <w:r w:rsidRPr="007F08C3">
        <w:rPr>
          <w:rFonts w:asciiTheme="minorHAnsi" w:hAnsiTheme="minorHAnsi" w:cstheme="minorHAnsi"/>
          <w:color w:val="auto"/>
        </w:rPr>
        <w:fldChar w:fldCharType="separate"/>
      </w:r>
      <w:r w:rsidRPr="007F08C3">
        <w:rPr>
          <w:rFonts w:asciiTheme="minorHAnsi" w:hAnsiTheme="minorHAnsi" w:cstheme="minorHAnsi"/>
          <w:noProof/>
          <w:color w:val="auto"/>
          <w:vertAlign w:val="superscript"/>
        </w:rPr>
        <w:t>21-27</w:t>
      </w:r>
      <w:r w:rsidRPr="007F08C3">
        <w:rPr>
          <w:rFonts w:asciiTheme="minorHAnsi" w:hAnsiTheme="minorHAnsi" w:cstheme="minorHAnsi"/>
          <w:color w:val="auto"/>
        </w:rPr>
        <w:fldChar w:fldCharType="end"/>
      </w:r>
      <w:r w:rsidRPr="007F08C3">
        <w:rPr>
          <w:rFonts w:asciiTheme="minorHAnsi" w:hAnsiTheme="minorHAnsi" w:cstheme="minorHAnsi"/>
          <w:color w:val="auto"/>
        </w:rPr>
        <w:t>)</w:t>
      </w:r>
      <w:r w:rsidR="00A451C8" w:rsidRPr="007F08C3">
        <w:rPr>
          <w:rFonts w:asciiTheme="minorHAnsi" w:hAnsiTheme="minorHAnsi" w:cstheme="minorHAnsi"/>
          <w:color w:val="auto"/>
          <w:lang w:eastAsia="ko-KR"/>
        </w:rPr>
        <w:t>.</w:t>
      </w:r>
      <w:r w:rsidRPr="007F08C3">
        <w:rPr>
          <w:rFonts w:asciiTheme="minorHAnsi" w:hAnsiTheme="minorHAnsi" w:cstheme="minorHAnsi"/>
          <w:color w:val="auto"/>
          <w:lang w:eastAsia="ko-KR"/>
        </w:rPr>
        <w:t xml:space="preserve"> </w:t>
      </w:r>
      <w:proofErr w:type="gramStart"/>
      <w:r w:rsidR="00A451C8" w:rsidRPr="007F08C3">
        <w:rPr>
          <w:rFonts w:asciiTheme="minorHAnsi" w:hAnsiTheme="minorHAnsi" w:cstheme="minorHAnsi"/>
          <w:color w:val="auto"/>
          <w:lang w:eastAsia="ko-KR"/>
        </w:rPr>
        <w:t>In particular, this</w:t>
      </w:r>
      <w:proofErr w:type="gramEnd"/>
      <w:r w:rsidR="00A451C8" w:rsidRPr="007F08C3">
        <w:rPr>
          <w:rFonts w:asciiTheme="minorHAnsi" w:hAnsiTheme="minorHAnsi" w:cstheme="minorHAnsi"/>
          <w:color w:val="auto"/>
          <w:lang w:eastAsia="ko-KR"/>
        </w:rPr>
        <w:t xml:space="preserve"> kind of real-time fMRI mapping method </w:t>
      </w:r>
      <w:r w:rsidR="00C54FDE" w:rsidRPr="007F08C3">
        <w:rPr>
          <w:rFonts w:asciiTheme="minorHAnsi" w:hAnsiTheme="minorHAnsi" w:cstheme="minorHAnsi"/>
          <w:color w:val="auto"/>
          <w:lang w:eastAsia="ko-KR"/>
        </w:rPr>
        <w:t xml:space="preserve">is </w:t>
      </w:r>
      <w:r w:rsidR="00A451C8" w:rsidRPr="007F08C3">
        <w:rPr>
          <w:rFonts w:asciiTheme="minorHAnsi" w:hAnsiTheme="minorHAnsi" w:cstheme="minorHAnsi"/>
          <w:color w:val="auto"/>
          <w:lang w:eastAsia="ko-KR"/>
        </w:rPr>
        <w:t xml:space="preserve">lacking </w:t>
      </w:r>
      <w:r w:rsidR="00C54FDE" w:rsidRPr="007F08C3">
        <w:rPr>
          <w:rFonts w:asciiTheme="minorHAnsi" w:hAnsiTheme="minorHAnsi" w:cstheme="minorHAnsi"/>
          <w:color w:val="auto"/>
          <w:lang w:eastAsia="ko-KR"/>
        </w:rPr>
        <w:t xml:space="preserve">in </w:t>
      </w:r>
      <w:r w:rsidR="00A451C8" w:rsidRPr="007F08C3">
        <w:rPr>
          <w:rFonts w:asciiTheme="minorHAnsi" w:hAnsiTheme="minorHAnsi" w:cstheme="minorHAnsi"/>
          <w:color w:val="auto"/>
          <w:lang w:eastAsia="ko-KR"/>
        </w:rPr>
        <w:t>animal studies</w:t>
      </w:r>
      <w:r w:rsidR="00C54FDE" w:rsidRPr="007F08C3">
        <w:rPr>
          <w:rFonts w:asciiTheme="minorHAnsi" w:hAnsiTheme="minorHAnsi" w:cstheme="minorHAnsi"/>
          <w:color w:val="auto"/>
          <w:lang w:eastAsia="ko-KR"/>
        </w:rPr>
        <w:t>.</w:t>
      </w:r>
      <w:r w:rsidR="00A451C8" w:rsidRPr="007F08C3">
        <w:rPr>
          <w:rFonts w:asciiTheme="minorHAnsi" w:hAnsiTheme="minorHAnsi" w:cstheme="minorHAnsi"/>
          <w:color w:val="auto"/>
          <w:lang w:eastAsia="ko-KR"/>
        </w:rPr>
        <w:t xml:space="preserve"> It is necessary to set up a</w:t>
      </w:r>
      <w:r w:rsidR="001D35E5" w:rsidRPr="007F08C3">
        <w:rPr>
          <w:rFonts w:asciiTheme="minorHAnsi" w:hAnsiTheme="minorHAnsi" w:cstheme="minorHAnsi"/>
          <w:color w:val="auto"/>
          <w:lang w:eastAsia="ko-KR"/>
        </w:rPr>
        <w:t>n</w:t>
      </w:r>
      <w:r w:rsidR="00A451C8" w:rsidRPr="007F08C3">
        <w:rPr>
          <w:rFonts w:asciiTheme="minorHAnsi" w:hAnsiTheme="minorHAnsi" w:cstheme="minorHAnsi"/>
          <w:color w:val="auto"/>
          <w:lang w:eastAsia="ko-KR"/>
        </w:rPr>
        <w:t xml:space="preserve"> fMRI platform to enable the investigation of</w:t>
      </w:r>
      <w:r w:rsidRPr="007F08C3">
        <w:rPr>
          <w:rFonts w:asciiTheme="minorHAnsi" w:hAnsiTheme="minorHAnsi" w:cstheme="minorHAnsi"/>
          <w:color w:val="auto"/>
          <w:lang w:eastAsia="ko-KR"/>
        </w:rPr>
        <w:t xml:space="preserve"> </w:t>
      </w:r>
      <w:r w:rsidR="00A451C8" w:rsidRPr="007F08C3">
        <w:rPr>
          <w:rFonts w:asciiTheme="minorHAnsi" w:hAnsiTheme="minorHAnsi" w:cstheme="minorHAnsi"/>
          <w:color w:val="auto"/>
          <w:lang w:eastAsia="ko-KR"/>
        </w:rPr>
        <w:t xml:space="preserve">real-time </w:t>
      </w:r>
      <w:r w:rsidRPr="007F08C3">
        <w:rPr>
          <w:rFonts w:asciiTheme="minorHAnsi" w:hAnsiTheme="minorHAnsi" w:cstheme="minorHAnsi"/>
          <w:color w:val="auto"/>
          <w:lang w:eastAsia="ko-KR"/>
        </w:rPr>
        <w:t>brain state-dependent physiological stage</w:t>
      </w:r>
      <w:r w:rsidR="00A451C8" w:rsidRPr="007F08C3">
        <w:rPr>
          <w:rFonts w:asciiTheme="minorHAnsi" w:hAnsiTheme="minorHAnsi" w:cstheme="minorHAnsi"/>
          <w:color w:val="auto"/>
          <w:lang w:eastAsia="ko-KR"/>
        </w:rPr>
        <w:t xml:space="preserve">s and to </w:t>
      </w:r>
      <w:r w:rsidRPr="007F08C3">
        <w:rPr>
          <w:rFonts w:asciiTheme="minorHAnsi" w:hAnsiTheme="minorHAnsi" w:cstheme="minorHAnsi"/>
          <w:color w:val="auto"/>
          <w:lang w:eastAsia="ko-KR"/>
        </w:rPr>
        <w:t>provide</w:t>
      </w:r>
      <w:r w:rsidR="00A451C8" w:rsidRPr="007F08C3">
        <w:rPr>
          <w:rFonts w:asciiTheme="minorHAnsi" w:hAnsiTheme="minorHAnsi" w:cstheme="minorHAnsi"/>
          <w:color w:val="auto"/>
          <w:lang w:eastAsia="ko-KR"/>
        </w:rPr>
        <w:t>s</w:t>
      </w:r>
      <w:r w:rsidRPr="007F08C3">
        <w:rPr>
          <w:rFonts w:asciiTheme="minorHAnsi" w:hAnsiTheme="minorHAnsi" w:cstheme="minorHAnsi"/>
          <w:color w:val="auto"/>
          <w:lang w:eastAsia="ko-KR"/>
        </w:rPr>
        <w:t xml:space="preserve"> </w:t>
      </w:r>
      <w:r w:rsidR="00A451C8" w:rsidRPr="007F08C3">
        <w:rPr>
          <w:rFonts w:asciiTheme="minorHAnsi" w:hAnsiTheme="minorHAnsi" w:cstheme="minorHAnsi"/>
          <w:color w:val="auto"/>
          <w:lang w:eastAsia="ko-KR"/>
        </w:rPr>
        <w:t>real-time bio</w:t>
      </w:r>
      <w:r w:rsidRPr="007F08C3">
        <w:rPr>
          <w:rFonts w:asciiTheme="minorHAnsi" w:hAnsiTheme="minorHAnsi" w:cstheme="minorHAnsi"/>
          <w:color w:val="auto"/>
          <w:lang w:eastAsia="ko-KR"/>
        </w:rPr>
        <w:t>feedback stimulation paradigm</w:t>
      </w:r>
      <w:r w:rsidR="00A451C8" w:rsidRPr="007F08C3">
        <w:rPr>
          <w:rFonts w:asciiTheme="minorHAnsi" w:hAnsiTheme="minorHAnsi" w:cstheme="minorHAnsi"/>
          <w:color w:val="auto"/>
          <w:lang w:eastAsia="ko-KR"/>
        </w:rPr>
        <w:t xml:space="preserve"> for animal brain functional studies</w:t>
      </w:r>
      <w:r w:rsidR="009B0EC0" w:rsidRPr="007F08C3">
        <w:rPr>
          <w:rFonts w:asciiTheme="minorHAnsi" w:hAnsiTheme="minorHAnsi" w:cstheme="minorHAnsi"/>
          <w:color w:val="auto"/>
          <w:lang w:eastAsia="ko-KR"/>
        </w:rPr>
        <w:t>.</w:t>
      </w:r>
    </w:p>
    <w:p w14:paraId="230FBF3E" w14:textId="77777777" w:rsidR="009B53D8" w:rsidRPr="007F08C3" w:rsidRDefault="009B53D8" w:rsidP="00AB49D2">
      <w:pPr>
        <w:jc w:val="left"/>
        <w:rPr>
          <w:rFonts w:asciiTheme="minorHAnsi" w:hAnsiTheme="minorHAnsi" w:cstheme="minorHAnsi"/>
          <w:color w:val="auto"/>
        </w:rPr>
      </w:pPr>
    </w:p>
    <w:p w14:paraId="74060F4B" w14:textId="7814A392" w:rsidR="009C1BCF" w:rsidRPr="007F08C3" w:rsidRDefault="00AA7ADE" w:rsidP="00AB49D2">
      <w:pPr>
        <w:jc w:val="left"/>
        <w:rPr>
          <w:rFonts w:asciiTheme="minorHAnsi" w:hAnsiTheme="minorHAnsi" w:cstheme="minorHAnsi"/>
          <w:color w:val="auto"/>
        </w:rPr>
      </w:pPr>
      <w:r w:rsidRPr="007F08C3">
        <w:rPr>
          <w:rFonts w:asciiTheme="minorHAnsi" w:hAnsiTheme="minorHAnsi" w:cstheme="minorHAnsi"/>
          <w:color w:val="auto"/>
        </w:rPr>
        <w:t xml:space="preserve">In </w:t>
      </w:r>
      <w:r w:rsidR="002C3CCE" w:rsidRPr="007F08C3">
        <w:rPr>
          <w:rFonts w:asciiTheme="minorHAnsi" w:hAnsiTheme="minorHAnsi" w:cstheme="minorHAnsi"/>
          <w:color w:val="auto"/>
        </w:rPr>
        <w:t xml:space="preserve">the </w:t>
      </w:r>
      <w:r w:rsidRPr="007F08C3">
        <w:rPr>
          <w:rFonts w:asciiTheme="minorHAnsi" w:hAnsiTheme="minorHAnsi" w:cstheme="minorHAnsi"/>
          <w:color w:val="auto"/>
        </w:rPr>
        <w:t xml:space="preserve">present work, we illustrate a real-time fMRI experimental set-up with the customized macro-functions of the </w:t>
      </w:r>
      <w:r w:rsidR="003C36B1" w:rsidRPr="007F08C3">
        <w:rPr>
          <w:rFonts w:asciiTheme="minorHAnsi" w:hAnsiTheme="minorHAnsi" w:cstheme="minorHAnsi"/>
          <w:color w:val="auto"/>
        </w:rPr>
        <w:t xml:space="preserve">MRI </w:t>
      </w:r>
      <w:r w:rsidRPr="007F08C3">
        <w:rPr>
          <w:rFonts w:asciiTheme="minorHAnsi" w:hAnsiTheme="minorHAnsi" w:cstheme="minorHAnsi"/>
          <w:color w:val="auto"/>
        </w:rPr>
        <w:t>console software</w:t>
      </w:r>
      <w:r w:rsidRPr="007F08C3">
        <w:rPr>
          <w:rFonts w:asciiTheme="minorHAnsi" w:hAnsiTheme="minorHAnsi" w:cstheme="minorHAnsi"/>
          <w:color w:val="auto"/>
          <w:lang w:eastAsia="ko-KR"/>
        </w:rPr>
        <w:t xml:space="preserve">, demonstrating real-time monitoring of the evoked BOLD-fMRI responses in the primary forepaw somatosensory cortex (FP-S1) of the anesthetized rats. This real-time set-up </w:t>
      </w:r>
      <w:r w:rsidRPr="007F08C3">
        <w:rPr>
          <w:rFonts w:asciiTheme="minorHAnsi" w:hAnsiTheme="minorHAnsi" w:cstheme="minorHAnsi"/>
          <w:color w:val="auto"/>
        </w:rPr>
        <w:t xml:space="preserve">allows </w:t>
      </w:r>
      <w:r w:rsidR="00C54FDE" w:rsidRPr="007F08C3">
        <w:rPr>
          <w:rFonts w:asciiTheme="minorHAnsi" w:hAnsiTheme="minorHAnsi" w:cstheme="minorHAnsi"/>
          <w:color w:val="auto"/>
        </w:rPr>
        <w:t xml:space="preserve">for the </w:t>
      </w:r>
      <w:r w:rsidRPr="007F08C3">
        <w:rPr>
          <w:rFonts w:asciiTheme="minorHAnsi" w:hAnsiTheme="minorHAnsi" w:cstheme="minorHAnsi"/>
          <w:color w:val="auto"/>
        </w:rPr>
        <w:t>visualiz</w:t>
      </w:r>
      <w:r w:rsidR="00C54FDE" w:rsidRPr="007F08C3">
        <w:rPr>
          <w:rFonts w:asciiTheme="minorHAnsi" w:hAnsiTheme="minorHAnsi" w:cstheme="minorHAnsi"/>
          <w:color w:val="auto"/>
        </w:rPr>
        <w:t>ation of</w:t>
      </w:r>
      <w:r w:rsidRPr="007F08C3">
        <w:rPr>
          <w:rFonts w:asciiTheme="minorHAnsi" w:hAnsiTheme="minorHAnsi" w:cstheme="minorHAnsi"/>
          <w:color w:val="auto"/>
        </w:rPr>
        <w:t xml:space="preserve"> the ongoing brain activation </w:t>
      </w:r>
      <w:r w:rsidR="00F73006" w:rsidRPr="007F08C3">
        <w:rPr>
          <w:rFonts w:asciiTheme="minorHAnsi" w:hAnsiTheme="minorHAnsi" w:cstheme="minorHAnsi"/>
          <w:color w:val="auto"/>
        </w:rPr>
        <w:t>in</w:t>
      </w:r>
      <w:r w:rsidRPr="007F08C3">
        <w:rPr>
          <w:rFonts w:asciiTheme="minorHAnsi" w:hAnsiTheme="minorHAnsi" w:cstheme="minorHAnsi"/>
          <w:color w:val="auto"/>
        </w:rPr>
        <w:t xml:space="preserve"> functional maps, as well as individual time courses in a voxel-wise manner, using the existing </w:t>
      </w:r>
      <w:r w:rsidR="00B52EE2" w:rsidRPr="007F08C3">
        <w:rPr>
          <w:rFonts w:asciiTheme="minorHAnsi" w:hAnsiTheme="minorHAnsi" w:cstheme="minorHAnsi"/>
          <w:color w:val="auto"/>
        </w:rPr>
        <w:t>neuroimage</w:t>
      </w:r>
      <w:r w:rsidRPr="007F08C3">
        <w:rPr>
          <w:rFonts w:asciiTheme="minorHAnsi" w:hAnsiTheme="minorHAnsi" w:cstheme="minorHAnsi"/>
          <w:color w:val="auto"/>
        </w:rPr>
        <w:t xml:space="preserve"> analysis software</w:t>
      </w:r>
      <w:r w:rsidR="00D57C61" w:rsidRPr="007F08C3">
        <w:rPr>
          <w:rFonts w:asciiTheme="minorHAnsi" w:hAnsiTheme="minorHAnsi" w:cstheme="minorHAnsi"/>
          <w:color w:val="auto"/>
        </w:rPr>
        <w:t>,</w:t>
      </w:r>
      <w:r w:rsidR="00B52EE2" w:rsidRPr="007F08C3">
        <w:rPr>
          <w:rFonts w:asciiTheme="minorHAnsi" w:hAnsiTheme="minorHAnsi" w:cstheme="minorHAnsi"/>
          <w:color w:val="auto"/>
        </w:rPr>
        <w:t xml:space="preserve"> A</w:t>
      </w:r>
      <w:r w:rsidR="00D57C61" w:rsidRPr="007F08C3">
        <w:rPr>
          <w:rFonts w:asciiTheme="minorHAnsi" w:hAnsiTheme="minorHAnsi" w:cstheme="minorHAnsi"/>
          <w:color w:val="auto"/>
        </w:rPr>
        <w:t xml:space="preserve">nalysis of Functional </w:t>
      </w:r>
      <w:proofErr w:type="spellStart"/>
      <w:r w:rsidR="00D57C61" w:rsidRPr="007F08C3">
        <w:rPr>
          <w:rFonts w:asciiTheme="minorHAnsi" w:hAnsiTheme="minorHAnsi" w:cstheme="minorHAnsi"/>
          <w:color w:val="auto"/>
        </w:rPr>
        <w:t>NeuroImages</w:t>
      </w:r>
      <w:proofErr w:type="spellEnd"/>
      <w:r w:rsidR="00B2686E" w:rsidRPr="007F08C3">
        <w:rPr>
          <w:rFonts w:asciiTheme="minorHAnsi" w:hAnsiTheme="minorHAnsi" w:cstheme="minorHAnsi"/>
          <w:color w:val="auto"/>
        </w:rPr>
        <w:t xml:space="preserve"> (AFNI)</w:t>
      </w:r>
      <w:r w:rsidR="006C3EF5" w:rsidRPr="007F08C3">
        <w:rPr>
          <w:rFonts w:asciiTheme="minorHAnsi" w:hAnsiTheme="minorHAnsi" w:cstheme="minorHAnsi"/>
          <w:color w:val="auto"/>
        </w:rPr>
        <w:fldChar w:fldCharType="begin"/>
      </w:r>
      <w:r w:rsidR="006C3EF5" w:rsidRPr="007F08C3">
        <w:rPr>
          <w:rFonts w:asciiTheme="minorHAnsi" w:hAnsiTheme="minorHAnsi" w:cstheme="minorHAnsi"/>
          <w:color w:val="auto"/>
        </w:rPr>
        <w:instrText xml:space="preserve"> ADDIN EN.CITE &lt;EndNote&gt;&lt;Cite&gt;&lt;Author&gt;Cox&lt;/Author&gt;&lt;Year&gt;1996&lt;/Year&gt;&lt;IDText&gt;AFNI: Software for analysis and visualization of functional magnetic resonance neuroimages&lt;/IDText&gt;&lt;DisplayText&gt;&lt;style face="superscript"&gt;28&lt;/style&gt;&lt;/DisplayText&gt;&lt;record&gt;&lt;dates&gt;&lt;pub-dates&gt;&lt;date&gt;Jun&lt;/date&gt;&lt;/pub-dates&gt;&lt;year&gt;1996&lt;/year&gt;&lt;/dates&gt;&lt;keywords&gt;&lt;keyword&gt;human brain&lt;/keyword&gt;&lt;keyword&gt;sensory stimulation&lt;/keyword&gt;&lt;keyword&gt;mri&lt;/keyword&gt;&lt;/keywords&gt;&lt;urls&gt;&lt;related-urls&gt;&lt;url&gt;&amp;lt;Go to ISI&amp;gt;://WOS:A1996UV56700002&lt;/url&gt;&lt;/related-urls&gt;&lt;/urls&gt;&lt;isbn&gt;0010-4809&lt;/isbn&gt;&lt;titles&gt;&lt;title&gt;AFNI: Software for analysis and visualization of functional magnetic resonance neuroimages&lt;/title&gt;&lt;secondary-title&gt;Computers and Biomedical Research&lt;/secondary-title&gt;&lt;alt-title&gt;Comput Biomed Res&lt;/alt-title&gt;&lt;/titles&gt;&lt;pages&gt;162-173&lt;/pages&gt;&lt;number&gt;3&lt;/number&gt;&lt;contributors&gt;&lt;authors&gt;&lt;author&gt;Cox, R. W.&lt;/author&gt;&lt;/authors&gt;&lt;/contributors&gt;&lt;language&gt;English&lt;/language&gt;&lt;added-date format="utc"&gt;1587739421&lt;/added-date&gt;&lt;ref-type name="Journal Article"&gt;17&lt;/ref-type&gt;&lt;rec-number&gt;41&lt;/rec-number&gt;&lt;last-updated-date format="utc"&gt;1587739421&lt;/last-updated-date&gt;&lt;accession-num&gt;WOS:A1996UV56700002&lt;/accession-num&gt;&lt;electronic-resource-num&gt;DOI 10.1006/cbmr.1996.0014&lt;/electronic-resource-num&gt;&lt;volume&gt;29&lt;/volume&gt;&lt;/record&gt;&lt;/Cite&gt;&lt;/EndNote&gt;</w:instrText>
      </w:r>
      <w:r w:rsidR="006C3EF5" w:rsidRPr="007F08C3">
        <w:rPr>
          <w:rFonts w:asciiTheme="minorHAnsi" w:hAnsiTheme="minorHAnsi" w:cstheme="minorHAnsi"/>
          <w:color w:val="auto"/>
        </w:rPr>
        <w:fldChar w:fldCharType="separate"/>
      </w:r>
      <w:r w:rsidR="006C3EF5" w:rsidRPr="007F08C3">
        <w:rPr>
          <w:rFonts w:asciiTheme="minorHAnsi" w:hAnsiTheme="minorHAnsi" w:cstheme="minorHAnsi"/>
          <w:noProof/>
          <w:color w:val="auto"/>
          <w:vertAlign w:val="superscript"/>
        </w:rPr>
        <w:t>28</w:t>
      </w:r>
      <w:r w:rsidR="006C3EF5" w:rsidRPr="007F08C3">
        <w:rPr>
          <w:rFonts w:asciiTheme="minorHAnsi" w:hAnsiTheme="minorHAnsi" w:cstheme="minorHAnsi"/>
          <w:color w:val="auto"/>
        </w:rPr>
        <w:fldChar w:fldCharType="end"/>
      </w:r>
      <w:r w:rsidRPr="007F08C3">
        <w:rPr>
          <w:rFonts w:asciiTheme="minorHAnsi" w:hAnsiTheme="minorHAnsi" w:cstheme="minorHAnsi"/>
          <w:color w:val="auto"/>
        </w:rPr>
        <w:t xml:space="preserve">. </w:t>
      </w:r>
      <w:r w:rsidR="0058089B" w:rsidRPr="007F08C3">
        <w:rPr>
          <w:rFonts w:asciiTheme="minorHAnsi" w:hAnsiTheme="minorHAnsi" w:cstheme="minorHAnsi"/>
          <w:color w:val="auto"/>
        </w:rPr>
        <w:t>The preparation of the real-time fMRI experimental set-up for the animal study is described in the protocol.</w:t>
      </w:r>
      <w:r w:rsidR="00C54FDE" w:rsidRPr="007F08C3">
        <w:rPr>
          <w:rFonts w:asciiTheme="minorHAnsi" w:hAnsiTheme="minorHAnsi" w:cstheme="minorHAnsi"/>
          <w:color w:val="auto"/>
        </w:rPr>
        <w:t xml:space="preserve"> </w:t>
      </w:r>
      <w:r w:rsidR="0058089B" w:rsidRPr="007F08C3">
        <w:rPr>
          <w:rFonts w:asciiTheme="minorHAnsi" w:hAnsiTheme="minorHAnsi" w:cstheme="minorHAnsi"/>
          <w:color w:val="auto"/>
        </w:rPr>
        <w:t>Besides the animal set</w:t>
      </w:r>
      <w:r w:rsidR="00773F34" w:rsidRPr="007F08C3">
        <w:rPr>
          <w:rFonts w:asciiTheme="minorHAnsi" w:hAnsiTheme="minorHAnsi" w:cstheme="minorHAnsi"/>
          <w:color w:val="auto"/>
        </w:rPr>
        <w:t>-</w:t>
      </w:r>
      <w:r w:rsidR="0058089B" w:rsidRPr="007F08C3">
        <w:rPr>
          <w:rFonts w:asciiTheme="minorHAnsi" w:hAnsiTheme="minorHAnsi" w:cstheme="minorHAnsi"/>
          <w:color w:val="auto"/>
        </w:rPr>
        <w:t xml:space="preserve">up, we </w:t>
      </w:r>
      <w:r w:rsidR="003E16B7" w:rsidRPr="007F08C3">
        <w:rPr>
          <w:rFonts w:asciiTheme="minorHAnsi" w:hAnsiTheme="minorHAnsi" w:cstheme="minorHAnsi"/>
          <w:color w:val="auto"/>
        </w:rPr>
        <w:t xml:space="preserve">provide </w:t>
      </w:r>
      <w:r w:rsidR="0058089B" w:rsidRPr="007F08C3">
        <w:rPr>
          <w:rFonts w:asciiTheme="minorHAnsi" w:hAnsiTheme="minorHAnsi" w:cstheme="minorHAnsi"/>
          <w:color w:val="auto"/>
        </w:rPr>
        <w:t>detailed procedure</w:t>
      </w:r>
      <w:r w:rsidR="003E16B7" w:rsidRPr="007F08C3">
        <w:rPr>
          <w:rFonts w:asciiTheme="minorHAnsi" w:hAnsiTheme="minorHAnsi" w:cstheme="minorHAnsi"/>
          <w:color w:val="auto"/>
        </w:rPr>
        <w:t>s</w:t>
      </w:r>
      <w:r w:rsidR="0058089B" w:rsidRPr="007F08C3">
        <w:rPr>
          <w:rFonts w:asciiTheme="minorHAnsi" w:hAnsiTheme="minorHAnsi" w:cstheme="minorHAnsi"/>
          <w:color w:val="auto"/>
        </w:rPr>
        <w:t xml:space="preserve"> to set</w:t>
      </w:r>
      <w:r w:rsidR="00F010E9" w:rsidRPr="007F08C3">
        <w:rPr>
          <w:rFonts w:asciiTheme="minorHAnsi" w:hAnsiTheme="minorHAnsi" w:cstheme="minorHAnsi"/>
          <w:color w:val="auto"/>
        </w:rPr>
        <w:t xml:space="preserve"> </w:t>
      </w:r>
      <w:r w:rsidR="0058089B" w:rsidRPr="007F08C3">
        <w:rPr>
          <w:rFonts w:asciiTheme="minorHAnsi" w:hAnsiTheme="minorHAnsi" w:cstheme="minorHAnsi"/>
          <w:color w:val="auto"/>
        </w:rPr>
        <w:t xml:space="preserve">up the </w:t>
      </w:r>
      <w:r w:rsidR="00C67887" w:rsidRPr="007F08C3">
        <w:rPr>
          <w:rFonts w:asciiTheme="minorHAnsi" w:hAnsiTheme="minorHAnsi" w:cstheme="minorHAnsi"/>
          <w:color w:val="auto"/>
        </w:rPr>
        <w:t xml:space="preserve">visualization </w:t>
      </w:r>
      <w:r w:rsidR="0058089B" w:rsidRPr="007F08C3">
        <w:rPr>
          <w:rFonts w:asciiTheme="minorHAnsi" w:hAnsiTheme="minorHAnsi" w:cstheme="minorHAnsi"/>
          <w:color w:val="auto"/>
        </w:rPr>
        <w:t>and analysis of the real-time fMRI</w:t>
      </w:r>
      <w:r w:rsidR="00F769E1" w:rsidRPr="007F08C3">
        <w:rPr>
          <w:rFonts w:asciiTheme="minorHAnsi" w:hAnsiTheme="minorHAnsi" w:cstheme="minorHAnsi"/>
          <w:color w:val="auto"/>
        </w:rPr>
        <w:t xml:space="preserve"> signals</w:t>
      </w:r>
      <w:r w:rsidR="0058089B" w:rsidRPr="007F08C3">
        <w:rPr>
          <w:rFonts w:asciiTheme="minorHAnsi" w:hAnsiTheme="minorHAnsi" w:cstheme="minorHAnsi"/>
          <w:color w:val="auto"/>
        </w:rPr>
        <w:t xml:space="preserve"> using the latest console software in parallel </w:t>
      </w:r>
      <w:r w:rsidR="0058089B" w:rsidRPr="007F08C3">
        <w:rPr>
          <w:rFonts w:asciiTheme="minorHAnsi" w:hAnsiTheme="minorHAnsi" w:cstheme="minorHAnsi"/>
          <w:color w:val="auto"/>
          <w:lang w:eastAsia="ko-KR"/>
        </w:rPr>
        <w:t xml:space="preserve">with </w:t>
      </w:r>
      <w:r w:rsidR="00817D97" w:rsidRPr="007F08C3">
        <w:rPr>
          <w:rFonts w:asciiTheme="minorHAnsi" w:hAnsiTheme="minorHAnsi" w:cstheme="minorHAnsi"/>
          <w:color w:val="auto"/>
          <w:lang w:eastAsia="ko-KR"/>
        </w:rPr>
        <w:t xml:space="preserve">the </w:t>
      </w:r>
      <w:r w:rsidR="0058089B" w:rsidRPr="007F08C3">
        <w:rPr>
          <w:rFonts w:asciiTheme="minorHAnsi" w:hAnsiTheme="minorHAnsi" w:cstheme="minorHAnsi"/>
          <w:color w:val="auto"/>
          <w:lang w:eastAsia="ko-KR"/>
        </w:rPr>
        <w:t>image processing</w:t>
      </w:r>
      <w:r w:rsidR="00A451C8" w:rsidRPr="007F08C3">
        <w:rPr>
          <w:rFonts w:asciiTheme="minorHAnsi" w:hAnsiTheme="minorHAnsi" w:cstheme="minorHAnsi"/>
          <w:color w:val="auto"/>
          <w:lang w:eastAsia="ko-KR"/>
        </w:rPr>
        <w:t xml:space="preserve"> scripts</w:t>
      </w:r>
      <w:r w:rsidR="0058089B" w:rsidRPr="007F08C3">
        <w:rPr>
          <w:rFonts w:asciiTheme="minorHAnsi" w:hAnsiTheme="minorHAnsi" w:cstheme="minorHAnsi"/>
          <w:color w:val="auto"/>
        </w:rPr>
        <w:t xml:space="preserve">. In summary, the proposed real-time fMRI set-up for animal studies is a powerful tool for monitoring the dynamic fMRI signals </w:t>
      </w:r>
      <w:r w:rsidR="00742DB6" w:rsidRPr="007F08C3">
        <w:rPr>
          <w:rFonts w:asciiTheme="minorHAnsi" w:hAnsiTheme="minorHAnsi" w:cstheme="minorHAnsi"/>
          <w:color w:val="auto"/>
        </w:rPr>
        <w:t>in</w:t>
      </w:r>
      <w:r w:rsidR="0058089B" w:rsidRPr="007F08C3">
        <w:rPr>
          <w:rFonts w:asciiTheme="minorHAnsi" w:hAnsiTheme="minorHAnsi" w:cstheme="minorHAnsi"/>
          <w:color w:val="auto"/>
        </w:rPr>
        <w:t xml:space="preserve"> </w:t>
      </w:r>
      <w:r w:rsidR="00742DB6" w:rsidRPr="007F08C3">
        <w:rPr>
          <w:rFonts w:asciiTheme="minorHAnsi" w:hAnsiTheme="minorHAnsi" w:cstheme="minorHAnsi"/>
          <w:color w:val="auto"/>
        </w:rPr>
        <w:t xml:space="preserve">the </w:t>
      </w:r>
      <w:r w:rsidR="0058089B" w:rsidRPr="007F08C3">
        <w:rPr>
          <w:rFonts w:asciiTheme="minorHAnsi" w:hAnsiTheme="minorHAnsi" w:cstheme="minorHAnsi"/>
          <w:color w:val="auto"/>
        </w:rPr>
        <w:t>animal</w:t>
      </w:r>
      <w:r w:rsidR="00742DB6" w:rsidRPr="007F08C3">
        <w:rPr>
          <w:rFonts w:asciiTheme="minorHAnsi" w:hAnsiTheme="minorHAnsi" w:cstheme="minorHAnsi"/>
          <w:color w:val="auto"/>
        </w:rPr>
        <w:t xml:space="preserve"> brain</w:t>
      </w:r>
      <w:r w:rsidR="0058089B" w:rsidRPr="007F08C3">
        <w:rPr>
          <w:rFonts w:asciiTheme="minorHAnsi" w:hAnsiTheme="minorHAnsi" w:cstheme="minorHAnsi"/>
          <w:color w:val="auto"/>
        </w:rPr>
        <w:t xml:space="preserve"> using the MRI console system.</w:t>
      </w:r>
    </w:p>
    <w:p w14:paraId="5BC16CDF" w14:textId="77777777" w:rsidR="00F12CEB" w:rsidRPr="007F08C3" w:rsidRDefault="00F12CEB" w:rsidP="00AB49D2">
      <w:pPr>
        <w:jc w:val="left"/>
        <w:rPr>
          <w:rFonts w:asciiTheme="minorHAnsi" w:hAnsiTheme="minorHAnsi" w:cstheme="minorHAnsi"/>
          <w:color w:val="auto"/>
        </w:rPr>
      </w:pPr>
    </w:p>
    <w:p w14:paraId="3D4CD2F3" w14:textId="6D9D4A62" w:rsidR="006305D7" w:rsidRPr="007F08C3" w:rsidRDefault="006305D7" w:rsidP="00AB49D2">
      <w:pPr>
        <w:jc w:val="left"/>
        <w:rPr>
          <w:rFonts w:asciiTheme="minorHAnsi" w:hAnsiTheme="minorHAnsi" w:cstheme="minorHAnsi"/>
          <w:color w:val="auto"/>
        </w:rPr>
      </w:pPr>
      <w:r w:rsidRPr="007F08C3">
        <w:rPr>
          <w:rFonts w:asciiTheme="minorHAnsi" w:hAnsiTheme="minorHAnsi" w:cstheme="minorHAnsi"/>
          <w:b/>
          <w:color w:val="auto"/>
        </w:rPr>
        <w:t>PROTOCOL:</w:t>
      </w:r>
    </w:p>
    <w:p w14:paraId="7F6D06DB" w14:textId="4DFE666C" w:rsidR="00652C5A" w:rsidRPr="007F08C3" w:rsidRDefault="00066309" w:rsidP="00AB49D2">
      <w:pPr>
        <w:jc w:val="left"/>
        <w:rPr>
          <w:rFonts w:asciiTheme="minorHAnsi" w:hAnsiTheme="minorHAnsi" w:cstheme="minorHAnsi"/>
          <w:color w:val="auto"/>
        </w:rPr>
      </w:pPr>
      <w:r w:rsidRPr="007F08C3">
        <w:rPr>
          <w:rFonts w:asciiTheme="minorHAnsi" w:hAnsiTheme="minorHAnsi" w:cstheme="minorHAnsi"/>
          <w:color w:val="auto"/>
        </w:rPr>
        <w:t>Th</w:t>
      </w:r>
      <w:r w:rsidR="00C270AD" w:rsidRPr="007F08C3">
        <w:rPr>
          <w:rFonts w:asciiTheme="minorHAnsi" w:hAnsiTheme="minorHAnsi" w:cstheme="minorHAnsi"/>
          <w:color w:val="auto"/>
        </w:rPr>
        <w:t>is</w:t>
      </w:r>
      <w:r w:rsidRPr="007F08C3">
        <w:rPr>
          <w:rFonts w:asciiTheme="minorHAnsi" w:hAnsiTheme="minorHAnsi" w:cstheme="minorHAnsi"/>
          <w:color w:val="auto"/>
        </w:rPr>
        <w:t xml:space="preserve"> study was performed in accordance with the German Animal Welfare Act (</w:t>
      </w:r>
      <w:proofErr w:type="spellStart"/>
      <w:r w:rsidRPr="007F08C3">
        <w:rPr>
          <w:rFonts w:asciiTheme="minorHAnsi" w:hAnsiTheme="minorHAnsi" w:cstheme="minorHAnsi"/>
          <w:color w:val="auto"/>
        </w:rPr>
        <w:t>TierSchG</w:t>
      </w:r>
      <w:proofErr w:type="spellEnd"/>
      <w:r w:rsidRPr="007F08C3">
        <w:rPr>
          <w:rFonts w:asciiTheme="minorHAnsi" w:hAnsiTheme="minorHAnsi" w:cstheme="minorHAnsi"/>
          <w:color w:val="auto"/>
        </w:rPr>
        <w:t>) and Animal Welfare Laboratory Animal Ordinance (</w:t>
      </w:r>
      <w:proofErr w:type="spellStart"/>
      <w:r w:rsidRPr="007F08C3">
        <w:rPr>
          <w:rFonts w:asciiTheme="minorHAnsi" w:hAnsiTheme="minorHAnsi" w:cstheme="minorHAnsi"/>
          <w:color w:val="auto"/>
        </w:rPr>
        <w:t>TierSchVersV</w:t>
      </w:r>
      <w:proofErr w:type="spellEnd"/>
      <w:r w:rsidRPr="007F08C3">
        <w:rPr>
          <w:rFonts w:asciiTheme="minorHAnsi" w:hAnsiTheme="minorHAnsi" w:cstheme="minorHAnsi"/>
          <w:color w:val="auto"/>
        </w:rPr>
        <w:t>).</w:t>
      </w:r>
      <w:r w:rsidR="007F08C3">
        <w:rPr>
          <w:rFonts w:asciiTheme="minorHAnsi" w:hAnsiTheme="minorHAnsi" w:cstheme="minorHAnsi"/>
          <w:color w:val="auto"/>
        </w:rPr>
        <w:t xml:space="preserve"> </w:t>
      </w:r>
      <w:r w:rsidR="00807726" w:rsidRPr="007F08C3">
        <w:rPr>
          <w:rFonts w:asciiTheme="minorHAnsi" w:hAnsiTheme="minorHAnsi" w:cstheme="minorHAnsi"/>
          <w:color w:val="auto"/>
        </w:rPr>
        <w:t xml:space="preserve">The experimental </w:t>
      </w:r>
      <w:r w:rsidR="00ED36A2" w:rsidRPr="007F08C3">
        <w:rPr>
          <w:rFonts w:asciiTheme="minorHAnsi" w:hAnsiTheme="minorHAnsi" w:cstheme="minorHAnsi"/>
          <w:color w:val="auto"/>
        </w:rPr>
        <w:t>protocol</w:t>
      </w:r>
      <w:r w:rsidR="00676577" w:rsidRPr="007F08C3">
        <w:rPr>
          <w:rFonts w:asciiTheme="minorHAnsi" w:hAnsiTheme="minorHAnsi" w:cstheme="minorHAnsi"/>
          <w:color w:val="auto"/>
        </w:rPr>
        <w:t xml:space="preserve"> described here</w:t>
      </w:r>
      <w:r w:rsidR="00E73C72" w:rsidRPr="007F08C3">
        <w:rPr>
          <w:rFonts w:asciiTheme="minorHAnsi" w:hAnsiTheme="minorHAnsi" w:cstheme="minorHAnsi"/>
          <w:color w:val="auto"/>
        </w:rPr>
        <w:t xml:space="preserve"> w</w:t>
      </w:r>
      <w:r w:rsidR="00EB1D56" w:rsidRPr="007F08C3">
        <w:rPr>
          <w:rFonts w:asciiTheme="minorHAnsi" w:hAnsiTheme="minorHAnsi" w:cstheme="minorHAnsi"/>
          <w:color w:val="auto"/>
        </w:rPr>
        <w:t>as</w:t>
      </w:r>
      <w:r w:rsidR="00E73C72" w:rsidRPr="007F08C3">
        <w:rPr>
          <w:rFonts w:asciiTheme="minorHAnsi" w:hAnsiTheme="minorHAnsi" w:cstheme="minorHAnsi"/>
          <w:color w:val="auto"/>
        </w:rPr>
        <w:t xml:space="preserve"> </w:t>
      </w:r>
      <w:r w:rsidR="007079CC" w:rsidRPr="007F08C3">
        <w:rPr>
          <w:rFonts w:asciiTheme="minorHAnsi" w:hAnsiTheme="minorHAnsi" w:cstheme="minorHAnsi"/>
          <w:color w:val="auto"/>
        </w:rPr>
        <w:t xml:space="preserve">reviewed by the ethics commission (§15 </w:t>
      </w:r>
      <w:proofErr w:type="spellStart"/>
      <w:r w:rsidR="007079CC" w:rsidRPr="007F08C3">
        <w:rPr>
          <w:rFonts w:asciiTheme="minorHAnsi" w:hAnsiTheme="minorHAnsi" w:cstheme="minorHAnsi"/>
          <w:color w:val="auto"/>
        </w:rPr>
        <w:t>TierSchG</w:t>
      </w:r>
      <w:proofErr w:type="spellEnd"/>
      <w:r w:rsidR="007079CC" w:rsidRPr="007F08C3">
        <w:rPr>
          <w:rFonts w:asciiTheme="minorHAnsi" w:hAnsiTheme="minorHAnsi" w:cstheme="minorHAnsi"/>
          <w:color w:val="auto"/>
        </w:rPr>
        <w:t xml:space="preserve">) and approved by the </w:t>
      </w:r>
      <w:r w:rsidR="0091284C" w:rsidRPr="007F08C3">
        <w:rPr>
          <w:rFonts w:asciiTheme="minorHAnsi" w:hAnsiTheme="minorHAnsi" w:cstheme="minorHAnsi"/>
          <w:color w:val="auto"/>
        </w:rPr>
        <w:t>state authority</w:t>
      </w:r>
      <w:r w:rsidR="00712DF7" w:rsidRPr="007F08C3">
        <w:rPr>
          <w:rFonts w:asciiTheme="minorHAnsi" w:hAnsiTheme="minorHAnsi" w:cstheme="minorHAnsi"/>
          <w:color w:val="auto"/>
        </w:rPr>
        <w:t xml:space="preserve"> </w:t>
      </w:r>
      <w:r w:rsidR="007079CC" w:rsidRPr="007F08C3">
        <w:rPr>
          <w:rFonts w:asciiTheme="minorHAnsi" w:hAnsiTheme="minorHAnsi" w:cstheme="minorHAnsi"/>
          <w:color w:val="auto"/>
        </w:rPr>
        <w:t>(</w:t>
      </w:r>
      <w:proofErr w:type="spellStart"/>
      <w:r w:rsidR="007079CC" w:rsidRPr="007F08C3">
        <w:rPr>
          <w:rFonts w:asciiTheme="minorHAnsi" w:hAnsiTheme="minorHAnsi" w:cstheme="minorHAnsi"/>
          <w:color w:val="auto"/>
        </w:rPr>
        <w:t>Regierungspräsidium</w:t>
      </w:r>
      <w:proofErr w:type="spellEnd"/>
      <w:r w:rsidR="007079CC" w:rsidRPr="007F08C3">
        <w:rPr>
          <w:rFonts w:asciiTheme="minorHAnsi" w:hAnsiTheme="minorHAnsi" w:cstheme="minorHAnsi"/>
          <w:color w:val="auto"/>
        </w:rPr>
        <w:t>, Tübingen, Baden-Württemberg, Germany).</w:t>
      </w:r>
    </w:p>
    <w:p w14:paraId="33A917A5" w14:textId="2ECDD258" w:rsidR="002B0FAC" w:rsidRPr="007F08C3" w:rsidRDefault="002B0FAC" w:rsidP="00AB49D2">
      <w:pPr>
        <w:jc w:val="left"/>
        <w:rPr>
          <w:rFonts w:asciiTheme="minorHAnsi" w:hAnsiTheme="minorHAnsi" w:cstheme="minorHAnsi"/>
          <w:color w:val="auto"/>
        </w:rPr>
      </w:pPr>
    </w:p>
    <w:p w14:paraId="2EA44B86" w14:textId="4AD3FE04" w:rsidR="00794871" w:rsidRPr="007F08C3" w:rsidRDefault="00794871" w:rsidP="00AB49D2">
      <w:pPr>
        <w:pStyle w:val="ListParagraph"/>
        <w:numPr>
          <w:ilvl w:val="0"/>
          <w:numId w:val="31"/>
        </w:numPr>
        <w:ind w:left="0" w:firstLine="0"/>
        <w:jc w:val="left"/>
        <w:rPr>
          <w:rFonts w:asciiTheme="minorHAnsi" w:hAnsiTheme="minorHAnsi" w:cstheme="minorHAnsi"/>
          <w:b/>
          <w:color w:val="auto"/>
        </w:rPr>
      </w:pPr>
      <w:r w:rsidRPr="007F08C3">
        <w:rPr>
          <w:rFonts w:asciiTheme="minorHAnsi" w:hAnsiTheme="minorHAnsi" w:cstheme="minorHAnsi"/>
          <w:b/>
          <w:color w:val="auto"/>
        </w:rPr>
        <w:t xml:space="preserve">Preparing the </w:t>
      </w:r>
      <w:r w:rsidR="00DB140E" w:rsidRPr="007F08C3">
        <w:rPr>
          <w:rFonts w:asciiTheme="minorHAnsi" w:hAnsiTheme="minorHAnsi" w:cstheme="minorHAnsi"/>
          <w:b/>
          <w:color w:val="auto"/>
        </w:rPr>
        <w:t>BOLD</w:t>
      </w:r>
      <w:r w:rsidR="00D46C19" w:rsidRPr="007F08C3">
        <w:rPr>
          <w:rFonts w:asciiTheme="minorHAnsi" w:hAnsiTheme="minorHAnsi" w:cstheme="minorHAnsi"/>
          <w:b/>
          <w:color w:val="auto"/>
        </w:rPr>
        <w:t>-</w:t>
      </w:r>
      <w:r w:rsidRPr="007F08C3">
        <w:rPr>
          <w:rFonts w:asciiTheme="minorHAnsi" w:hAnsiTheme="minorHAnsi" w:cstheme="minorHAnsi"/>
          <w:b/>
          <w:color w:val="auto"/>
        </w:rPr>
        <w:t xml:space="preserve">fMRI </w:t>
      </w:r>
      <w:r w:rsidR="001D35E5" w:rsidRPr="007F08C3">
        <w:rPr>
          <w:rFonts w:asciiTheme="minorHAnsi" w:hAnsiTheme="minorHAnsi" w:cstheme="minorHAnsi"/>
          <w:b/>
          <w:color w:val="auto"/>
        </w:rPr>
        <w:t>e</w:t>
      </w:r>
      <w:r w:rsidRPr="007F08C3">
        <w:rPr>
          <w:rFonts w:asciiTheme="minorHAnsi" w:hAnsiTheme="minorHAnsi" w:cstheme="minorHAnsi"/>
          <w:b/>
          <w:color w:val="auto"/>
        </w:rPr>
        <w:t xml:space="preserve">xperimental </w:t>
      </w:r>
      <w:r w:rsidR="001D35E5" w:rsidRPr="007F08C3">
        <w:rPr>
          <w:rFonts w:asciiTheme="minorHAnsi" w:hAnsiTheme="minorHAnsi" w:cstheme="minorHAnsi"/>
          <w:b/>
          <w:color w:val="auto"/>
        </w:rPr>
        <w:t>s</w:t>
      </w:r>
      <w:r w:rsidR="008F417D" w:rsidRPr="007F08C3">
        <w:rPr>
          <w:rFonts w:asciiTheme="minorHAnsi" w:hAnsiTheme="minorHAnsi" w:cstheme="minorHAnsi"/>
          <w:b/>
          <w:color w:val="auto"/>
        </w:rPr>
        <w:t>et-</w:t>
      </w:r>
      <w:r w:rsidR="001D35E5" w:rsidRPr="007F08C3">
        <w:rPr>
          <w:rFonts w:asciiTheme="minorHAnsi" w:hAnsiTheme="minorHAnsi" w:cstheme="minorHAnsi"/>
          <w:b/>
          <w:color w:val="auto"/>
        </w:rPr>
        <w:t>u</w:t>
      </w:r>
      <w:r w:rsidR="00C314AA" w:rsidRPr="007F08C3">
        <w:rPr>
          <w:rFonts w:asciiTheme="minorHAnsi" w:hAnsiTheme="minorHAnsi" w:cstheme="minorHAnsi"/>
          <w:b/>
          <w:color w:val="auto"/>
        </w:rPr>
        <w:t>p</w:t>
      </w:r>
      <w:r w:rsidR="00AA3759" w:rsidRPr="007F08C3">
        <w:rPr>
          <w:rFonts w:asciiTheme="minorHAnsi" w:hAnsiTheme="minorHAnsi" w:cstheme="minorHAnsi"/>
          <w:b/>
          <w:color w:val="auto"/>
        </w:rPr>
        <w:t xml:space="preserve"> for </w:t>
      </w:r>
      <w:r w:rsidR="001D35E5" w:rsidRPr="007F08C3">
        <w:rPr>
          <w:rFonts w:asciiTheme="minorHAnsi" w:hAnsiTheme="minorHAnsi" w:cstheme="minorHAnsi"/>
          <w:b/>
          <w:color w:val="auto"/>
        </w:rPr>
        <w:t>small a</w:t>
      </w:r>
      <w:r w:rsidR="00AA3759" w:rsidRPr="007F08C3">
        <w:rPr>
          <w:rFonts w:asciiTheme="minorHAnsi" w:hAnsiTheme="minorHAnsi" w:cstheme="minorHAnsi"/>
          <w:b/>
          <w:color w:val="auto"/>
        </w:rPr>
        <w:t xml:space="preserve">nimal </w:t>
      </w:r>
      <w:r w:rsidR="001D35E5" w:rsidRPr="007F08C3">
        <w:rPr>
          <w:rFonts w:asciiTheme="minorHAnsi" w:hAnsiTheme="minorHAnsi" w:cstheme="minorHAnsi"/>
          <w:b/>
          <w:color w:val="auto"/>
        </w:rPr>
        <w:t>s</w:t>
      </w:r>
      <w:r w:rsidR="00AA3759" w:rsidRPr="007F08C3">
        <w:rPr>
          <w:rFonts w:asciiTheme="minorHAnsi" w:hAnsiTheme="minorHAnsi" w:cstheme="minorHAnsi"/>
          <w:b/>
          <w:color w:val="auto"/>
        </w:rPr>
        <w:t>tudy</w:t>
      </w:r>
    </w:p>
    <w:p w14:paraId="398642C8" w14:textId="356678B2" w:rsidR="00434C67" w:rsidRPr="007F08C3" w:rsidRDefault="00434C67" w:rsidP="00AB49D2">
      <w:pPr>
        <w:jc w:val="left"/>
        <w:rPr>
          <w:color w:val="auto"/>
        </w:rPr>
      </w:pPr>
    </w:p>
    <w:p w14:paraId="330D53A1" w14:textId="58DC133B" w:rsidR="002C3CCE" w:rsidRPr="007F08C3" w:rsidRDefault="00204F51"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lang w:eastAsia="ko-KR"/>
        </w:rPr>
        <w:t>Turn on</w:t>
      </w:r>
      <w:r w:rsidR="009219F7" w:rsidRPr="007F08C3">
        <w:rPr>
          <w:rFonts w:asciiTheme="minorHAnsi" w:hAnsiTheme="minorHAnsi" w:cstheme="minorHAnsi"/>
          <w:color w:val="auto"/>
          <w:lang w:eastAsia="ko-KR"/>
        </w:rPr>
        <w:t xml:space="preserve"> t</w:t>
      </w:r>
      <w:r w:rsidR="000F0E88" w:rsidRPr="007F08C3">
        <w:rPr>
          <w:rFonts w:asciiTheme="minorHAnsi" w:hAnsiTheme="minorHAnsi" w:cstheme="minorHAnsi"/>
          <w:color w:val="auto"/>
          <w:lang w:eastAsia="ko-KR"/>
        </w:rPr>
        <w:t>he console software</w:t>
      </w:r>
      <w:r w:rsidRPr="007F08C3">
        <w:rPr>
          <w:rFonts w:asciiTheme="minorHAnsi" w:hAnsiTheme="minorHAnsi" w:cstheme="minorHAnsi"/>
          <w:color w:val="auto"/>
          <w:lang w:eastAsia="ko-KR"/>
        </w:rPr>
        <w:t xml:space="preserve"> to control imaging parameters and acquire MRI data.</w:t>
      </w:r>
    </w:p>
    <w:p w14:paraId="5E9B5763" w14:textId="77777777" w:rsidR="002C3CCE" w:rsidRPr="007F08C3" w:rsidRDefault="002C3CCE" w:rsidP="00AB49D2">
      <w:pPr>
        <w:pStyle w:val="ListParagraph"/>
        <w:ind w:left="0"/>
        <w:jc w:val="left"/>
        <w:rPr>
          <w:rFonts w:asciiTheme="minorHAnsi" w:hAnsiTheme="minorHAnsi" w:cstheme="minorHAnsi"/>
          <w:color w:val="auto"/>
          <w:lang w:eastAsia="ko-KR"/>
        </w:rPr>
      </w:pPr>
    </w:p>
    <w:p w14:paraId="515DE2FD" w14:textId="62909F31" w:rsidR="00204F51" w:rsidRPr="007F08C3" w:rsidRDefault="001D35E5"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lang w:eastAsia="ko-KR"/>
        </w:rPr>
        <w:t xml:space="preserve">NOTE: </w:t>
      </w:r>
      <w:r w:rsidR="00333EC4" w:rsidRPr="007F08C3">
        <w:rPr>
          <w:rFonts w:asciiTheme="minorHAnsi" w:hAnsiTheme="minorHAnsi" w:cstheme="minorHAnsi"/>
          <w:color w:val="auto"/>
          <w:lang w:eastAsia="ko-KR"/>
        </w:rPr>
        <w:t>T</w:t>
      </w:r>
      <w:r w:rsidR="00204F51" w:rsidRPr="007F08C3">
        <w:rPr>
          <w:rFonts w:asciiTheme="minorHAnsi" w:hAnsiTheme="minorHAnsi" w:cstheme="minorHAnsi"/>
          <w:color w:val="auto"/>
          <w:lang w:eastAsia="ko-KR"/>
        </w:rPr>
        <w:t xml:space="preserve">he proposed </w:t>
      </w:r>
      <w:r w:rsidR="006470F6" w:rsidRPr="007F08C3">
        <w:rPr>
          <w:rFonts w:asciiTheme="minorHAnsi" w:hAnsiTheme="minorHAnsi" w:cstheme="minorHAnsi"/>
          <w:color w:val="auto"/>
          <w:lang w:eastAsia="ko-KR"/>
        </w:rPr>
        <w:t>real-time fMRI</w:t>
      </w:r>
      <w:r w:rsidR="00204F51" w:rsidRPr="007F08C3">
        <w:rPr>
          <w:rFonts w:asciiTheme="minorHAnsi" w:hAnsiTheme="minorHAnsi" w:cstheme="minorHAnsi"/>
          <w:color w:val="auto"/>
          <w:lang w:eastAsia="ko-KR"/>
        </w:rPr>
        <w:t xml:space="preserve"> set-up</w:t>
      </w:r>
      <w:r w:rsidR="00346690" w:rsidRPr="007F08C3">
        <w:rPr>
          <w:rFonts w:asciiTheme="minorHAnsi" w:hAnsiTheme="minorHAnsi" w:cstheme="minorHAnsi"/>
          <w:color w:val="auto"/>
          <w:lang w:eastAsia="ko-KR"/>
        </w:rPr>
        <w:t xml:space="preserve"> is implemented utilizing macro-</w:t>
      </w:r>
      <w:r w:rsidR="00204F51" w:rsidRPr="007F08C3">
        <w:rPr>
          <w:rFonts w:asciiTheme="minorHAnsi" w:hAnsiTheme="minorHAnsi" w:cstheme="minorHAnsi"/>
          <w:color w:val="auto"/>
          <w:lang w:eastAsia="ko-KR"/>
        </w:rPr>
        <w:t xml:space="preserve">functions of </w:t>
      </w:r>
      <w:r w:rsidR="00B560E7" w:rsidRPr="007F08C3">
        <w:rPr>
          <w:rFonts w:asciiTheme="minorHAnsi" w:hAnsiTheme="minorHAnsi" w:cstheme="minorHAnsi"/>
          <w:color w:val="auto"/>
          <w:lang w:eastAsia="ko-KR"/>
        </w:rPr>
        <w:t>t</w:t>
      </w:r>
      <w:r w:rsidR="000F0E88" w:rsidRPr="007F08C3">
        <w:rPr>
          <w:rFonts w:asciiTheme="minorHAnsi" w:hAnsiTheme="minorHAnsi" w:cstheme="minorHAnsi"/>
          <w:color w:val="auto"/>
          <w:lang w:eastAsia="ko-KR"/>
        </w:rPr>
        <w:t>he console software</w:t>
      </w:r>
      <w:r w:rsidR="00D403C8" w:rsidRPr="007F08C3">
        <w:rPr>
          <w:rFonts w:asciiTheme="minorHAnsi" w:hAnsiTheme="minorHAnsi" w:cstheme="minorHAnsi"/>
          <w:color w:val="auto"/>
          <w:lang w:eastAsia="ko-KR"/>
        </w:rPr>
        <w:t xml:space="preserve"> (version 6)</w:t>
      </w:r>
      <w:r w:rsidR="00204F51" w:rsidRPr="007F08C3">
        <w:rPr>
          <w:rFonts w:asciiTheme="minorHAnsi" w:hAnsiTheme="minorHAnsi" w:cstheme="minorHAnsi"/>
          <w:color w:val="auto"/>
          <w:lang w:eastAsia="ko-KR"/>
        </w:rPr>
        <w:t xml:space="preserve"> in parallel with </w:t>
      </w:r>
      <w:r w:rsidR="00C54FDE" w:rsidRPr="007F08C3">
        <w:rPr>
          <w:rFonts w:asciiTheme="minorHAnsi" w:hAnsiTheme="minorHAnsi" w:cstheme="minorHAnsi"/>
          <w:color w:val="auto"/>
          <w:lang w:eastAsia="ko-KR"/>
        </w:rPr>
        <w:t xml:space="preserve">the </w:t>
      </w:r>
      <w:r w:rsidR="00204F51" w:rsidRPr="007F08C3">
        <w:rPr>
          <w:rFonts w:asciiTheme="minorHAnsi" w:hAnsiTheme="minorHAnsi" w:cstheme="minorHAnsi"/>
          <w:color w:val="auto"/>
          <w:lang w:eastAsia="ko-KR"/>
        </w:rPr>
        <w:t>image processing functions of AFNI</w:t>
      </w:r>
      <w:r w:rsidR="00C54FDE" w:rsidRPr="007F08C3">
        <w:rPr>
          <w:rFonts w:asciiTheme="minorHAnsi" w:hAnsiTheme="minorHAnsi" w:cstheme="minorHAnsi"/>
          <w:color w:val="auto"/>
          <w:lang w:eastAsia="ko-KR"/>
        </w:rPr>
        <w:t>.</w:t>
      </w:r>
    </w:p>
    <w:p w14:paraId="094489A9" w14:textId="77777777" w:rsidR="00434C67" w:rsidRPr="007F08C3" w:rsidRDefault="00434C67" w:rsidP="00AB49D2">
      <w:pPr>
        <w:pStyle w:val="ListParagraph"/>
        <w:ind w:left="0"/>
        <w:jc w:val="left"/>
        <w:rPr>
          <w:rFonts w:asciiTheme="minorHAnsi" w:hAnsiTheme="minorHAnsi" w:cstheme="minorHAnsi"/>
          <w:color w:val="auto"/>
        </w:rPr>
      </w:pPr>
    </w:p>
    <w:p w14:paraId="42290352" w14:textId="7762E85E" w:rsidR="002C3CCE" w:rsidRPr="007F08C3" w:rsidRDefault="007168E2"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 xml:space="preserve">Find </w:t>
      </w:r>
      <w:r w:rsidR="00246E31" w:rsidRPr="007F08C3">
        <w:rPr>
          <w:rFonts w:asciiTheme="minorHAnsi" w:hAnsiTheme="minorHAnsi" w:cstheme="minorHAnsi"/>
          <w:color w:val="auto"/>
        </w:rPr>
        <w:t>MR sequences</w:t>
      </w:r>
      <w:r w:rsidR="00116CFA" w:rsidRPr="007F08C3">
        <w:rPr>
          <w:rFonts w:asciiTheme="minorHAnsi" w:hAnsiTheme="minorHAnsi" w:cstheme="minorHAnsi"/>
          <w:color w:val="auto"/>
        </w:rPr>
        <w:t xml:space="preserve"> (</w:t>
      </w:r>
      <w:r w:rsidR="004B4EEE" w:rsidRPr="007F08C3">
        <w:rPr>
          <w:rFonts w:asciiTheme="minorHAnsi" w:hAnsiTheme="minorHAnsi" w:cstheme="minorHAnsi"/>
          <w:color w:val="auto"/>
        </w:rPr>
        <w:t>i.e</w:t>
      </w:r>
      <w:r w:rsidR="00116CFA" w:rsidRPr="007F08C3">
        <w:rPr>
          <w:rFonts w:asciiTheme="minorHAnsi" w:hAnsiTheme="minorHAnsi" w:cstheme="minorHAnsi"/>
          <w:color w:val="auto"/>
        </w:rPr>
        <w:t>.</w:t>
      </w:r>
      <w:r w:rsidR="00D3159A" w:rsidRPr="007F08C3">
        <w:rPr>
          <w:rFonts w:asciiTheme="minorHAnsi" w:hAnsiTheme="minorHAnsi" w:cstheme="minorHAnsi"/>
          <w:color w:val="auto"/>
        </w:rPr>
        <w:t>,</w:t>
      </w:r>
      <w:r w:rsidR="003F3D86" w:rsidRPr="007F08C3">
        <w:rPr>
          <w:rFonts w:asciiTheme="minorHAnsi" w:hAnsiTheme="minorHAnsi" w:cstheme="minorHAnsi"/>
          <w:color w:val="auto"/>
        </w:rPr>
        <w:t xml:space="preserve"> </w:t>
      </w:r>
      <w:r w:rsidR="00BC399F" w:rsidRPr="007F08C3">
        <w:rPr>
          <w:rFonts w:asciiTheme="minorHAnsi" w:hAnsiTheme="minorHAnsi" w:cstheme="minorHAnsi"/>
          <w:color w:val="auto"/>
        </w:rPr>
        <w:t>Position,</w:t>
      </w:r>
      <w:r w:rsidR="00116CFA" w:rsidRPr="007F08C3">
        <w:rPr>
          <w:rFonts w:asciiTheme="minorHAnsi" w:hAnsiTheme="minorHAnsi" w:cstheme="minorHAnsi"/>
          <w:color w:val="auto"/>
        </w:rPr>
        <w:t xml:space="preserve"> Localizer, </w:t>
      </w:r>
      <w:r w:rsidR="0048141F" w:rsidRPr="007F08C3">
        <w:rPr>
          <w:rFonts w:asciiTheme="minorHAnsi" w:hAnsiTheme="minorHAnsi" w:cstheme="minorHAnsi"/>
          <w:color w:val="auto"/>
        </w:rPr>
        <w:t>Rapid Acquisition with Relaxation Enhancement (RARE)</w:t>
      </w:r>
      <w:r w:rsidR="008F417D" w:rsidRPr="007F08C3">
        <w:rPr>
          <w:rFonts w:asciiTheme="minorHAnsi" w:hAnsiTheme="minorHAnsi" w:cstheme="minorHAnsi"/>
          <w:color w:val="auto"/>
        </w:rPr>
        <w:t>,</w:t>
      </w:r>
      <w:r w:rsidR="00116CFA" w:rsidRPr="007F08C3">
        <w:rPr>
          <w:rFonts w:asciiTheme="minorHAnsi" w:hAnsiTheme="minorHAnsi" w:cstheme="minorHAnsi"/>
          <w:color w:val="auto"/>
        </w:rPr>
        <w:t xml:space="preserve"> and 3D </w:t>
      </w:r>
      <w:r w:rsidR="00A451C8" w:rsidRPr="007F08C3">
        <w:rPr>
          <w:rFonts w:asciiTheme="minorHAnsi" w:hAnsiTheme="minorHAnsi" w:cstheme="minorHAnsi"/>
          <w:color w:val="auto"/>
        </w:rPr>
        <w:t>echo-planar imaging (</w:t>
      </w:r>
      <w:r w:rsidR="00116CFA" w:rsidRPr="007F08C3">
        <w:rPr>
          <w:rFonts w:asciiTheme="minorHAnsi" w:hAnsiTheme="minorHAnsi" w:cstheme="minorHAnsi"/>
          <w:color w:val="auto"/>
        </w:rPr>
        <w:t>EPI)</w:t>
      </w:r>
      <w:r w:rsidRPr="007F08C3">
        <w:rPr>
          <w:rFonts w:asciiTheme="minorHAnsi" w:hAnsiTheme="minorHAnsi" w:cstheme="minorHAnsi"/>
          <w:color w:val="auto"/>
        </w:rPr>
        <w:t xml:space="preserve"> </w:t>
      </w:r>
      <w:r w:rsidR="00674B22" w:rsidRPr="007F08C3">
        <w:rPr>
          <w:rFonts w:asciiTheme="minorHAnsi" w:hAnsiTheme="minorHAnsi" w:cstheme="minorHAnsi"/>
          <w:color w:val="auto"/>
        </w:rPr>
        <w:t>with the workspace explorer</w:t>
      </w:r>
      <w:r w:rsidR="00DA6BB8" w:rsidRPr="007F08C3">
        <w:rPr>
          <w:rFonts w:asciiTheme="minorHAnsi" w:hAnsiTheme="minorHAnsi" w:cstheme="minorHAnsi"/>
          <w:color w:val="auto"/>
        </w:rPr>
        <w:t>,</w:t>
      </w:r>
      <w:r w:rsidR="004B4EEE" w:rsidRPr="007F08C3">
        <w:rPr>
          <w:rFonts w:asciiTheme="minorHAnsi" w:hAnsiTheme="minorHAnsi" w:cstheme="minorHAnsi"/>
          <w:color w:val="auto"/>
        </w:rPr>
        <w:t xml:space="preserve"> and</w:t>
      </w:r>
      <w:r w:rsidR="00674B22" w:rsidRPr="007F08C3">
        <w:rPr>
          <w:rFonts w:asciiTheme="minorHAnsi" w:hAnsiTheme="minorHAnsi" w:cstheme="minorHAnsi"/>
          <w:color w:val="auto"/>
        </w:rPr>
        <w:t xml:space="preserve"> then</w:t>
      </w:r>
      <w:r w:rsidR="004B4EEE" w:rsidRPr="007F08C3">
        <w:rPr>
          <w:rFonts w:asciiTheme="minorHAnsi" w:hAnsiTheme="minorHAnsi" w:cstheme="minorHAnsi"/>
          <w:color w:val="auto"/>
        </w:rPr>
        <w:t xml:space="preserve"> drag and</w:t>
      </w:r>
      <w:r w:rsidR="00674B22" w:rsidRPr="007F08C3">
        <w:rPr>
          <w:rFonts w:asciiTheme="minorHAnsi" w:hAnsiTheme="minorHAnsi" w:cstheme="minorHAnsi"/>
          <w:color w:val="auto"/>
        </w:rPr>
        <w:t xml:space="preserve"> append them in the scan list</w:t>
      </w:r>
      <w:r w:rsidR="00174EBB" w:rsidRPr="007F08C3">
        <w:rPr>
          <w:rFonts w:asciiTheme="minorHAnsi" w:hAnsiTheme="minorHAnsi" w:cstheme="minorHAnsi"/>
          <w:color w:val="auto"/>
        </w:rPr>
        <w:t>.</w:t>
      </w:r>
      <w:r w:rsidR="00104AB4" w:rsidRPr="007F08C3">
        <w:rPr>
          <w:rFonts w:asciiTheme="minorHAnsi" w:hAnsiTheme="minorHAnsi" w:cstheme="minorHAnsi"/>
          <w:color w:val="auto"/>
        </w:rPr>
        <w:t xml:space="preserve"> </w:t>
      </w:r>
    </w:p>
    <w:p w14:paraId="1DC9289E" w14:textId="77777777" w:rsidR="002C3CCE" w:rsidRPr="007F08C3" w:rsidRDefault="002C3CCE" w:rsidP="00AB49D2">
      <w:pPr>
        <w:pStyle w:val="ListParagraph"/>
        <w:ind w:left="0"/>
        <w:jc w:val="left"/>
        <w:rPr>
          <w:rFonts w:asciiTheme="minorHAnsi" w:hAnsiTheme="minorHAnsi" w:cstheme="minorHAnsi"/>
          <w:color w:val="auto"/>
        </w:rPr>
      </w:pPr>
    </w:p>
    <w:p w14:paraId="18121ED9" w14:textId="4BC43CFD" w:rsidR="00434C67" w:rsidRPr="007F08C3" w:rsidRDefault="00C54FDE"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2125B3" w:rsidRPr="007F08C3">
        <w:rPr>
          <w:rFonts w:asciiTheme="minorHAnsi" w:hAnsiTheme="minorHAnsi" w:cstheme="minorHAnsi"/>
          <w:color w:val="auto"/>
        </w:rPr>
        <w:t xml:space="preserve">Position and Localizer sequences are used </w:t>
      </w:r>
      <w:r w:rsidR="00532471" w:rsidRPr="007F08C3">
        <w:rPr>
          <w:rFonts w:asciiTheme="minorHAnsi" w:hAnsiTheme="minorHAnsi" w:cstheme="minorHAnsi"/>
          <w:color w:val="auto"/>
        </w:rPr>
        <w:t xml:space="preserve">to identify </w:t>
      </w:r>
      <w:r w:rsidR="0063623D" w:rsidRPr="007F08C3">
        <w:rPr>
          <w:rFonts w:asciiTheme="minorHAnsi" w:hAnsiTheme="minorHAnsi" w:cstheme="minorHAnsi"/>
          <w:color w:val="auto"/>
        </w:rPr>
        <w:t xml:space="preserve">a </w:t>
      </w:r>
      <w:r w:rsidR="002718B3" w:rsidRPr="007F08C3">
        <w:rPr>
          <w:rFonts w:asciiTheme="minorHAnsi" w:hAnsiTheme="minorHAnsi" w:cstheme="minorHAnsi"/>
          <w:color w:val="auto"/>
        </w:rPr>
        <w:t>region of interest</w:t>
      </w:r>
      <w:r w:rsidR="005C33BC" w:rsidRPr="007F08C3">
        <w:rPr>
          <w:rFonts w:asciiTheme="minorHAnsi" w:hAnsiTheme="minorHAnsi" w:cstheme="minorHAnsi"/>
          <w:color w:val="auto"/>
        </w:rPr>
        <w:t xml:space="preserve"> (ROI)</w:t>
      </w:r>
      <w:r w:rsidR="002A0D6E" w:rsidRPr="007F08C3">
        <w:rPr>
          <w:rFonts w:asciiTheme="minorHAnsi" w:hAnsiTheme="minorHAnsi" w:cstheme="minorHAnsi"/>
          <w:color w:val="auto"/>
        </w:rPr>
        <w:t xml:space="preserve"> </w:t>
      </w:r>
      <w:r w:rsidR="00A83238" w:rsidRPr="007F08C3">
        <w:rPr>
          <w:rFonts w:asciiTheme="minorHAnsi" w:hAnsiTheme="minorHAnsi" w:cstheme="minorHAnsi"/>
          <w:color w:val="auto"/>
        </w:rPr>
        <w:t>in</w:t>
      </w:r>
      <w:r w:rsidR="002A0D6E" w:rsidRPr="007F08C3">
        <w:rPr>
          <w:rFonts w:asciiTheme="minorHAnsi" w:hAnsiTheme="minorHAnsi" w:cstheme="minorHAnsi"/>
          <w:color w:val="auto"/>
        </w:rPr>
        <w:t xml:space="preserve"> </w:t>
      </w:r>
      <w:r w:rsidR="00A47A37" w:rsidRPr="007F08C3">
        <w:rPr>
          <w:rFonts w:asciiTheme="minorHAnsi" w:hAnsiTheme="minorHAnsi" w:cstheme="minorHAnsi"/>
          <w:color w:val="auto"/>
        </w:rPr>
        <w:t xml:space="preserve">a </w:t>
      </w:r>
      <w:r w:rsidR="002A0D6E" w:rsidRPr="007F08C3">
        <w:rPr>
          <w:rFonts w:asciiTheme="minorHAnsi" w:hAnsiTheme="minorHAnsi" w:cstheme="minorHAnsi"/>
          <w:color w:val="auto"/>
        </w:rPr>
        <w:t>brain</w:t>
      </w:r>
      <w:r w:rsidR="00F97BD3" w:rsidRPr="007F08C3">
        <w:rPr>
          <w:rFonts w:asciiTheme="minorHAnsi" w:hAnsiTheme="minorHAnsi" w:cstheme="minorHAnsi"/>
          <w:color w:val="auto"/>
        </w:rPr>
        <w:t>.</w:t>
      </w:r>
      <w:r w:rsidR="008A27E5" w:rsidRPr="007F08C3">
        <w:rPr>
          <w:rFonts w:asciiTheme="minorHAnsi" w:hAnsiTheme="minorHAnsi" w:cstheme="minorHAnsi"/>
          <w:color w:val="auto"/>
        </w:rPr>
        <w:t xml:space="preserve"> A </w:t>
      </w:r>
      <w:r w:rsidR="00695739" w:rsidRPr="007F08C3">
        <w:rPr>
          <w:rFonts w:asciiTheme="minorHAnsi" w:hAnsiTheme="minorHAnsi" w:cstheme="minorHAnsi"/>
          <w:color w:val="auto"/>
        </w:rPr>
        <w:t xml:space="preserve">RARE sequence is used for </w:t>
      </w:r>
      <w:r w:rsidR="00F165F2" w:rsidRPr="007F08C3">
        <w:rPr>
          <w:rFonts w:asciiTheme="minorHAnsi" w:hAnsiTheme="minorHAnsi" w:cstheme="minorHAnsi"/>
          <w:color w:val="auto"/>
        </w:rPr>
        <w:t xml:space="preserve">an </w:t>
      </w:r>
      <w:r w:rsidR="00695739" w:rsidRPr="007F08C3">
        <w:rPr>
          <w:rFonts w:asciiTheme="minorHAnsi" w:hAnsiTheme="minorHAnsi" w:cstheme="minorHAnsi"/>
          <w:color w:val="auto"/>
        </w:rPr>
        <w:t xml:space="preserve">anatomy scan. </w:t>
      </w:r>
      <w:r w:rsidR="00346699" w:rsidRPr="007F08C3">
        <w:rPr>
          <w:rFonts w:asciiTheme="minorHAnsi" w:hAnsiTheme="minorHAnsi" w:cstheme="minorHAnsi"/>
          <w:color w:val="auto"/>
        </w:rPr>
        <w:t xml:space="preserve">A </w:t>
      </w:r>
      <w:r w:rsidR="00695739" w:rsidRPr="007F08C3">
        <w:rPr>
          <w:rFonts w:asciiTheme="minorHAnsi" w:hAnsiTheme="minorHAnsi" w:cstheme="minorHAnsi"/>
          <w:color w:val="auto"/>
        </w:rPr>
        <w:t xml:space="preserve">3D </w:t>
      </w:r>
      <w:r w:rsidR="00F97BD3" w:rsidRPr="007F08C3">
        <w:rPr>
          <w:rFonts w:asciiTheme="minorHAnsi" w:hAnsiTheme="minorHAnsi" w:cstheme="minorHAnsi"/>
          <w:color w:val="auto"/>
        </w:rPr>
        <w:t>EPI</w:t>
      </w:r>
      <w:r w:rsidR="003E4B35" w:rsidRPr="007F08C3">
        <w:rPr>
          <w:rFonts w:asciiTheme="minorHAnsi" w:hAnsiTheme="minorHAnsi" w:cstheme="minorHAnsi"/>
          <w:color w:val="auto"/>
        </w:rPr>
        <w:t xml:space="preserve"> sequence</w:t>
      </w:r>
      <w:r w:rsidR="00F97BD3" w:rsidRPr="007F08C3">
        <w:rPr>
          <w:rFonts w:asciiTheme="minorHAnsi" w:hAnsiTheme="minorHAnsi" w:cstheme="minorHAnsi"/>
          <w:color w:val="auto"/>
        </w:rPr>
        <w:t xml:space="preserve"> is used </w:t>
      </w:r>
      <w:r w:rsidR="00152549" w:rsidRPr="007F08C3">
        <w:rPr>
          <w:rFonts w:asciiTheme="minorHAnsi" w:hAnsiTheme="minorHAnsi" w:cstheme="minorHAnsi"/>
          <w:color w:val="auto"/>
        </w:rPr>
        <w:t xml:space="preserve">to </w:t>
      </w:r>
      <w:r w:rsidR="00F97BD3" w:rsidRPr="007F08C3">
        <w:rPr>
          <w:rFonts w:asciiTheme="minorHAnsi" w:hAnsiTheme="minorHAnsi" w:cstheme="minorHAnsi"/>
          <w:color w:val="auto"/>
        </w:rPr>
        <w:t>measur</w:t>
      </w:r>
      <w:r w:rsidR="00152549" w:rsidRPr="007F08C3">
        <w:rPr>
          <w:rFonts w:asciiTheme="minorHAnsi" w:hAnsiTheme="minorHAnsi" w:cstheme="minorHAnsi"/>
          <w:color w:val="auto"/>
        </w:rPr>
        <w:t>e</w:t>
      </w:r>
      <w:r w:rsidR="00F97BD3" w:rsidRPr="007F08C3">
        <w:rPr>
          <w:rFonts w:asciiTheme="minorHAnsi" w:hAnsiTheme="minorHAnsi" w:cstheme="minorHAnsi"/>
          <w:color w:val="auto"/>
        </w:rPr>
        <w:t xml:space="preserve"> dynamic BOLD response</w:t>
      </w:r>
      <w:r w:rsidR="00955B79" w:rsidRPr="007F08C3">
        <w:rPr>
          <w:rFonts w:asciiTheme="minorHAnsi" w:hAnsiTheme="minorHAnsi" w:cstheme="minorHAnsi"/>
          <w:color w:val="auto"/>
        </w:rPr>
        <w:t>s</w:t>
      </w:r>
      <w:r w:rsidR="00210564" w:rsidRPr="007F08C3">
        <w:rPr>
          <w:rFonts w:asciiTheme="minorHAnsi" w:hAnsiTheme="minorHAnsi" w:cstheme="minorHAnsi"/>
          <w:color w:val="auto"/>
        </w:rPr>
        <w:t>.</w:t>
      </w:r>
    </w:p>
    <w:p w14:paraId="51659523" w14:textId="77777777" w:rsidR="00434C67" w:rsidRPr="007F08C3" w:rsidRDefault="00434C67" w:rsidP="00AB49D2">
      <w:pPr>
        <w:pStyle w:val="ListParagraph"/>
        <w:ind w:left="0"/>
        <w:jc w:val="left"/>
        <w:rPr>
          <w:rFonts w:asciiTheme="minorHAnsi" w:hAnsiTheme="minorHAnsi" w:cstheme="minorHAnsi"/>
          <w:color w:val="auto"/>
        </w:rPr>
      </w:pPr>
    </w:p>
    <w:p w14:paraId="10B1C8A1" w14:textId="6984AD3E" w:rsidR="0081748E" w:rsidRPr="007F08C3" w:rsidRDefault="00B506C6"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Place the predefined macro scripts</w:t>
      </w:r>
      <w:r w:rsidR="00CE6F17" w:rsidRPr="007F08C3">
        <w:rPr>
          <w:rFonts w:asciiTheme="minorHAnsi" w:hAnsiTheme="minorHAnsi" w:cstheme="minorHAnsi"/>
          <w:color w:val="auto"/>
        </w:rPr>
        <w:t>, “Setup_rt3DEPI” and “Feed2AFNI_rt3DEPI” in the macro script path (e.g., “/opt</w:t>
      </w:r>
      <w:proofErr w:type="gramStart"/>
      <w:r w:rsidR="00CE6F17" w:rsidRPr="007F08C3">
        <w:rPr>
          <w:rFonts w:asciiTheme="minorHAnsi" w:hAnsiTheme="minorHAnsi" w:cstheme="minorHAnsi"/>
          <w:color w:val="auto"/>
        </w:rPr>
        <w:t>/</w:t>
      </w:r>
      <w:r w:rsidR="00FE4BA6" w:rsidRPr="007F08C3">
        <w:rPr>
          <w:rFonts w:asciiTheme="minorHAnsi" w:hAnsiTheme="minorHAnsi" w:cstheme="minorHAnsi"/>
          <w:color w:val="auto"/>
        </w:rPr>
        <w:t>(</w:t>
      </w:r>
      <w:proofErr w:type="gramEnd"/>
      <w:r w:rsidR="00FE4BA6" w:rsidRPr="007F08C3">
        <w:rPr>
          <w:rFonts w:asciiTheme="minorHAnsi" w:hAnsiTheme="minorHAnsi" w:cstheme="minorHAnsi"/>
          <w:color w:val="auto"/>
        </w:rPr>
        <w:t>PV version)</w:t>
      </w:r>
      <w:r w:rsidR="00CE6F17" w:rsidRPr="007F08C3">
        <w:rPr>
          <w:rFonts w:asciiTheme="minorHAnsi" w:hAnsiTheme="minorHAnsi" w:cstheme="minorHAnsi"/>
          <w:color w:val="auto"/>
        </w:rPr>
        <w:t>/prog/</w:t>
      </w:r>
      <w:proofErr w:type="spellStart"/>
      <w:r w:rsidR="00CE6F17" w:rsidRPr="007F08C3">
        <w:rPr>
          <w:rFonts w:asciiTheme="minorHAnsi" w:hAnsiTheme="minorHAnsi" w:cstheme="minorHAnsi"/>
          <w:color w:val="auto"/>
        </w:rPr>
        <w:t>curdir</w:t>
      </w:r>
      <w:proofErr w:type="spellEnd"/>
      <w:r w:rsidR="00CE6F17" w:rsidRPr="007F08C3">
        <w:rPr>
          <w:rFonts w:asciiTheme="minorHAnsi" w:hAnsiTheme="minorHAnsi" w:cstheme="minorHAnsi"/>
          <w:color w:val="auto"/>
        </w:rPr>
        <w:t>/(user name)/</w:t>
      </w:r>
      <w:proofErr w:type="spellStart"/>
      <w:r w:rsidR="00CE6F17" w:rsidRPr="007F08C3">
        <w:rPr>
          <w:rFonts w:asciiTheme="minorHAnsi" w:hAnsiTheme="minorHAnsi" w:cstheme="minorHAnsi"/>
          <w:color w:val="auto"/>
        </w:rPr>
        <w:t>ParaVision</w:t>
      </w:r>
      <w:proofErr w:type="spellEnd"/>
      <w:r w:rsidR="00CE6F17" w:rsidRPr="007F08C3">
        <w:rPr>
          <w:rFonts w:asciiTheme="minorHAnsi" w:hAnsiTheme="minorHAnsi" w:cstheme="minorHAnsi"/>
          <w:color w:val="auto"/>
        </w:rPr>
        <w:t>/macros</w:t>
      </w:r>
      <w:r w:rsidR="00F74810" w:rsidRPr="007F08C3">
        <w:rPr>
          <w:rFonts w:asciiTheme="minorHAnsi" w:hAnsiTheme="minorHAnsi" w:cstheme="minorHAnsi"/>
          <w:color w:val="auto"/>
        </w:rPr>
        <w:t>”</w:t>
      </w:r>
      <w:r w:rsidR="00CE6F17" w:rsidRPr="007F08C3">
        <w:rPr>
          <w:rFonts w:asciiTheme="minorHAnsi" w:hAnsiTheme="minorHAnsi" w:cstheme="minorHAnsi"/>
          <w:color w:val="auto"/>
        </w:rPr>
        <w:t>).</w:t>
      </w:r>
      <w:r w:rsidR="00072A0F" w:rsidRPr="007F08C3">
        <w:rPr>
          <w:rFonts w:asciiTheme="minorHAnsi" w:hAnsiTheme="minorHAnsi" w:cstheme="minorHAnsi"/>
          <w:color w:val="auto"/>
        </w:rPr>
        <w:t xml:space="preserve"> </w:t>
      </w:r>
      <w:r w:rsidR="00B17508" w:rsidRPr="007F08C3">
        <w:rPr>
          <w:rFonts w:asciiTheme="minorHAnsi" w:hAnsiTheme="minorHAnsi" w:cstheme="minorHAnsi"/>
          <w:color w:val="auto"/>
        </w:rPr>
        <w:t>Activate</w:t>
      </w:r>
      <w:r w:rsidR="00B346DA" w:rsidRPr="007F08C3">
        <w:rPr>
          <w:rFonts w:asciiTheme="minorHAnsi" w:hAnsiTheme="minorHAnsi" w:cstheme="minorHAnsi"/>
          <w:color w:val="auto"/>
        </w:rPr>
        <w:t xml:space="preserve"> the 3D EPI reconstruction options</w:t>
      </w:r>
      <w:r w:rsidR="00084B2B" w:rsidRPr="007F08C3">
        <w:rPr>
          <w:rFonts w:asciiTheme="minorHAnsi" w:hAnsiTheme="minorHAnsi" w:cstheme="minorHAnsi"/>
          <w:color w:val="auto"/>
        </w:rPr>
        <w:t>,</w:t>
      </w:r>
      <w:r w:rsidR="00B346DA" w:rsidRPr="007F08C3">
        <w:rPr>
          <w:rFonts w:asciiTheme="minorHAnsi" w:hAnsiTheme="minorHAnsi" w:cstheme="minorHAnsi"/>
          <w:color w:val="auto"/>
        </w:rPr>
        <w:t xml:space="preserve"> “Pre Image Series Activities” and </w:t>
      </w:r>
      <w:r w:rsidR="00D120EC" w:rsidRPr="007F08C3">
        <w:rPr>
          <w:rFonts w:asciiTheme="minorHAnsi" w:hAnsiTheme="minorHAnsi" w:cstheme="minorHAnsi"/>
          <w:color w:val="auto"/>
        </w:rPr>
        <w:t>“</w:t>
      </w:r>
      <w:r w:rsidR="00B346DA" w:rsidRPr="007F08C3">
        <w:rPr>
          <w:rFonts w:asciiTheme="minorHAnsi" w:hAnsiTheme="minorHAnsi" w:cstheme="minorHAnsi"/>
          <w:color w:val="auto"/>
        </w:rPr>
        <w:t xml:space="preserve">Execute Macro” in </w:t>
      </w:r>
      <w:r w:rsidR="009C5B20" w:rsidRPr="007F08C3">
        <w:rPr>
          <w:rFonts w:asciiTheme="minorHAnsi" w:hAnsiTheme="minorHAnsi" w:cstheme="minorHAnsi"/>
          <w:color w:val="auto"/>
        </w:rPr>
        <w:t xml:space="preserve">the </w:t>
      </w:r>
      <w:r w:rsidR="00B346DA" w:rsidRPr="007F08C3">
        <w:rPr>
          <w:rFonts w:asciiTheme="minorHAnsi" w:hAnsiTheme="minorHAnsi" w:cstheme="minorHAnsi"/>
          <w:color w:val="auto"/>
        </w:rPr>
        <w:t xml:space="preserve">“Data Reconstruction” </w:t>
      </w:r>
      <w:r w:rsidR="00EB64D3" w:rsidRPr="007F08C3">
        <w:rPr>
          <w:rFonts w:asciiTheme="minorHAnsi" w:hAnsiTheme="minorHAnsi" w:cstheme="minorHAnsi"/>
          <w:color w:val="auto"/>
        </w:rPr>
        <w:t>user interface</w:t>
      </w:r>
      <w:r w:rsidR="00B346DA" w:rsidRPr="007F08C3">
        <w:rPr>
          <w:rFonts w:asciiTheme="minorHAnsi" w:hAnsiTheme="minorHAnsi" w:cstheme="minorHAnsi"/>
          <w:color w:val="auto"/>
        </w:rPr>
        <w:t xml:space="preserve"> menu</w:t>
      </w:r>
      <w:r w:rsidR="00C83E2D" w:rsidRPr="007F08C3">
        <w:rPr>
          <w:rFonts w:asciiTheme="minorHAnsi" w:hAnsiTheme="minorHAnsi" w:cstheme="minorHAnsi"/>
          <w:color w:val="auto"/>
        </w:rPr>
        <w:t>,</w:t>
      </w:r>
      <w:r w:rsidR="00B346DA" w:rsidRPr="007F08C3">
        <w:rPr>
          <w:rFonts w:asciiTheme="minorHAnsi" w:hAnsiTheme="minorHAnsi" w:cstheme="minorHAnsi"/>
          <w:color w:val="auto"/>
        </w:rPr>
        <w:t xml:space="preserve"> and</w:t>
      </w:r>
      <w:r w:rsidR="00B17508" w:rsidRPr="007F08C3">
        <w:rPr>
          <w:rFonts w:asciiTheme="minorHAnsi" w:hAnsiTheme="minorHAnsi" w:cstheme="minorHAnsi"/>
          <w:color w:val="auto"/>
        </w:rPr>
        <w:t xml:space="preserve"> then link</w:t>
      </w:r>
      <w:r w:rsidR="00B346DA" w:rsidRPr="007F08C3">
        <w:rPr>
          <w:rFonts w:asciiTheme="minorHAnsi" w:hAnsiTheme="minorHAnsi" w:cstheme="minorHAnsi"/>
          <w:color w:val="auto"/>
        </w:rPr>
        <w:t xml:space="preserve"> the predefined macro script</w:t>
      </w:r>
      <w:r w:rsidR="001B1D71" w:rsidRPr="007F08C3">
        <w:rPr>
          <w:rFonts w:asciiTheme="minorHAnsi" w:hAnsiTheme="minorHAnsi" w:cstheme="minorHAnsi"/>
          <w:color w:val="auto"/>
        </w:rPr>
        <w:t>, “Setup_rt3DEPI”</w:t>
      </w:r>
      <w:r w:rsidR="000F0CF2" w:rsidRPr="007F08C3">
        <w:rPr>
          <w:rFonts w:asciiTheme="minorHAnsi" w:hAnsiTheme="minorHAnsi" w:cstheme="minorHAnsi"/>
          <w:color w:val="auto"/>
        </w:rPr>
        <w:t>,</w:t>
      </w:r>
      <w:r w:rsidR="001B1D71" w:rsidRPr="007F08C3">
        <w:rPr>
          <w:rFonts w:asciiTheme="minorHAnsi" w:hAnsiTheme="minorHAnsi" w:cstheme="minorHAnsi"/>
          <w:color w:val="auto"/>
        </w:rPr>
        <w:t xml:space="preserve"> </w:t>
      </w:r>
      <w:r w:rsidR="00B346DA" w:rsidRPr="007F08C3">
        <w:rPr>
          <w:rFonts w:asciiTheme="minorHAnsi" w:hAnsiTheme="minorHAnsi" w:cstheme="minorHAnsi"/>
          <w:color w:val="auto"/>
        </w:rPr>
        <w:t xml:space="preserve">before clicking </w:t>
      </w:r>
      <w:r w:rsidR="009C5B20" w:rsidRPr="007F08C3">
        <w:rPr>
          <w:rFonts w:asciiTheme="minorHAnsi" w:hAnsiTheme="minorHAnsi" w:cstheme="minorHAnsi"/>
          <w:color w:val="auto"/>
        </w:rPr>
        <w:t xml:space="preserve">the </w:t>
      </w:r>
      <w:r w:rsidR="00B346DA" w:rsidRPr="007F08C3">
        <w:rPr>
          <w:rFonts w:asciiTheme="minorHAnsi" w:hAnsiTheme="minorHAnsi" w:cstheme="minorHAnsi"/>
          <w:color w:val="auto"/>
        </w:rPr>
        <w:t>“</w:t>
      </w:r>
      <w:r w:rsidR="00F50739" w:rsidRPr="007F08C3">
        <w:rPr>
          <w:rFonts w:asciiTheme="minorHAnsi" w:hAnsiTheme="minorHAnsi" w:cstheme="minorHAnsi"/>
          <w:b/>
          <w:color w:val="auto"/>
        </w:rPr>
        <w:t>S</w:t>
      </w:r>
      <w:r w:rsidR="00B346DA" w:rsidRPr="007F08C3">
        <w:rPr>
          <w:rFonts w:asciiTheme="minorHAnsi" w:hAnsiTheme="minorHAnsi" w:cstheme="minorHAnsi"/>
          <w:b/>
          <w:color w:val="auto"/>
        </w:rPr>
        <w:t>can</w:t>
      </w:r>
      <w:r w:rsidR="00B346DA" w:rsidRPr="007F08C3">
        <w:rPr>
          <w:rFonts w:asciiTheme="minorHAnsi" w:hAnsiTheme="minorHAnsi" w:cstheme="minorHAnsi"/>
          <w:color w:val="auto"/>
        </w:rPr>
        <w:t xml:space="preserve">” button. </w:t>
      </w:r>
    </w:p>
    <w:p w14:paraId="571DDB17" w14:textId="77777777" w:rsidR="0081748E" w:rsidRPr="007F08C3" w:rsidRDefault="0081748E" w:rsidP="00AB49D2">
      <w:pPr>
        <w:pStyle w:val="ListParagraph"/>
        <w:ind w:left="0"/>
        <w:jc w:val="left"/>
        <w:rPr>
          <w:rFonts w:asciiTheme="minorHAnsi" w:hAnsiTheme="minorHAnsi" w:cstheme="minorHAnsi"/>
          <w:color w:val="auto"/>
        </w:rPr>
      </w:pPr>
    </w:p>
    <w:p w14:paraId="3CB1DACF" w14:textId="6C538852" w:rsidR="00AB2461" w:rsidRPr="007F08C3" w:rsidRDefault="0081748E"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FC543C" w:rsidRPr="007F08C3">
        <w:rPr>
          <w:rFonts w:asciiTheme="minorHAnsi" w:hAnsiTheme="minorHAnsi" w:cstheme="minorHAnsi"/>
          <w:color w:val="auto"/>
        </w:rPr>
        <w:t>The mac</w:t>
      </w:r>
      <w:r w:rsidR="00447B55" w:rsidRPr="007F08C3">
        <w:rPr>
          <w:rFonts w:asciiTheme="minorHAnsi" w:hAnsiTheme="minorHAnsi" w:cstheme="minorHAnsi"/>
          <w:color w:val="auto"/>
        </w:rPr>
        <w:t>r</w:t>
      </w:r>
      <w:r w:rsidR="00FC543C" w:rsidRPr="007F08C3">
        <w:rPr>
          <w:rFonts w:asciiTheme="minorHAnsi" w:hAnsiTheme="minorHAnsi" w:cstheme="minorHAnsi"/>
          <w:color w:val="auto"/>
        </w:rPr>
        <w:t>o script</w:t>
      </w:r>
      <w:r w:rsidR="007A00DE" w:rsidRPr="007F08C3">
        <w:rPr>
          <w:rFonts w:asciiTheme="minorHAnsi" w:hAnsiTheme="minorHAnsi" w:cstheme="minorHAnsi"/>
          <w:color w:val="auto"/>
        </w:rPr>
        <w:t xml:space="preserve">s are </w:t>
      </w:r>
      <w:r w:rsidR="00FC543C" w:rsidRPr="007F08C3">
        <w:rPr>
          <w:rFonts w:asciiTheme="minorHAnsi" w:hAnsiTheme="minorHAnsi" w:cstheme="minorHAnsi"/>
          <w:color w:val="auto"/>
        </w:rPr>
        <w:t xml:space="preserve">included in the </w:t>
      </w:r>
      <w:r w:rsidR="002F7D1E" w:rsidRPr="002F7D1E">
        <w:rPr>
          <w:rFonts w:asciiTheme="minorHAnsi" w:hAnsiTheme="minorHAnsi" w:cstheme="minorHAnsi"/>
          <w:b/>
          <w:bCs/>
          <w:color w:val="auto"/>
        </w:rPr>
        <w:t>S</w:t>
      </w:r>
      <w:r w:rsidR="00FC543C" w:rsidRPr="002F7D1E">
        <w:rPr>
          <w:rFonts w:asciiTheme="minorHAnsi" w:hAnsiTheme="minorHAnsi" w:cstheme="minorHAnsi"/>
          <w:b/>
          <w:bCs/>
          <w:color w:val="auto"/>
        </w:rPr>
        <w:t xml:space="preserve">upplementary </w:t>
      </w:r>
      <w:r w:rsidR="00564874" w:rsidRPr="002F7D1E">
        <w:rPr>
          <w:rFonts w:asciiTheme="minorHAnsi" w:hAnsiTheme="minorHAnsi" w:cstheme="minorHAnsi"/>
          <w:b/>
          <w:bCs/>
          <w:color w:val="auto"/>
        </w:rPr>
        <w:t>f</w:t>
      </w:r>
      <w:r w:rsidR="00FC543C" w:rsidRPr="002F7D1E">
        <w:rPr>
          <w:rFonts w:asciiTheme="minorHAnsi" w:hAnsiTheme="minorHAnsi" w:cstheme="minorHAnsi"/>
          <w:b/>
          <w:bCs/>
          <w:color w:val="auto"/>
        </w:rPr>
        <w:t>iles</w:t>
      </w:r>
      <w:r w:rsidR="00FC543C" w:rsidRPr="007F08C3">
        <w:rPr>
          <w:rFonts w:asciiTheme="minorHAnsi" w:hAnsiTheme="minorHAnsi" w:cstheme="minorHAnsi"/>
          <w:color w:val="auto"/>
        </w:rPr>
        <w:t>.</w:t>
      </w:r>
    </w:p>
    <w:p w14:paraId="6718B960" w14:textId="77777777" w:rsidR="00AB2461" w:rsidRPr="007F08C3" w:rsidRDefault="00AB2461" w:rsidP="00AB49D2">
      <w:pPr>
        <w:pStyle w:val="ListParagraph"/>
        <w:ind w:left="0"/>
        <w:jc w:val="left"/>
        <w:rPr>
          <w:rFonts w:asciiTheme="minorHAnsi" w:hAnsiTheme="minorHAnsi" w:cstheme="minorHAnsi"/>
          <w:color w:val="auto"/>
        </w:rPr>
      </w:pPr>
    </w:p>
    <w:p w14:paraId="6E08A145" w14:textId="77777777" w:rsidR="00C54FDE" w:rsidRPr="007F08C3" w:rsidRDefault="00E57DCD"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 xml:space="preserve">Install </w:t>
      </w:r>
      <w:r w:rsidR="0060595D" w:rsidRPr="007F08C3">
        <w:rPr>
          <w:rFonts w:asciiTheme="minorHAnsi" w:hAnsiTheme="minorHAnsi" w:cstheme="minorHAnsi"/>
          <w:color w:val="auto"/>
        </w:rPr>
        <w:t xml:space="preserve">the </w:t>
      </w:r>
      <w:r w:rsidRPr="007F08C3">
        <w:rPr>
          <w:rFonts w:asciiTheme="minorHAnsi" w:hAnsiTheme="minorHAnsi" w:cstheme="minorHAnsi"/>
          <w:color w:val="auto"/>
        </w:rPr>
        <w:t>AFNI software for the real-time</w:t>
      </w:r>
      <w:r w:rsidR="00B346F5" w:rsidRPr="007F08C3">
        <w:rPr>
          <w:rFonts w:asciiTheme="minorHAnsi" w:hAnsiTheme="minorHAnsi" w:cstheme="minorHAnsi"/>
          <w:color w:val="auto"/>
        </w:rPr>
        <w:t xml:space="preserve"> BOLD</w:t>
      </w:r>
      <w:r w:rsidR="00563C20" w:rsidRPr="007F08C3">
        <w:rPr>
          <w:rFonts w:asciiTheme="minorHAnsi" w:hAnsiTheme="minorHAnsi" w:cstheme="minorHAnsi"/>
          <w:color w:val="auto"/>
        </w:rPr>
        <w:t>-</w:t>
      </w:r>
      <w:r w:rsidR="00B346F5" w:rsidRPr="007F08C3">
        <w:rPr>
          <w:rFonts w:asciiTheme="minorHAnsi" w:hAnsiTheme="minorHAnsi" w:cstheme="minorHAnsi"/>
          <w:color w:val="auto"/>
        </w:rPr>
        <w:t>fMRI</w:t>
      </w:r>
      <w:r w:rsidRPr="007F08C3">
        <w:rPr>
          <w:rFonts w:asciiTheme="minorHAnsi" w:hAnsiTheme="minorHAnsi" w:cstheme="minorHAnsi"/>
          <w:color w:val="auto"/>
        </w:rPr>
        <w:t xml:space="preserve"> analysis</w:t>
      </w:r>
      <w:r w:rsidR="00902227" w:rsidRPr="007F08C3">
        <w:rPr>
          <w:rFonts w:asciiTheme="minorHAnsi" w:hAnsiTheme="minorHAnsi" w:cstheme="minorHAnsi"/>
          <w:color w:val="auto"/>
        </w:rPr>
        <w:t xml:space="preserve"> and visualization.</w:t>
      </w:r>
      <w:r w:rsidR="002A6546" w:rsidRPr="007F08C3">
        <w:rPr>
          <w:rFonts w:asciiTheme="minorHAnsi" w:hAnsiTheme="minorHAnsi" w:cstheme="minorHAnsi"/>
          <w:color w:val="auto"/>
        </w:rPr>
        <w:t xml:space="preserve"> </w:t>
      </w:r>
    </w:p>
    <w:p w14:paraId="7D4A3E2D" w14:textId="77777777" w:rsidR="005361D9" w:rsidRPr="007F08C3" w:rsidRDefault="005361D9" w:rsidP="00AB49D2">
      <w:pPr>
        <w:pStyle w:val="ListParagraph"/>
        <w:ind w:left="0"/>
        <w:jc w:val="left"/>
        <w:rPr>
          <w:rFonts w:asciiTheme="minorHAnsi" w:hAnsiTheme="minorHAnsi" w:cstheme="minorHAnsi"/>
          <w:color w:val="auto"/>
        </w:rPr>
      </w:pPr>
    </w:p>
    <w:p w14:paraId="14BD1014" w14:textId="3738565F" w:rsidR="00E57DCD" w:rsidRPr="007F08C3" w:rsidRDefault="00E57DCD" w:rsidP="00AB49D2">
      <w:pPr>
        <w:pStyle w:val="ListParagraph"/>
        <w:numPr>
          <w:ilvl w:val="0"/>
          <w:numId w:val="28"/>
        </w:numPr>
        <w:ind w:left="0" w:firstLine="0"/>
        <w:jc w:val="left"/>
        <w:rPr>
          <w:rFonts w:asciiTheme="minorHAnsi" w:hAnsiTheme="minorHAnsi" w:cstheme="minorHAnsi"/>
          <w:b/>
          <w:color w:val="auto"/>
        </w:rPr>
      </w:pPr>
      <w:r w:rsidRPr="007F08C3">
        <w:rPr>
          <w:rFonts w:asciiTheme="minorHAnsi" w:hAnsiTheme="minorHAnsi" w:cstheme="minorHAnsi"/>
          <w:b/>
          <w:color w:val="auto"/>
        </w:rPr>
        <w:t xml:space="preserve">Catheterization and </w:t>
      </w:r>
      <w:r w:rsidR="002F7D1E">
        <w:rPr>
          <w:rFonts w:asciiTheme="minorHAnsi" w:hAnsiTheme="minorHAnsi" w:cstheme="minorHAnsi"/>
          <w:b/>
          <w:color w:val="auto"/>
        </w:rPr>
        <w:t>v</w:t>
      </w:r>
      <w:r w:rsidRPr="007F08C3">
        <w:rPr>
          <w:rFonts w:asciiTheme="minorHAnsi" w:hAnsiTheme="minorHAnsi" w:cstheme="minorHAnsi"/>
          <w:b/>
          <w:color w:val="auto"/>
        </w:rPr>
        <w:t>entilation</w:t>
      </w:r>
      <w:r w:rsidR="00A96F34" w:rsidRPr="007F08C3">
        <w:rPr>
          <w:rFonts w:asciiTheme="minorHAnsi" w:hAnsiTheme="minorHAnsi" w:cstheme="minorHAnsi"/>
          <w:b/>
          <w:color w:val="auto"/>
        </w:rPr>
        <w:t xml:space="preserve"> </w:t>
      </w:r>
      <w:r w:rsidR="002F7D1E">
        <w:rPr>
          <w:rFonts w:asciiTheme="minorHAnsi" w:hAnsiTheme="minorHAnsi" w:cstheme="minorHAnsi"/>
          <w:b/>
          <w:color w:val="auto"/>
        </w:rPr>
        <w:t>s</w:t>
      </w:r>
      <w:r w:rsidR="00A96F34" w:rsidRPr="007F08C3">
        <w:rPr>
          <w:rFonts w:asciiTheme="minorHAnsi" w:hAnsiTheme="minorHAnsi" w:cstheme="minorHAnsi"/>
          <w:b/>
          <w:color w:val="auto"/>
        </w:rPr>
        <w:t>urgery</w:t>
      </w:r>
    </w:p>
    <w:p w14:paraId="1B43F5A8" w14:textId="77777777" w:rsidR="005361D9" w:rsidRPr="007F08C3" w:rsidRDefault="005361D9" w:rsidP="00AB49D2">
      <w:pPr>
        <w:pStyle w:val="ListParagraph"/>
        <w:ind w:left="0"/>
        <w:jc w:val="left"/>
        <w:rPr>
          <w:rFonts w:asciiTheme="minorHAnsi" w:hAnsiTheme="minorHAnsi" w:cstheme="minorHAnsi"/>
          <w:b/>
          <w:color w:val="auto"/>
        </w:rPr>
      </w:pPr>
    </w:p>
    <w:p w14:paraId="5A14FD4A" w14:textId="1666F676" w:rsidR="006957EC" w:rsidRPr="007F08C3" w:rsidRDefault="006957EC"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Set up a ventilator and physiological status monitoring system</w:t>
      </w:r>
      <w:r w:rsidR="00CC2BF8" w:rsidRPr="007F08C3">
        <w:rPr>
          <w:rFonts w:asciiTheme="minorHAnsi" w:hAnsiTheme="minorHAnsi" w:cstheme="minorHAnsi"/>
          <w:color w:val="auto"/>
        </w:rPr>
        <w:t>s</w:t>
      </w:r>
      <w:r w:rsidRPr="007F08C3">
        <w:rPr>
          <w:rFonts w:asciiTheme="minorHAnsi" w:hAnsiTheme="minorHAnsi" w:cstheme="minorHAnsi"/>
          <w:color w:val="auto"/>
        </w:rPr>
        <w:t xml:space="preserve"> such as thermometer, blood pressure</w:t>
      </w:r>
      <w:r w:rsidR="00563C20" w:rsidRPr="007F08C3">
        <w:rPr>
          <w:rFonts w:asciiTheme="minorHAnsi" w:hAnsiTheme="minorHAnsi" w:cstheme="minorHAnsi"/>
          <w:color w:val="auto"/>
        </w:rPr>
        <w:t xml:space="preserve"> </w:t>
      </w:r>
      <w:r w:rsidRPr="007F08C3">
        <w:rPr>
          <w:rFonts w:asciiTheme="minorHAnsi" w:hAnsiTheme="minorHAnsi" w:cstheme="minorHAnsi"/>
          <w:color w:val="auto"/>
        </w:rPr>
        <w:t xml:space="preserve">and respiration recording as shown in </w:t>
      </w:r>
      <w:r w:rsidRPr="007F08C3">
        <w:rPr>
          <w:rFonts w:asciiTheme="minorHAnsi" w:hAnsiTheme="minorHAnsi" w:cstheme="minorHAnsi"/>
          <w:b/>
          <w:color w:val="auto"/>
        </w:rPr>
        <w:t>Figure 1</w:t>
      </w:r>
      <w:r w:rsidRPr="007F08C3">
        <w:rPr>
          <w:rFonts w:asciiTheme="minorHAnsi" w:hAnsiTheme="minorHAnsi" w:cstheme="minorHAnsi"/>
          <w:color w:val="auto"/>
        </w:rPr>
        <w:t>. Set a constant frequency of 60</w:t>
      </w:r>
      <w:r w:rsidR="00C54FDE" w:rsidRPr="007F08C3">
        <w:rPr>
          <w:rFonts w:asciiTheme="minorHAnsi" w:hAnsiTheme="minorHAnsi" w:cstheme="minorHAnsi"/>
          <w:color w:val="auto"/>
        </w:rPr>
        <w:t xml:space="preserve"> </w:t>
      </w:r>
      <w:r w:rsidRPr="007F08C3">
        <w:rPr>
          <w:rFonts w:asciiTheme="minorHAnsi" w:hAnsiTheme="minorHAnsi" w:cstheme="minorHAnsi"/>
          <w:color w:val="auto"/>
        </w:rPr>
        <w:t>±</w:t>
      </w:r>
      <w:r w:rsidR="00C54FDE" w:rsidRPr="007F08C3">
        <w:rPr>
          <w:rFonts w:asciiTheme="minorHAnsi" w:hAnsiTheme="minorHAnsi" w:cstheme="minorHAnsi"/>
          <w:color w:val="auto"/>
        </w:rPr>
        <w:t xml:space="preserve"> </w:t>
      </w:r>
      <w:r w:rsidRPr="007F08C3">
        <w:rPr>
          <w:rFonts w:asciiTheme="minorHAnsi" w:hAnsiTheme="minorHAnsi" w:cstheme="minorHAnsi"/>
          <w:color w:val="auto"/>
        </w:rPr>
        <w:t>1 breath/min</w:t>
      </w:r>
      <w:r w:rsidR="00C1237D" w:rsidRPr="007F08C3">
        <w:rPr>
          <w:rFonts w:asciiTheme="minorHAnsi" w:hAnsiTheme="minorHAnsi" w:cstheme="minorHAnsi"/>
          <w:color w:val="auto"/>
        </w:rPr>
        <w:t xml:space="preserve"> with</w:t>
      </w:r>
      <w:r w:rsidR="0093700B" w:rsidRPr="007F08C3">
        <w:rPr>
          <w:rFonts w:asciiTheme="minorHAnsi" w:hAnsiTheme="minorHAnsi" w:cstheme="minorHAnsi"/>
          <w:color w:val="auto"/>
          <w:lang w:eastAsia="ko-KR"/>
        </w:rPr>
        <w:t xml:space="preserve"> the ventilator</w:t>
      </w:r>
      <w:r w:rsidRPr="007F08C3">
        <w:rPr>
          <w:rFonts w:asciiTheme="minorHAnsi" w:hAnsiTheme="minorHAnsi" w:cstheme="minorHAnsi"/>
          <w:color w:val="auto"/>
        </w:rPr>
        <w:t xml:space="preserve"> and a temperature of 37</w:t>
      </w:r>
      <w:r w:rsidR="00C54FDE" w:rsidRPr="007F08C3">
        <w:rPr>
          <w:rFonts w:asciiTheme="minorHAnsi" w:hAnsiTheme="minorHAnsi" w:cstheme="minorHAnsi"/>
          <w:color w:val="auto"/>
        </w:rPr>
        <w:t xml:space="preserve"> </w:t>
      </w:r>
      <w:r w:rsidRPr="007F08C3">
        <w:rPr>
          <w:rFonts w:asciiTheme="minorHAnsi" w:hAnsiTheme="minorHAnsi" w:cstheme="minorHAnsi"/>
          <w:color w:val="auto"/>
        </w:rPr>
        <w:t>°</w:t>
      </w:r>
      <w:r w:rsidR="00387ACF" w:rsidRPr="007F08C3">
        <w:rPr>
          <w:rFonts w:asciiTheme="minorHAnsi" w:hAnsiTheme="minorHAnsi" w:cstheme="minorHAnsi"/>
          <w:color w:val="auto"/>
        </w:rPr>
        <w:t>C</w:t>
      </w:r>
      <w:r w:rsidR="00C1237D" w:rsidRPr="007F08C3">
        <w:rPr>
          <w:rFonts w:asciiTheme="minorHAnsi" w:hAnsiTheme="minorHAnsi" w:cstheme="minorHAnsi"/>
          <w:color w:val="auto"/>
        </w:rPr>
        <w:t xml:space="preserve"> using a</w:t>
      </w:r>
      <w:r w:rsidR="00BE6FDB" w:rsidRPr="007F08C3">
        <w:rPr>
          <w:rFonts w:asciiTheme="minorHAnsi" w:hAnsiTheme="minorHAnsi" w:cstheme="minorHAnsi"/>
          <w:color w:val="auto"/>
          <w:lang w:eastAsia="ko-KR"/>
        </w:rPr>
        <w:t>n</w:t>
      </w:r>
      <w:r w:rsidR="00C1237D" w:rsidRPr="007F08C3">
        <w:rPr>
          <w:rFonts w:asciiTheme="minorHAnsi" w:hAnsiTheme="minorHAnsi" w:cstheme="minorHAnsi"/>
          <w:color w:val="auto"/>
        </w:rPr>
        <w:t xml:space="preserve"> MR-compatible heating pad with a feedback control</w:t>
      </w:r>
      <w:r w:rsidR="00747FDB" w:rsidRPr="007F08C3">
        <w:rPr>
          <w:rFonts w:asciiTheme="minorHAnsi" w:hAnsiTheme="minorHAnsi" w:cstheme="minorHAnsi"/>
          <w:color w:val="auto"/>
        </w:rPr>
        <w:t xml:space="preserve"> set</w:t>
      </w:r>
      <w:r w:rsidRPr="007F08C3">
        <w:rPr>
          <w:rFonts w:asciiTheme="minorHAnsi" w:hAnsiTheme="minorHAnsi" w:cstheme="minorHAnsi"/>
          <w:color w:val="auto"/>
        </w:rPr>
        <w:t>.</w:t>
      </w:r>
    </w:p>
    <w:p w14:paraId="16351FF1" w14:textId="77777777" w:rsidR="006957EC" w:rsidRPr="007F08C3" w:rsidRDefault="006957EC" w:rsidP="00AB49D2">
      <w:pPr>
        <w:pStyle w:val="ListParagraph"/>
        <w:ind w:left="0"/>
        <w:jc w:val="left"/>
        <w:rPr>
          <w:rFonts w:asciiTheme="minorHAnsi" w:hAnsiTheme="minorHAnsi" w:cstheme="minorHAnsi"/>
          <w:color w:val="auto"/>
        </w:rPr>
      </w:pPr>
    </w:p>
    <w:p w14:paraId="5F287FB2" w14:textId="0709D45A" w:rsidR="005361D9" w:rsidRPr="007F08C3" w:rsidRDefault="00534844"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A</w:t>
      </w:r>
      <w:r w:rsidR="005361D9" w:rsidRPr="007F08C3">
        <w:rPr>
          <w:rFonts w:asciiTheme="minorHAnsi" w:hAnsiTheme="minorHAnsi" w:cstheme="minorHAnsi"/>
          <w:color w:val="auto"/>
        </w:rPr>
        <w:t>nesthe</w:t>
      </w:r>
      <w:r w:rsidRPr="007F08C3">
        <w:rPr>
          <w:rFonts w:asciiTheme="minorHAnsi" w:hAnsiTheme="minorHAnsi" w:cstheme="minorHAnsi"/>
          <w:color w:val="auto"/>
        </w:rPr>
        <w:t xml:space="preserve">tize an adult male Sprague-Dawley rat (300-600 g) </w:t>
      </w:r>
      <w:r w:rsidR="00AD01A4" w:rsidRPr="007F08C3">
        <w:rPr>
          <w:rFonts w:asciiTheme="minorHAnsi" w:hAnsiTheme="minorHAnsi" w:cstheme="minorHAnsi"/>
          <w:color w:val="auto"/>
        </w:rPr>
        <w:t xml:space="preserve">in </w:t>
      </w:r>
      <w:r w:rsidR="003E400D" w:rsidRPr="007F08C3">
        <w:rPr>
          <w:rFonts w:asciiTheme="minorHAnsi" w:hAnsiTheme="minorHAnsi" w:cstheme="minorHAnsi"/>
          <w:color w:val="auto"/>
        </w:rPr>
        <w:t xml:space="preserve">a </w:t>
      </w:r>
      <w:r w:rsidR="00AD01A4" w:rsidRPr="007F08C3">
        <w:rPr>
          <w:rFonts w:asciiTheme="minorHAnsi" w:hAnsiTheme="minorHAnsi" w:cstheme="minorHAnsi"/>
          <w:color w:val="auto"/>
        </w:rPr>
        <w:t>chamber</w:t>
      </w:r>
      <w:r w:rsidR="008C0DEF" w:rsidRPr="007F08C3">
        <w:rPr>
          <w:rFonts w:asciiTheme="minorHAnsi" w:hAnsiTheme="minorHAnsi" w:cstheme="minorHAnsi"/>
          <w:color w:val="auto"/>
        </w:rPr>
        <w:t xml:space="preserve"> with </w:t>
      </w:r>
      <w:r w:rsidR="005361D9" w:rsidRPr="007F08C3">
        <w:rPr>
          <w:rFonts w:asciiTheme="minorHAnsi" w:hAnsiTheme="minorHAnsi" w:cstheme="minorHAnsi"/>
          <w:color w:val="auto"/>
        </w:rPr>
        <w:t>5% isoflurane</w:t>
      </w:r>
      <w:r w:rsidR="00E36FEE" w:rsidRPr="007F08C3">
        <w:rPr>
          <w:rFonts w:asciiTheme="minorHAnsi" w:hAnsiTheme="minorHAnsi" w:cstheme="minorHAnsi"/>
          <w:color w:val="auto"/>
        </w:rPr>
        <w:t xml:space="preserve"> for induction and </w:t>
      </w:r>
      <w:r w:rsidR="00F52E76" w:rsidRPr="007F08C3">
        <w:rPr>
          <w:rFonts w:asciiTheme="minorHAnsi" w:hAnsiTheme="minorHAnsi" w:cstheme="minorHAnsi"/>
          <w:color w:val="auto"/>
        </w:rPr>
        <w:t xml:space="preserve">deliver </w:t>
      </w:r>
      <w:r w:rsidR="00345AB4" w:rsidRPr="007F08C3">
        <w:rPr>
          <w:rFonts w:asciiTheme="minorHAnsi" w:hAnsiTheme="minorHAnsi" w:cstheme="minorHAnsi"/>
          <w:color w:val="auto"/>
        </w:rPr>
        <w:t>2-2.5% isoflurane for surgery</w:t>
      </w:r>
      <w:r w:rsidR="005361D9" w:rsidRPr="007F08C3">
        <w:rPr>
          <w:rFonts w:asciiTheme="minorHAnsi" w:hAnsiTheme="minorHAnsi" w:cstheme="minorHAnsi"/>
          <w:color w:val="auto"/>
        </w:rPr>
        <w:t xml:space="preserve"> </w:t>
      </w:r>
      <w:r w:rsidR="008010E2" w:rsidRPr="007F08C3">
        <w:rPr>
          <w:rFonts w:asciiTheme="minorHAnsi" w:hAnsiTheme="minorHAnsi" w:cstheme="minorHAnsi"/>
          <w:color w:val="auto"/>
        </w:rPr>
        <w:t>from</w:t>
      </w:r>
      <w:r w:rsidR="005361D9" w:rsidRPr="007F08C3">
        <w:rPr>
          <w:rFonts w:asciiTheme="minorHAnsi" w:hAnsiTheme="minorHAnsi" w:cstheme="minorHAnsi"/>
          <w:color w:val="auto"/>
        </w:rPr>
        <w:t xml:space="preserve"> </w:t>
      </w:r>
      <w:r w:rsidR="00286127" w:rsidRPr="007F08C3">
        <w:rPr>
          <w:rFonts w:asciiTheme="minorHAnsi" w:hAnsiTheme="minorHAnsi" w:cstheme="minorHAnsi"/>
          <w:color w:val="auto"/>
        </w:rPr>
        <w:t xml:space="preserve">a </w:t>
      </w:r>
      <w:r w:rsidR="005361D9" w:rsidRPr="007F08C3">
        <w:rPr>
          <w:rFonts w:asciiTheme="minorHAnsi" w:hAnsiTheme="minorHAnsi" w:cstheme="minorHAnsi"/>
          <w:color w:val="auto"/>
        </w:rPr>
        <w:t>vaporizer.</w:t>
      </w:r>
      <w:r w:rsidR="00565AFB" w:rsidRPr="007F08C3">
        <w:rPr>
          <w:rFonts w:asciiTheme="minorHAnsi" w:hAnsiTheme="minorHAnsi" w:cstheme="minorHAnsi"/>
          <w:color w:val="auto"/>
        </w:rPr>
        <w:t xml:space="preserve"> Check </w:t>
      </w:r>
      <w:r w:rsidR="0093535E" w:rsidRPr="007F08C3">
        <w:rPr>
          <w:rFonts w:asciiTheme="minorHAnsi" w:hAnsiTheme="minorHAnsi" w:cstheme="minorHAnsi"/>
          <w:color w:val="auto"/>
        </w:rPr>
        <w:t xml:space="preserve">the depth of anesthesia by pinching </w:t>
      </w:r>
      <w:r w:rsidR="00747FDB" w:rsidRPr="007F08C3">
        <w:rPr>
          <w:rFonts w:asciiTheme="minorHAnsi" w:hAnsiTheme="minorHAnsi" w:cstheme="minorHAnsi"/>
          <w:color w:val="auto"/>
        </w:rPr>
        <w:t xml:space="preserve">the </w:t>
      </w:r>
      <w:proofErr w:type="spellStart"/>
      <w:r w:rsidR="0093535E" w:rsidRPr="007F08C3">
        <w:rPr>
          <w:rFonts w:asciiTheme="minorHAnsi" w:hAnsiTheme="minorHAnsi" w:cstheme="minorHAnsi"/>
          <w:color w:val="auto"/>
        </w:rPr>
        <w:t>hindpaw</w:t>
      </w:r>
      <w:proofErr w:type="spellEnd"/>
      <w:r w:rsidR="0093535E" w:rsidRPr="007F08C3">
        <w:rPr>
          <w:rFonts w:asciiTheme="minorHAnsi" w:hAnsiTheme="minorHAnsi" w:cstheme="minorHAnsi"/>
          <w:color w:val="auto"/>
        </w:rPr>
        <w:t xml:space="preserve"> and confirming </w:t>
      </w:r>
      <w:r w:rsidRPr="007F08C3">
        <w:rPr>
          <w:rFonts w:asciiTheme="minorHAnsi" w:hAnsiTheme="minorHAnsi" w:cstheme="minorHAnsi"/>
          <w:color w:val="auto"/>
        </w:rPr>
        <w:t xml:space="preserve">the </w:t>
      </w:r>
      <w:r w:rsidR="0093535E" w:rsidRPr="007F08C3">
        <w:rPr>
          <w:rFonts w:asciiTheme="minorHAnsi" w:hAnsiTheme="minorHAnsi" w:cstheme="minorHAnsi"/>
          <w:color w:val="auto"/>
        </w:rPr>
        <w:t>lack of a withdraw</w:t>
      </w:r>
      <w:r w:rsidR="00221476" w:rsidRPr="007F08C3">
        <w:rPr>
          <w:rFonts w:asciiTheme="minorHAnsi" w:hAnsiTheme="minorHAnsi" w:cstheme="minorHAnsi"/>
          <w:color w:val="auto"/>
        </w:rPr>
        <w:t>al</w:t>
      </w:r>
      <w:r w:rsidR="0093535E" w:rsidRPr="007F08C3">
        <w:rPr>
          <w:rFonts w:asciiTheme="minorHAnsi" w:hAnsiTheme="minorHAnsi" w:cstheme="minorHAnsi"/>
          <w:color w:val="auto"/>
        </w:rPr>
        <w:t xml:space="preserve"> response</w:t>
      </w:r>
      <w:r w:rsidR="00565AFB" w:rsidRPr="007F08C3">
        <w:rPr>
          <w:rFonts w:asciiTheme="minorHAnsi" w:hAnsiTheme="minorHAnsi" w:cstheme="minorHAnsi"/>
          <w:color w:val="auto"/>
        </w:rPr>
        <w:t>.</w:t>
      </w:r>
      <w:r w:rsidR="006D7F05" w:rsidRPr="007F08C3">
        <w:rPr>
          <w:rFonts w:asciiTheme="minorHAnsi" w:hAnsiTheme="minorHAnsi" w:cstheme="minorHAnsi"/>
          <w:color w:val="auto"/>
        </w:rPr>
        <w:t xml:space="preserve"> </w:t>
      </w:r>
    </w:p>
    <w:p w14:paraId="553B4AE6" w14:textId="77777777" w:rsidR="00434C67" w:rsidRPr="007F08C3" w:rsidRDefault="00434C67" w:rsidP="00AB49D2">
      <w:pPr>
        <w:pStyle w:val="ListParagraph"/>
        <w:ind w:left="0"/>
        <w:jc w:val="left"/>
        <w:rPr>
          <w:rFonts w:asciiTheme="minorHAnsi" w:hAnsiTheme="minorHAnsi" w:cstheme="minorHAnsi"/>
          <w:color w:val="auto"/>
        </w:rPr>
      </w:pPr>
    </w:p>
    <w:p w14:paraId="71C82AE7" w14:textId="1F243F1D" w:rsidR="00534844" w:rsidRPr="007F08C3" w:rsidRDefault="005361D9"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Intubate the animal with a 14</w:t>
      </w:r>
      <w:r w:rsidR="00534844" w:rsidRPr="007F08C3">
        <w:rPr>
          <w:rFonts w:asciiTheme="minorHAnsi" w:hAnsiTheme="minorHAnsi" w:cstheme="minorHAnsi"/>
          <w:color w:val="auto"/>
        </w:rPr>
        <w:t xml:space="preserve"> G</w:t>
      </w:r>
      <w:r w:rsidRPr="007F08C3">
        <w:rPr>
          <w:rFonts w:asciiTheme="minorHAnsi" w:hAnsiTheme="minorHAnsi" w:cstheme="minorHAnsi"/>
          <w:color w:val="auto"/>
        </w:rPr>
        <w:t xml:space="preserve"> plastic cannula for ventilation</w:t>
      </w:r>
      <w:r w:rsidR="006271CC" w:rsidRPr="007F08C3">
        <w:rPr>
          <w:rFonts w:asciiTheme="minorHAnsi" w:hAnsiTheme="minorHAnsi" w:cstheme="minorHAnsi"/>
          <w:color w:val="auto"/>
        </w:rPr>
        <w:t xml:space="preserve"> (60</w:t>
      </w:r>
      <w:r w:rsidR="00534844" w:rsidRPr="007F08C3">
        <w:rPr>
          <w:rFonts w:asciiTheme="minorHAnsi" w:hAnsiTheme="minorHAnsi" w:cstheme="minorHAnsi"/>
          <w:color w:val="auto"/>
        </w:rPr>
        <w:t xml:space="preserve"> </w:t>
      </w:r>
      <w:r w:rsidR="006271CC" w:rsidRPr="007F08C3">
        <w:rPr>
          <w:rFonts w:asciiTheme="minorHAnsi" w:hAnsiTheme="minorHAnsi" w:cstheme="minorHAnsi"/>
          <w:color w:val="auto"/>
        </w:rPr>
        <w:t>±</w:t>
      </w:r>
      <w:r w:rsidR="00534844" w:rsidRPr="007F08C3">
        <w:rPr>
          <w:rFonts w:asciiTheme="minorHAnsi" w:hAnsiTheme="minorHAnsi" w:cstheme="minorHAnsi"/>
          <w:color w:val="auto"/>
        </w:rPr>
        <w:t xml:space="preserve"> </w:t>
      </w:r>
      <w:r w:rsidR="006271CC" w:rsidRPr="007F08C3">
        <w:rPr>
          <w:rFonts w:asciiTheme="minorHAnsi" w:hAnsiTheme="minorHAnsi" w:cstheme="minorHAnsi"/>
          <w:color w:val="auto"/>
        </w:rPr>
        <w:t>1 breath/min</w:t>
      </w:r>
      <w:r w:rsidR="00BC7520" w:rsidRPr="007F08C3">
        <w:rPr>
          <w:rFonts w:asciiTheme="minorHAnsi" w:hAnsiTheme="minorHAnsi" w:cstheme="minorHAnsi"/>
          <w:color w:val="auto"/>
        </w:rPr>
        <w:t xml:space="preserve"> with a mixture of 70% air and 30% oxygen</w:t>
      </w:r>
      <w:r w:rsidR="006271CC" w:rsidRPr="007F08C3">
        <w:rPr>
          <w:rFonts w:asciiTheme="minorHAnsi" w:hAnsiTheme="minorHAnsi" w:cstheme="minorHAnsi"/>
          <w:color w:val="auto"/>
        </w:rPr>
        <w:t>)</w:t>
      </w:r>
      <w:r w:rsidRPr="007F08C3">
        <w:rPr>
          <w:rFonts w:asciiTheme="minorHAnsi" w:hAnsiTheme="minorHAnsi" w:cstheme="minorHAnsi"/>
          <w:color w:val="auto"/>
        </w:rPr>
        <w:t xml:space="preserve">. </w:t>
      </w:r>
      <w:r w:rsidR="0098235B" w:rsidRPr="007F08C3">
        <w:rPr>
          <w:rFonts w:asciiTheme="minorHAnsi" w:hAnsiTheme="minorHAnsi" w:cstheme="minorHAnsi"/>
          <w:color w:val="auto"/>
        </w:rPr>
        <w:t xml:space="preserve">Adjust </w:t>
      </w:r>
      <w:r w:rsidR="00E22513" w:rsidRPr="007F08C3">
        <w:rPr>
          <w:rFonts w:asciiTheme="minorHAnsi" w:hAnsiTheme="minorHAnsi" w:cstheme="minorHAnsi"/>
          <w:color w:val="auto"/>
        </w:rPr>
        <w:t>e</w:t>
      </w:r>
      <w:r w:rsidR="0098235B" w:rsidRPr="007F08C3">
        <w:rPr>
          <w:rFonts w:asciiTheme="minorHAnsi" w:hAnsiTheme="minorHAnsi" w:cstheme="minorHAnsi"/>
          <w:color w:val="auto"/>
        </w:rPr>
        <w:t xml:space="preserve">nd-tidal </w:t>
      </w:r>
      <w:r w:rsidR="00F60361" w:rsidRPr="007F08C3">
        <w:rPr>
          <w:rFonts w:asciiTheme="minorHAnsi" w:hAnsiTheme="minorHAnsi" w:cstheme="minorHAnsi"/>
          <w:color w:val="auto"/>
        </w:rPr>
        <w:t>carbon dioxide (</w:t>
      </w:r>
      <w:r w:rsidR="0098235B" w:rsidRPr="007F08C3">
        <w:rPr>
          <w:rFonts w:asciiTheme="minorHAnsi" w:hAnsiTheme="minorHAnsi" w:cstheme="minorHAnsi"/>
          <w:color w:val="auto"/>
        </w:rPr>
        <w:t>CO</w:t>
      </w:r>
      <w:r w:rsidR="0098235B" w:rsidRPr="007F08C3">
        <w:rPr>
          <w:rFonts w:asciiTheme="minorHAnsi" w:hAnsiTheme="minorHAnsi" w:cstheme="minorHAnsi"/>
          <w:color w:val="auto"/>
          <w:vertAlign w:val="subscript"/>
        </w:rPr>
        <w:t>2</w:t>
      </w:r>
      <w:r w:rsidR="00F60361" w:rsidRPr="007F08C3">
        <w:rPr>
          <w:rFonts w:asciiTheme="minorHAnsi" w:hAnsiTheme="minorHAnsi" w:cstheme="minorHAnsi"/>
          <w:color w:val="auto"/>
        </w:rPr>
        <w:t xml:space="preserve">) </w:t>
      </w:r>
      <w:r w:rsidR="0098235B" w:rsidRPr="007F08C3">
        <w:rPr>
          <w:rFonts w:asciiTheme="minorHAnsi" w:hAnsiTheme="minorHAnsi" w:cstheme="minorHAnsi"/>
          <w:color w:val="auto"/>
        </w:rPr>
        <w:t xml:space="preserve">to be </w:t>
      </w:r>
      <w:r w:rsidR="005A0771" w:rsidRPr="007F08C3">
        <w:rPr>
          <w:rFonts w:asciiTheme="minorHAnsi" w:hAnsiTheme="minorHAnsi" w:cstheme="minorHAnsi"/>
          <w:color w:val="auto"/>
        </w:rPr>
        <w:t>in the range of</w:t>
      </w:r>
      <w:r w:rsidR="0098235B" w:rsidRPr="007F08C3">
        <w:rPr>
          <w:rFonts w:asciiTheme="minorHAnsi" w:hAnsiTheme="minorHAnsi" w:cstheme="minorHAnsi"/>
          <w:color w:val="auto"/>
        </w:rPr>
        <w:t xml:space="preserve"> 25</w:t>
      </w:r>
      <w:r w:rsidR="00534844" w:rsidRPr="007F08C3">
        <w:rPr>
          <w:rFonts w:asciiTheme="minorHAnsi" w:hAnsiTheme="minorHAnsi" w:cstheme="minorHAnsi"/>
          <w:color w:val="auto"/>
        </w:rPr>
        <w:t xml:space="preserve"> </w:t>
      </w:r>
      <w:r w:rsidR="0098235B" w:rsidRPr="007F08C3">
        <w:rPr>
          <w:rFonts w:asciiTheme="minorHAnsi" w:hAnsiTheme="minorHAnsi" w:cstheme="minorHAnsi"/>
          <w:color w:val="auto"/>
        </w:rPr>
        <w:t>±</w:t>
      </w:r>
      <w:r w:rsidR="00534844" w:rsidRPr="007F08C3">
        <w:rPr>
          <w:rFonts w:asciiTheme="minorHAnsi" w:hAnsiTheme="minorHAnsi" w:cstheme="minorHAnsi"/>
          <w:color w:val="auto"/>
        </w:rPr>
        <w:t xml:space="preserve"> </w:t>
      </w:r>
      <w:r w:rsidR="0098235B" w:rsidRPr="007F08C3">
        <w:rPr>
          <w:rFonts w:asciiTheme="minorHAnsi" w:hAnsiTheme="minorHAnsi" w:cstheme="minorHAnsi"/>
          <w:color w:val="auto"/>
        </w:rPr>
        <w:t>5 mmHg</w:t>
      </w:r>
      <w:r w:rsidR="00606A62" w:rsidRPr="007F08C3">
        <w:rPr>
          <w:rFonts w:asciiTheme="minorHAnsi" w:hAnsiTheme="minorHAnsi" w:cstheme="minorHAnsi"/>
          <w:color w:val="auto"/>
        </w:rPr>
        <w:fldChar w:fldCharType="begin"/>
      </w:r>
      <w:r w:rsidR="00544E9A" w:rsidRPr="007F08C3">
        <w:rPr>
          <w:rFonts w:asciiTheme="minorHAnsi" w:hAnsiTheme="minorHAnsi" w:cstheme="minorHAnsi"/>
          <w:color w:val="auto"/>
        </w:rPr>
        <w:instrText xml:space="preserve"> ADDIN EN.CITE &lt;EndNote&gt;&lt;Cite&gt;&lt;Author&gt;Liou&lt;/Author&gt;&lt;Year&gt;1994&lt;/Year&gt;&lt;IDText&gt;Quantitative assessment of the effect of chronic phrenicotomy on the induction of the crossed phrenic phenomenon&lt;/IDText&gt;&lt;DisplayText&gt;&lt;style face="superscript"&gt;29&lt;/style&gt;&lt;/DisplayText&gt;&lt;record&gt;&lt;dates&gt;&lt;pub-dates&gt;&lt;date&gt;May&lt;/date&gt;&lt;/pub-dates&gt;&lt;year&gt;1994&lt;/year&gt;&lt;/dates&gt;&lt;keywords&gt;&lt;keyword&gt;Action Potentials/physiology&lt;/keyword&gt;&lt;keyword&gt;Animals&lt;/keyword&gt;&lt;keyword&gt;Diaphragm/innervation/physiology&lt;/keyword&gt;&lt;keyword&gt;Electromyography&lt;/keyword&gt;&lt;keyword&gt;Electrophysiology/methods&lt;/keyword&gt;&lt;keyword&gt;Female&lt;/keyword&gt;&lt;keyword&gt;Muscle Contraction&lt;/keyword&gt;&lt;keyword&gt;Muscle Denervation&lt;/keyword&gt;&lt;keyword&gt;Muscles/*innervation/physiology&lt;/keyword&gt;&lt;keyword&gt;*Neuronal Plasticity&lt;/keyword&gt;&lt;keyword&gt;Phrenic Nerve/*physiology&lt;/keyword&gt;&lt;keyword&gt;Rats&lt;/keyword&gt;&lt;keyword&gt;Rats, Sprague-Dawley&lt;/keyword&gt;&lt;keyword&gt;Respiration/physiology&lt;/keyword&gt;&lt;keyword&gt;Spinal Cord/physiology&lt;/keyword&gt;&lt;/keywords&gt;&lt;urls&gt;&lt;related-urls&gt;&lt;url&gt;https://www.ncbi.nlm.nih.gov/pubmed/8200432&lt;/url&gt;&lt;/related-urls&gt;&lt;/urls&gt;&lt;isbn&gt;0014-4886 (Print)&amp;#xD;0014-4886 (Linking)&lt;/isbn&gt;&lt;titles&gt;&lt;title&gt;Quantitative assessment of the effect of chronic phrenicotomy on the induction of the crossed phrenic phenomenon&lt;/title&gt;&lt;secondary-title&gt;Exp Neurol&lt;/secondary-title&gt;&lt;/titles&gt;&lt;pages&gt;145-53&lt;/pages&gt;&lt;number&gt;1&lt;/number&gt;&lt;contributors&gt;&lt;authors&gt;&lt;author&gt;Liou, W. W.&lt;/author&gt;&lt;author&gt;Goshgarian, H. G.&lt;/author&gt;&lt;/authors&gt;&lt;/contributors&gt;&lt;edition&gt;1994/05/01&lt;/edition&gt;&lt;added-date format="utc"&gt;1591707451&lt;/added-date&gt;&lt;ref-type name="Journal Article"&gt;17&lt;/ref-type&gt;&lt;auth-address&gt;Department of Anatomy and Cell Biology, Wayne State University, School of Medicine, Detroit, Michigan 48201.&lt;/auth-address&gt;&lt;rec-number&gt;1057&lt;/rec-number&gt;&lt;last-updated-date format="utc"&gt;1591707451&lt;/last-updated-date&gt;&lt;accession-num&gt;8200432&lt;/accession-num&gt;&lt;electronic-resource-num&gt;10.1006/exnr.1994.1088&lt;/electronic-resource-num&gt;&lt;volume&gt;127&lt;/volume&gt;&lt;/record&gt;&lt;/Cite&gt;&lt;/EndNote&gt;</w:instrText>
      </w:r>
      <w:r w:rsidR="00606A62" w:rsidRPr="007F08C3">
        <w:rPr>
          <w:rFonts w:asciiTheme="minorHAnsi" w:hAnsiTheme="minorHAnsi" w:cstheme="minorHAnsi"/>
          <w:color w:val="auto"/>
        </w:rPr>
        <w:fldChar w:fldCharType="separate"/>
      </w:r>
      <w:r w:rsidR="00544E9A" w:rsidRPr="007F08C3">
        <w:rPr>
          <w:rFonts w:asciiTheme="minorHAnsi" w:hAnsiTheme="minorHAnsi" w:cstheme="minorHAnsi"/>
          <w:noProof/>
          <w:color w:val="auto"/>
          <w:vertAlign w:val="superscript"/>
        </w:rPr>
        <w:t>29</w:t>
      </w:r>
      <w:r w:rsidR="00606A62" w:rsidRPr="007F08C3">
        <w:rPr>
          <w:rFonts w:asciiTheme="minorHAnsi" w:hAnsiTheme="minorHAnsi" w:cstheme="minorHAnsi"/>
          <w:color w:val="auto"/>
        </w:rPr>
        <w:fldChar w:fldCharType="end"/>
      </w:r>
      <w:r w:rsidR="0098235B" w:rsidRPr="007F08C3">
        <w:rPr>
          <w:rFonts w:asciiTheme="minorHAnsi" w:hAnsiTheme="minorHAnsi" w:cstheme="minorHAnsi"/>
          <w:color w:val="auto"/>
        </w:rPr>
        <w:t xml:space="preserve">. </w:t>
      </w:r>
    </w:p>
    <w:p w14:paraId="403888ED" w14:textId="77777777" w:rsidR="00534844" w:rsidRPr="007F08C3" w:rsidRDefault="00534844" w:rsidP="00AB49D2">
      <w:pPr>
        <w:pStyle w:val="ListParagraph"/>
        <w:ind w:left="0"/>
        <w:jc w:val="left"/>
        <w:rPr>
          <w:rFonts w:asciiTheme="minorHAnsi" w:hAnsiTheme="minorHAnsi" w:cstheme="minorHAnsi"/>
          <w:color w:val="auto"/>
        </w:rPr>
      </w:pPr>
    </w:p>
    <w:p w14:paraId="19C78B4F" w14:textId="040BE709" w:rsidR="00802300" w:rsidRPr="007F08C3" w:rsidRDefault="00534844"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210AC2" w:rsidRPr="007F08C3">
        <w:rPr>
          <w:rFonts w:asciiTheme="minorHAnsi" w:hAnsiTheme="minorHAnsi" w:cstheme="minorHAnsi"/>
          <w:color w:val="auto"/>
        </w:rPr>
        <w:t>The i</w:t>
      </w:r>
      <w:r w:rsidR="005361D9" w:rsidRPr="007F08C3">
        <w:rPr>
          <w:rFonts w:asciiTheme="minorHAnsi" w:hAnsiTheme="minorHAnsi" w:cstheme="minorHAnsi"/>
          <w:color w:val="auto"/>
        </w:rPr>
        <w:t xml:space="preserve">ntubation is critical </w:t>
      </w:r>
      <w:r w:rsidR="00837EB7" w:rsidRPr="007F08C3">
        <w:rPr>
          <w:rFonts w:asciiTheme="minorHAnsi" w:hAnsiTheme="minorHAnsi" w:cstheme="minorHAnsi"/>
          <w:color w:val="auto"/>
        </w:rPr>
        <w:t xml:space="preserve">for </w:t>
      </w:r>
      <w:r w:rsidR="005361D9" w:rsidRPr="007F08C3">
        <w:rPr>
          <w:rFonts w:asciiTheme="minorHAnsi" w:hAnsiTheme="minorHAnsi" w:cstheme="minorHAnsi"/>
          <w:color w:val="auto"/>
        </w:rPr>
        <w:t>maintain</w:t>
      </w:r>
      <w:r w:rsidR="00837EB7" w:rsidRPr="007F08C3">
        <w:rPr>
          <w:rFonts w:asciiTheme="minorHAnsi" w:hAnsiTheme="minorHAnsi" w:cstheme="minorHAnsi"/>
          <w:color w:val="auto"/>
        </w:rPr>
        <w:t>ing</w:t>
      </w:r>
      <w:r w:rsidR="005361D9" w:rsidRPr="007F08C3">
        <w:rPr>
          <w:rFonts w:asciiTheme="minorHAnsi" w:hAnsiTheme="minorHAnsi" w:cstheme="minorHAnsi"/>
          <w:color w:val="auto"/>
        </w:rPr>
        <w:t xml:space="preserve"> proper CO</w:t>
      </w:r>
      <w:r w:rsidR="005361D9" w:rsidRPr="007F08C3">
        <w:rPr>
          <w:rFonts w:asciiTheme="minorHAnsi" w:hAnsiTheme="minorHAnsi" w:cstheme="minorHAnsi"/>
          <w:color w:val="auto"/>
          <w:vertAlign w:val="subscript"/>
        </w:rPr>
        <w:t>2</w:t>
      </w:r>
      <w:r w:rsidR="005361D9" w:rsidRPr="007F08C3">
        <w:rPr>
          <w:rFonts w:asciiTheme="minorHAnsi" w:hAnsiTheme="minorHAnsi" w:cstheme="minorHAnsi"/>
          <w:color w:val="auto"/>
        </w:rPr>
        <w:t xml:space="preserve"> level</w:t>
      </w:r>
      <w:r w:rsidR="00837EB7" w:rsidRPr="007F08C3">
        <w:rPr>
          <w:rFonts w:asciiTheme="minorHAnsi" w:hAnsiTheme="minorHAnsi" w:cstheme="minorHAnsi"/>
          <w:color w:val="auto"/>
        </w:rPr>
        <w:t>s</w:t>
      </w:r>
      <w:r w:rsidR="005361D9" w:rsidRPr="007F08C3">
        <w:rPr>
          <w:rFonts w:asciiTheme="minorHAnsi" w:hAnsiTheme="minorHAnsi" w:cstheme="minorHAnsi"/>
          <w:color w:val="auto"/>
        </w:rPr>
        <w:t xml:space="preserve"> through fMRI experiments.</w:t>
      </w:r>
    </w:p>
    <w:p w14:paraId="277867D0" w14:textId="3C1C28A5" w:rsidR="00434C67" w:rsidRPr="007F08C3" w:rsidRDefault="00434C67" w:rsidP="00AB49D2">
      <w:pPr>
        <w:pStyle w:val="ListParagraph"/>
        <w:ind w:left="0"/>
        <w:jc w:val="left"/>
        <w:rPr>
          <w:rFonts w:asciiTheme="minorHAnsi" w:hAnsiTheme="minorHAnsi" w:cstheme="minorHAnsi"/>
          <w:color w:val="auto"/>
        </w:rPr>
      </w:pPr>
    </w:p>
    <w:p w14:paraId="4C9E2EE2" w14:textId="2028420A" w:rsidR="002C3CCE" w:rsidRPr="007F08C3" w:rsidRDefault="005361D9" w:rsidP="00AB49D2">
      <w:pPr>
        <w:pStyle w:val="ListParagraph"/>
        <w:numPr>
          <w:ilvl w:val="1"/>
          <w:numId w:val="28"/>
        </w:numPr>
        <w:ind w:left="0" w:firstLine="0"/>
        <w:jc w:val="left"/>
        <w:rPr>
          <w:rFonts w:asciiTheme="minorHAnsi" w:hAnsiTheme="minorHAnsi" w:cstheme="minorHAnsi"/>
          <w:color w:val="auto"/>
          <w:lang w:eastAsia="ko-KR"/>
        </w:rPr>
      </w:pPr>
      <w:r w:rsidRPr="007F08C3">
        <w:rPr>
          <w:rFonts w:asciiTheme="minorHAnsi" w:hAnsiTheme="minorHAnsi" w:cstheme="minorHAnsi"/>
          <w:color w:val="auto"/>
        </w:rPr>
        <w:t>Place the animal</w:t>
      </w:r>
      <w:r w:rsidR="002C3CCE" w:rsidRPr="007F08C3">
        <w:rPr>
          <w:rFonts w:asciiTheme="minorHAnsi" w:hAnsiTheme="minorHAnsi" w:cstheme="minorHAnsi"/>
          <w:color w:val="auto"/>
        </w:rPr>
        <w:t xml:space="preserve"> in</w:t>
      </w:r>
      <w:r w:rsidRPr="007F08C3">
        <w:rPr>
          <w:rFonts w:asciiTheme="minorHAnsi" w:hAnsiTheme="minorHAnsi" w:cstheme="minorHAnsi"/>
          <w:color w:val="auto"/>
        </w:rPr>
        <w:t xml:space="preserve"> </w:t>
      </w:r>
      <w:r w:rsidR="00747FDB" w:rsidRPr="007F08C3">
        <w:rPr>
          <w:rFonts w:asciiTheme="minorHAnsi" w:hAnsiTheme="minorHAnsi" w:cstheme="minorHAnsi"/>
          <w:color w:val="auto"/>
        </w:rPr>
        <w:t xml:space="preserve">a </w:t>
      </w:r>
      <w:r w:rsidRPr="007F08C3">
        <w:rPr>
          <w:rFonts w:asciiTheme="minorHAnsi" w:hAnsiTheme="minorHAnsi" w:cstheme="minorHAnsi"/>
          <w:color w:val="auto"/>
        </w:rPr>
        <w:t>supine</w:t>
      </w:r>
      <w:r w:rsidR="002C3CCE" w:rsidRPr="007F08C3">
        <w:rPr>
          <w:rFonts w:asciiTheme="minorHAnsi" w:hAnsiTheme="minorHAnsi" w:cstheme="minorHAnsi"/>
          <w:color w:val="auto"/>
        </w:rPr>
        <w:t xml:space="preserve"> position</w:t>
      </w:r>
      <w:r w:rsidRPr="007F08C3">
        <w:rPr>
          <w:rFonts w:asciiTheme="minorHAnsi" w:hAnsiTheme="minorHAnsi" w:cstheme="minorHAnsi"/>
          <w:color w:val="auto"/>
        </w:rPr>
        <w:t xml:space="preserve"> on a surgery table and shave</w:t>
      </w:r>
      <w:r w:rsidRPr="007F08C3">
        <w:rPr>
          <w:rFonts w:asciiTheme="minorHAnsi" w:hAnsiTheme="minorHAnsi" w:cstheme="minorHAnsi"/>
          <w:color w:val="auto"/>
          <w:lang w:eastAsia="ko-KR"/>
        </w:rPr>
        <w:t xml:space="preserve"> </w:t>
      </w:r>
      <w:r w:rsidR="00D147DC" w:rsidRPr="007F08C3">
        <w:rPr>
          <w:rFonts w:asciiTheme="minorHAnsi" w:hAnsiTheme="minorHAnsi" w:cstheme="minorHAnsi"/>
          <w:color w:val="auto"/>
          <w:lang w:eastAsia="ko-KR"/>
        </w:rPr>
        <w:t xml:space="preserve">a </w:t>
      </w:r>
      <w:r w:rsidRPr="007F08C3">
        <w:rPr>
          <w:rFonts w:asciiTheme="minorHAnsi" w:hAnsiTheme="minorHAnsi" w:cstheme="minorHAnsi"/>
          <w:color w:val="auto"/>
          <w:lang w:eastAsia="ko-KR"/>
        </w:rPr>
        <w:t>thigh with an electric razor. And then, make an incision on the shaved skin</w:t>
      </w:r>
      <w:r w:rsidR="00C02283" w:rsidRPr="007F08C3">
        <w:rPr>
          <w:rFonts w:asciiTheme="minorHAnsi" w:hAnsiTheme="minorHAnsi" w:cstheme="minorHAnsi"/>
          <w:color w:val="auto"/>
          <w:lang w:eastAsia="ko-KR"/>
        </w:rPr>
        <w:t xml:space="preserve"> with </w:t>
      </w:r>
      <w:r w:rsidR="00B075C0" w:rsidRPr="007F08C3">
        <w:rPr>
          <w:rFonts w:asciiTheme="minorHAnsi" w:hAnsiTheme="minorHAnsi" w:cstheme="minorHAnsi"/>
          <w:color w:val="auto"/>
          <w:lang w:eastAsia="ko-KR"/>
        </w:rPr>
        <w:t>surgical scissors</w:t>
      </w:r>
      <w:r w:rsidRPr="007F08C3">
        <w:rPr>
          <w:rFonts w:asciiTheme="minorHAnsi" w:hAnsiTheme="minorHAnsi" w:cstheme="minorHAnsi"/>
          <w:color w:val="auto"/>
          <w:lang w:eastAsia="ko-KR"/>
        </w:rPr>
        <w:t>.</w:t>
      </w:r>
      <w:r w:rsidR="00C02283" w:rsidRPr="007F08C3">
        <w:rPr>
          <w:rFonts w:asciiTheme="minorHAnsi" w:hAnsiTheme="minorHAnsi" w:cstheme="minorHAnsi"/>
          <w:color w:val="auto"/>
          <w:lang w:eastAsia="ko-KR"/>
        </w:rPr>
        <w:t xml:space="preserve"> </w:t>
      </w:r>
    </w:p>
    <w:p w14:paraId="00B1A2CF" w14:textId="77777777" w:rsidR="002C3CCE" w:rsidRPr="007F08C3" w:rsidRDefault="002C3CCE" w:rsidP="00AB49D2">
      <w:pPr>
        <w:pStyle w:val="ListParagraph"/>
        <w:ind w:left="0"/>
        <w:jc w:val="left"/>
        <w:rPr>
          <w:rFonts w:asciiTheme="minorHAnsi" w:hAnsiTheme="minorHAnsi" w:cstheme="minorHAnsi"/>
          <w:color w:val="auto"/>
          <w:lang w:eastAsia="ko-KR"/>
        </w:rPr>
      </w:pPr>
    </w:p>
    <w:p w14:paraId="79432F78" w14:textId="268400B1" w:rsidR="005361D9" w:rsidRPr="007F08C3" w:rsidRDefault="00534844" w:rsidP="00AB49D2">
      <w:pPr>
        <w:pStyle w:val="ListParagraph"/>
        <w:ind w:left="0"/>
        <w:jc w:val="left"/>
        <w:rPr>
          <w:rFonts w:asciiTheme="minorHAnsi" w:hAnsiTheme="minorHAnsi" w:cstheme="minorHAnsi"/>
          <w:color w:val="auto"/>
          <w:lang w:eastAsia="ko-KR"/>
        </w:rPr>
      </w:pPr>
      <w:r w:rsidRPr="007F08C3">
        <w:rPr>
          <w:rFonts w:asciiTheme="minorHAnsi" w:hAnsiTheme="minorHAnsi" w:cstheme="minorHAnsi"/>
          <w:color w:val="auto"/>
          <w:lang w:eastAsia="ko-KR"/>
        </w:rPr>
        <w:t>NOTE:</w:t>
      </w:r>
      <w:r w:rsidR="00C02283" w:rsidRPr="007F08C3">
        <w:rPr>
          <w:rFonts w:asciiTheme="minorHAnsi" w:hAnsiTheme="minorHAnsi" w:cstheme="minorHAnsi"/>
          <w:color w:val="auto"/>
          <w:lang w:eastAsia="ko-KR"/>
        </w:rPr>
        <w:t xml:space="preserve"> </w:t>
      </w:r>
      <w:r w:rsidRPr="007F08C3">
        <w:rPr>
          <w:rFonts w:asciiTheme="minorHAnsi" w:hAnsiTheme="minorHAnsi" w:cstheme="minorHAnsi"/>
          <w:color w:val="auto"/>
          <w:lang w:eastAsia="ko-KR"/>
        </w:rPr>
        <w:t>T</w:t>
      </w:r>
      <w:r w:rsidR="00C02283" w:rsidRPr="007F08C3">
        <w:rPr>
          <w:rFonts w:asciiTheme="minorHAnsi" w:hAnsiTheme="minorHAnsi" w:cstheme="minorHAnsi"/>
          <w:color w:val="auto"/>
          <w:lang w:eastAsia="ko-KR"/>
        </w:rPr>
        <w:t>he</w:t>
      </w:r>
      <w:r w:rsidR="009F78A6" w:rsidRPr="007F08C3">
        <w:rPr>
          <w:rFonts w:asciiTheme="minorHAnsi" w:hAnsiTheme="minorHAnsi" w:cstheme="minorHAnsi"/>
          <w:color w:val="auto"/>
          <w:lang w:eastAsia="ko-KR"/>
        </w:rPr>
        <w:t xml:space="preserve"> length of</w:t>
      </w:r>
      <w:r w:rsidR="00C02283" w:rsidRPr="007F08C3">
        <w:rPr>
          <w:rFonts w:asciiTheme="minorHAnsi" w:hAnsiTheme="minorHAnsi" w:cstheme="minorHAnsi"/>
          <w:color w:val="auto"/>
          <w:lang w:eastAsia="ko-KR"/>
        </w:rPr>
        <w:t xml:space="preserve"> </w:t>
      </w:r>
      <w:r w:rsidR="009F78A6" w:rsidRPr="007F08C3">
        <w:rPr>
          <w:rFonts w:asciiTheme="minorHAnsi" w:hAnsiTheme="minorHAnsi" w:cstheme="minorHAnsi"/>
          <w:color w:val="auto"/>
          <w:lang w:eastAsia="ko-KR"/>
        </w:rPr>
        <w:t xml:space="preserve">the </w:t>
      </w:r>
      <w:r w:rsidR="00C02283" w:rsidRPr="007F08C3">
        <w:rPr>
          <w:rFonts w:asciiTheme="minorHAnsi" w:hAnsiTheme="minorHAnsi" w:cstheme="minorHAnsi"/>
          <w:color w:val="auto"/>
          <w:lang w:eastAsia="ko-KR"/>
        </w:rPr>
        <w:t xml:space="preserve">incision is around </w:t>
      </w:r>
      <w:r w:rsidR="00D65BCF" w:rsidRPr="007F08C3">
        <w:rPr>
          <w:rFonts w:asciiTheme="minorHAnsi" w:hAnsiTheme="minorHAnsi" w:cstheme="minorHAnsi"/>
          <w:color w:val="auto"/>
          <w:lang w:eastAsia="ko-KR"/>
        </w:rPr>
        <w:t>1</w:t>
      </w:r>
      <w:r w:rsidR="00C02283" w:rsidRPr="007F08C3">
        <w:rPr>
          <w:rFonts w:asciiTheme="minorHAnsi" w:hAnsiTheme="minorHAnsi" w:cstheme="minorHAnsi"/>
          <w:color w:val="auto"/>
          <w:lang w:eastAsia="ko-KR"/>
        </w:rPr>
        <w:t>-</w:t>
      </w:r>
      <w:r w:rsidR="00D65BCF" w:rsidRPr="007F08C3">
        <w:rPr>
          <w:rFonts w:asciiTheme="minorHAnsi" w:hAnsiTheme="minorHAnsi" w:cstheme="minorHAnsi"/>
          <w:color w:val="auto"/>
          <w:lang w:eastAsia="ko-KR"/>
        </w:rPr>
        <w:t>2</w:t>
      </w:r>
      <w:r w:rsidR="00B075C0" w:rsidRPr="007F08C3">
        <w:rPr>
          <w:rFonts w:asciiTheme="minorHAnsi" w:hAnsiTheme="minorHAnsi" w:cstheme="minorHAnsi"/>
          <w:color w:val="auto"/>
          <w:lang w:eastAsia="ko-KR"/>
        </w:rPr>
        <w:t xml:space="preserve"> </w:t>
      </w:r>
      <w:r w:rsidR="00C02283" w:rsidRPr="007F08C3">
        <w:rPr>
          <w:rFonts w:asciiTheme="minorHAnsi" w:hAnsiTheme="minorHAnsi" w:cstheme="minorHAnsi"/>
          <w:color w:val="auto"/>
          <w:lang w:eastAsia="ko-KR"/>
        </w:rPr>
        <w:t>c</w:t>
      </w:r>
      <w:r w:rsidR="00B075C0" w:rsidRPr="007F08C3">
        <w:rPr>
          <w:rFonts w:asciiTheme="minorHAnsi" w:hAnsiTheme="minorHAnsi" w:cstheme="minorHAnsi"/>
          <w:color w:val="auto"/>
          <w:lang w:eastAsia="ko-KR"/>
        </w:rPr>
        <w:t>m</w:t>
      </w:r>
      <w:r w:rsidR="003249AE" w:rsidRPr="007F08C3">
        <w:rPr>
          <w:rFonts w:asciiTheme="minorHAnsi" w:hAnsiTheme="minorHAnsi" w:cstheme="minorHAnsi"/>
          <w:color w:val="auto"/>
          <w:lang w:eastAsia="ko-KR"/>
        </w:rPr>
        <w:t xml:space="preserve"> in a longitudinal direction</w:t>
      </w:r>
      <w:r w:rsidR="00C02283" w:rsidRPr="007F08C3">
        <w:rPr>
          <w:rFonts w:asciiTheme="minorHAnsi" w:hAnsiTheme="minorHAnsi" w:cstheme="minorHAnsi"/>
          <w:color w:val="auto"/>
          <w:lang w:eastAsia="ko-KR"/>
        </w:rPr>
        <w:t>.</w:t>
      </w:r>
    </w:p>
    <w:p w14:paraId="17283E2F" w14:textId="77777777" w:rsidR="00434C67" w:rsidRPr="007F08C3" w:rsidRDefault="00434C67" w:rsidP="00AB49D2">
      <w:pPr>
        <w:pStyle w:val="ListParagraph"/>
        <w:ind w:left="0"/>
        <w:jc w:val="left"/>
        <w:rPr>
          <w:rFonts w:asciiTheme="minorHAnsi" w:hAnsiTheme="minorHAnsi" w:cstheme="minorHAnsi"/>
          <w:color w:val="auto"/>
          <w:lang w:eastAsia="ko-KR"/>
        </w:rPr>
      </w:pPr>
    </w:p>
    <w:p w14:paraId="2A1B7148" w14:textId="60494DB0" w:rsidR="005361D9" w:rsidRPr="007F08C3" w:rsidRDefault="005361D9" w:rsidP="00AB49D2">
      <w:pPr>
        <w:pStyle w:val="ListParagraph"/>
        <w:numPr>
          <w:ilvl w:val="1"/>
          <w:numId w:val="28"/>
        </w:numPr>
        <w:ind w:left="0" w:firstLine="0"/>
        <w:jc w:val="left"/>
        <w:rPr>
          <w:rFonts w:asciiTheme="minorHAnsi" w:hAnsiTheme="minorHAnsi" w:cstheme="minorHAnsi"/>
          <w:color w:val="auto"/>
          <w:lang w:eastAsia="ko-KR"/>
        </w:rPr>
      </w:pPr>
      <w:r w:rsidRPr="007F08C3">
        <w:rPr>
          <w:rFonts w:asciiTheme="minorHAnsi" w:hAnsiTheme="minorHAnsi" w:cstheme="minorHAnsi"/>
          <w:color w:val="auto"/>
          <w:lang w:eastAsia="ko-KR"/>
        </w:rPr>
        <w:t xml:space="preserve">Find a femoral artery and vein </w:t>
      </w:r>
      <w:r w:rsidR="00D42F81" w:rsidRPr="007F08C3">
        <w:rPr>
          <w:rFonts w:asciiTheme="minorHAnsi" w:hAnsiTheme="minorHAnsi" w:cstheme="minorHAnsi"/>
          <w:color w:val="auto"/>
          <w:lang w:eastAsia="ko-KR"/>
        </w:rPr>
        <w:t xml:space="preserve">under </w:t>
      </w:r>
      <w:r w:rsidRPr="007F08C3">
        <w:rPr>
          <w:rFonts w:asciiTheme="minorHAnsi" w:hAnsiTheme="minorHAnsi" w:cstheme="minorHAnsi"/>
          <w:color w:val="auto"/>
          <w:lang w:eastAsia="ko-KR"/>
        </w:rPr>
        <w:t>the incis</w:t>
      </w:r>
      <w:r w:rsidR="00D42F81" w:rsidRPr="007F08C3">
        <w:rPr>
          <w:rFonts w:asciiTheme="minorHAnsi" w:hAnsiTheme="minorHAnsi" w:cstheme="minorHAnsi"/>
          <w:color w:val="auto"/>
          <w:lang w:eastAsia="ko-KR"/>
        </w:rPr>
        <w:t>ed</w:t>
      </w:r>
      <w:r w:rsidRPr="007F08C3">
        <w:rPr>
          <w:rFonts w:asciiTheme="minorHAnsi" w:hAnsiTheme="minorHAnsi" w:cstheme="minorHAnsi"/>
          <w:color w:val="auto"/>
          <w:lang w:eastAsia="ko-KR"/>
        </w:rPr>
        <w:t xml:space="preserve"> region for catheterization and separate </w:t>
      </w:r>
      <w:r w:rsidR="00085E57" w:rsidRPr="007F08C3">
        <w:rPr>
          <w:rFonts w:asciiTheme="minorHAnsi" w:hAnsiTheme="minorHAnsi" w:cstheme="minorHAnsi"/>
          <w:color w:val="auto"/>
          <w:lang w:eastAsia="ko-KR"/>
        </w:rPr>
        <w:t xml:space="preserve">the </w:t>
      </w:r>
      <w:r w:rsidRPr="007F08C3">
        <w:rPr>
          <w:rFonts w:asciiTheme="minorHAnsi" w:hAnsiTheme="minorHAnsi" w:cstheme="minorHAnsi"/>
          <w:color w:val="auto"/>
          <w:lang w:eastAsia="ko-KR"/>
        </w:rPr>
        <w:t>individual femoral artery and vein from the surrounding tissues.</w:t>
      </w:r>
    </w:p>
    <w:p w14:paraId="6DD7B61F" w14:textId="77777777" w:rsidR="00434C67" w:rsidRPr="007F08C3" w:rsidRDefault="00434C67" w:rsidP="00AB49D2">
      <w:pPr>
        <w:pStyle w:val="ListParagraph"/>
        <w:ind w:left="0"/>
        <w:jc w:val="left"/>
        <w:rPr>
          <w:rFonts w:asciiTheme="minorHAnsi" w:hAnsiTheme="minorHAnsi" w:cstheme="minorHAnsi"/>
          <w:color w:val="auto"/>
          <w:lang w:eastAsia="ko-KR"/>
        </w:rPr>
      </w:pPr>
    </w:p>
    <w:p w14:paraId="5B1BB3F5" w14:textId="4C95FAC6" w:rsidR="00434C67" w:rsidRPr="007F08C3" w:rsidRDefault="005361D9"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lang w:eastAsia="ko-KR"/>
        </w:rPr>
        <w:lastRenderedPageBreak/>
        <w:t xml:space="preserve">Fasten one side of the separated femoral artery with </w:t>
      </w:r>
      <w:r w:rsidR="007B49FA" w:rsidRPr="007F08C3">
        <w:rPr>
          <w:rFonts w:asciiTheme="minorHAnsi" w:hAnsiTheme="minorHAnsi" w:cstheme="minorHAnsi"/>
          <w:color w:val="auto"/>
          <w:lang w:eastAsia="ko-KR"/>
        </w:rPr>
        <w:t xml:space="preserve">a </w:t>
      </w:r>
      <w:r w:rsidRPr="007F08C3">
        <w:rPr>
          <w:rFonts w:asciiTheme="minorHAnsi" w:hAnsiTheme="minorHAnsi" w:cstheme="minorHAnsi"/>
          <w:color w:val="auto"/>
          <w:lang w:eastAsia="ko-KR"/>
        </w:rPr>
        <w:t xml:space="preserve">surgical suture and hold the other side with micro </w:t>
      </w:r>
      <w:r w:rsidR="00534844" w:rsidRPr="007F08C3">
        <w:rPr>
          <w:rFonts w:asciiTheme="minorHAnsi" w:hAnsiTheme="minorHAnsi" w:cstheme="minorHAnsi"/>
          <w:color w:val="auto"/>
          <w:lang w:eastAsia="ko-KR"/>
        </w:rPr>
        <w:t>bulldog forceps</w:t>
      </w:r>
      <w:r w:rsidRPr="007F08C3">
        <w:rPr>
          <w:rFonts w:asciiTheme="minorHAnsi" w:hAnsiTheme="minorHAnsi" w:cstheme="minorHAnsi"/>
          <w:color w:val="auto"/>
          <w:lang w:eastAsia="ko-KR"/>
        </w:rPr>
        <w:t>. Then, make a small incision between the</w:t>
      </w:r>
      <w:r w:rsidR="00024AFC" w:rsidRPr="007F08C3">
        <w:rPr>
          <w:rFonts w:asciiTheme="minorHAnsi" w:hAnsiTheme="minorHAnsi" w:cstheme="minorHAnsi"/>
          <w:color w:val="auto"/>
          <w:lang w:eastAsia="ko-KR"/>
        </w:rPr>
        <w:t xml:space="preserve"> </w:t>
      </w:r>
      <w:r w:rsidR="00585798" w:rsidRPr="007F08C3">
        <w:rPr>
          <w:rFonts w:asciiTheme="minorHAnsi" w:hAnsiTheme="minorHAnsi" w:cstheme="minorHAnsi"/>
          <w:color w:val="auto"/>
          <w:lang w:eastAsia="ko-KR"/>
        </w:rPr>
        <w:t>tied regions on the femoral artery</w:t>
      </w:r>
      <w:r w:rsidRPr="007F08C3">
        <w:rPr>
          <w:rFonts w:asciiTheme="minorHAnsi" w:hAnsiTheme="minorHAnsi" w:cstheme="minorHAnsi"/>
          <w:color w:val="auto"/>
          <w:lang w:eastAsia="ko-KR"/>
        </w:rPr>
        <w:t>.</w:t>
      </w:r>
    </w:p>
    <w:p w14:paraId="1308FE97" w14:textId="77777777" w:rsidR="00434C67" w:rsidRPr="007F08C3" w:rsidRDefault="00434C67" w:rsidP="00AB49D2">
      <w:pPr>
        <w:pStyle w:val="ListParagraph"/>
        <w:ind w:left="0"/>
        <w:jc w:val="left"/>
        <w:rPr>
          <w:rFonts w:asciiTheme="minorHAnsi" w:hAnsiTheme="minorHAnsi" w:cstheme="minorHAnsi"/>
          <w:color w:val="auto"/>
        </w:rPr>
      </w:pPr>
    </w:p>
    <w:p w14:paraId="3E985957" w14:textId="77777777" w:rsidR="002C3CCE" w:rsidRPr="007F08C3" w:rsidRDefault="005361D9" w:rsidP="00AB49D2">
      <w:pPr>
        <w:pStyle w:val="ListParagraph"/>
        <w:numPr>
          <w:ilvl w:val="1"/>
          <w:numId w:val="28"/>
        </w:numPr>
        <w:ind w:left="0" w:firstLine="0"/>
        <w:jc w:val="left"/>
        <w:rPr>
          <w:rFonts w:asciiTheme="minorHAnsi" w:hAnsiTheme="minorHAnsi" w:cstheme="minorHAnsi"/>
          <w:color w:val="auto"/>
          <w:lang w:eastAsia="ko-KR"/>
        </w:rPr>
      </w:pPr>
      <w:r w:rsidRPr="007F08C3">
        <w:rPr>
          <w:rFonts w:asciiTheme="minorHAnsi" w:hAnsiTheme="minorHAnsi" w:cstheme="minorHAnsi"/>
          <w:color w:val="auto"/>
          <w:lang w:eastAsia="ko-KR"/>
        </w:rPr>
        <w:t>Insert a catheter into the femoral artery through the small incision and tie the catheter and the artery together with surgical sutures</w:t>
      </w:r>
      <w:r w:rsidR="00D702A7" w:rsidRPr="007F08C3">
        <w:rPr>
          <w:rFonts w:asciiTheme="minorHAnsi" w:hAnsiTheme="minorHAnsi" w:cstheme="minorHAnsi"/>
          <w:color w:val="auto"/>
          <w:lang w:eastAsia="ko-KR"/>
        </w:rPr>
        <w:t xml:space="preserve">. </w:t>
      </w:r>
      <w:r w:rsidR="006D2FD4" w:rsidRPr="007F08C3">
        <w:rPr>
          <w:rFonts w:asciiTheme="minorHAnsi" w:hAnsiTheme="minorHAnsi" w:cstheme="minorHAnsi"/>
          <w:color w:val="auto"/>
          <w:lang w:eastAsia="ko-KR"/>
        </w:rPr>
        <w:t xml:space="preserve">Monitor </w:t>
      </w:r>
      <w:r w:rsidR="006D2FD4" w:rsidRPr="007F08C3">
        <w:rPr>
          <w:rFonts w:asciiTheme="minorHAnsi" w:hAnsiTheme="minorHAnsi" w:cstheme="minorHAnsi"/>
          <w:color w:val="auto"/>
        </w:rPr>
        <w:t>the arterial blood pressure constantly with the physiological monitoring system to be in the range of 80-120 mmHg</w:t>
      </w:r>
      <w:r w:rsidR="00124208" w:rsidRPr="007F08C3">
        <w:rPr>
          <w:rFonts w:asciiTheme="minorHAnsi" w:hAnsiTheme="minorHAnsi" w:cstheme="minorHAnsi"/>
          <w:color w:val="auto"/>
        </w:rPr>
        <w:t xml:space="preserve"> and measure</w:t>
      </w:r>
      <w:r w:rsidR="006D2FD4" w:rsidRPr="007F08C3">
        <w:rPr>
          <w:rFonts w:asciiTheme="minorHAnsi" w:hAnsiTheme="minorHAnsi" w:cstheme="minorHAnsi"/>
          <w:color w:val="auto"/>
        </w:rPr>
        <w:t xml:space="preserve"> the arterial blood gas regularly to maintain pO</w:t>
      </w:r>
      <w:r w:rsidR="006D2FD4" w:rsidRPr="007F08C3">
        <w:rPr>
          <w:rFonts w:asciiTheme="minorHAnsi" w:hAnsiTheme="minorHAnsi" w:cstheme="minorHAnsi"/>
          <w:color w:val="auto"/>
          <w:vertAlign w:val="subscript"/>
        </w:rPr>
        <w:t>2</w:t>
      </w:r>
      <w:r w:rsidR="006D2FD4" w:rsidRPr="007F08C3">
        <w:rPr>
          <w:rFonts w:asciiTheme="minorHAnsi" w:hAnsiTheme="minorHAnsi" w:cstheme="minorHAnsi"/>
          <w:color w:val="auto"/>
        </w:rPr>
        <w:t xml:space="preserve"> of </w:t>
      </w:r>
      <w:r w:rsidR="003C3A0E" w:rsidRPr="007F08C3">
        <w:rPr>
          <w:rFonts w:asciiTheme="minorHAnsi" w:hAnsiTheme="minorHAnsi" w:cstheme="minorHAnsi"/>
          <w:color w:val="auto"/>
        </w:rPr>
        <w:t xml:space="preserve">minimum </w:t>
      </w:r>
      <w:r w:rsidR="006D2FD4" w:rsidRPr="007F08C3">
        <w:rPr>
          <w:rFonts w:asciiTheme="minorHAnsi" w:hAnsiTheme="minorHAnsi" w:cstheme="minorHAnsi"/>
          <w:color w:val="auto"/>
        </w:rPr>
        <w:t>90 mmHg and pCO</w:t>
      </w:r>
      <w:r w:rsidR="006D2FD4" w:rsidRPr="007F08C3">
        <w:rPr>
          <w:rFonts w:asciiTheme="minorHAnsi" w:hAnsiTheme="minorHAnsi" w:cstheme="minorHAnsi"/>
          <w:color w:val="auto"/>
          <w:vertAlign w:val="subscript"/>
        </w:rPr>
        <w:t>2</w:t>
      </w:r>
      <w:r w:rsidR="006D2FD4" w:rsidRPr="007F08C3">
        <w:rPr>
          <w:rFonts w:asciiTheme="minorHAnsi" w:hAnsiTheme="minorHAnsi" w:cstheme="minorHAnsi"/>
          <w:color w:val="auto"/>
        </w:rPr>
        <w:t xml:space="preserve"> of 30-45 mmHg during </w:t>
      </w:r>
      <w:r w:rsidR="00527767" w:rsidRPr="007F08C3">
        <w:rPr>
          <w:rFonts w:asciiTheme="minorHAnsi" w:hAnsiTheme="minorHAnsi" w:cstheme="minorHAnsi"/>
          <w:color w:val="auto"/>
        </w:rPr>
        <w:t>scanning</w:t>
      </w:r>
      <w:r w:rsidR="006D2FD4" w:rsidRPr="007F08C3">
        <w:rPr>
          <w:rFonts w:asciiTheme="minorHAnsi" w:hAnsiTheme="minorHAnsi" w:cstheme="minorHAnsi"/>
          <w:color w:val="auto"/>
        </w:rPr>
        <w:t xml:space="preserve">. </w:t>
      </w:r>
    </w:p>
    <w:p w14:paraId="326DF1BC" w14:textId="77777777" w:rsidR="002C3CCE" w:rsidRPr="007F08C3" w:rsidRDefault="002C3CCE" w:rsidP="00AB49D2">
      <w:pPr>
        <w:pStyle w:val="ListParagraph"/>
        <w:ind w:left="0"/>
        <w:jc w:val="left"/>
        <w:rPr>
          <w:rFonts w:asciiTheme="minorHAnsi" w:hAnsiTheme="minorHAnsi" w:cstheme="minorHAnsi"/>
          <w:color w:val="auto"/>
          <w:lang w:eastAsia="ko-KR"/>
        </w:rPr>
      </w:pPr>
    </w:p>
    <w:p w14:paraId="43D99C5E" w14:textId="16A52D51" w:rsidR="00434C67" w:rsidRPr="007F08C3" w:rsidRDefault="00534844" w:rsidP="00AB49D2">
      <w:pPr>
        <w:pStyle w:val="ListParagraph"/>
        <w:ind w:left="0"/>
        <w:jc w:val="left"/>
        <w:rPr>
          <w:rFonts w:asciiTheme="minorHAnsi" w:hAnsiTheme="minorHAnsi" w:cstheme="minorHAnsi"/>
          <w:color w:val="auto"/>
          <w:lang w:eastAsia="ko-KR"/>
        </w:rPr>
      </w:pPr>
      <w:r w:rsidRPr="007F08C3">
        <w:rPr>
          <w:rFonts w:asciiTheme="minorHAnsi" w:hAnsiTheme="minorHAnsi" w:cstheme="minorHAnsi"/>
          <w:color w:val="auto"/>
          <w:lang w:eastAsia="ko-KR"/>
        </w:rPr>
        <w:t>NOTE:</w:t>
      </w:r>
      <w:r w:rsidR="00636C5D" w:rsidRPr="007F08C3">
        <w:rPr>
          <w:rFonts w:asciiTheme="minorHAnsi" w:hAnsiTheme="minorHAnsi" w:cstheme="minorHAnsi"/>
          <w:color w:val="auto"/>
          <w:lang w:eastAsia="ko-KR"/>
        </w:rPr>
        <w:t xml:space="preserve"> </w:t>
      </w:r>
      <w:r w:rsidR="00D702A7" w:rsidRPr="007F08C3">
        <w:rPr>
          <w:rFonts w:asciiTheme="minorHAnsi" w:hAnsiTheme="minorHAnsi" w:cstheme="minorHAnsi"/>
          <w:color w:val="auto"/>
        </w:rPr>
        <w:t xml:space="preserve">This </w:t>
      </w:r>
      <w:r w:rsidR="009871F8" w:rsidRPr="007F08C3">
        <w:rPr>
          <w:rFonts w:asciiTheme="minorHAnsi" w:hAnsiTheme="minorHAnsi" w:cstheme="minorHAnsi"/>
          <w:color w:val="auto"/>
        </w:rPr>
        <w:t>catheterization</w:t>
      </w:r>
      <w:r w:rsidR="00925048" w:rsidRPr="007F08C3">
        <w:rPr>
          <w:rFonts w:asciiTheme="minorHAnsi" w:hAnsiTheme="minorHAnsi" w:cstheme="minorHAnsi"/>
          <w:color w:val="auto"/>
        </w:rPr>
        <w:t xml:space="preserve"> </w:t>
      </w:r>
      <w:r w:rsidR="00D702A7" w:rsidRPr="007F08C3">
        <w:rPr>
          <w:rFonts w:asciiTheme="minorHAnsi" w:hAnsiTheme="minorHAnsi" w:cstheme="minorHAnsi"/>
          <w:color w:val="auto"/>
        </w:rPr>
        <w:t xml:space="preserve">is critical </w:t>
      </w:r>
      <w:r w:rsidR="00925048" w:rsidRPr="007F08C3">
        <w:rPr>
          <w:rFonts w:asciiTheme="minorHAnsi" w:hAnsiTheme="minorHAnsi" w:cstheme="minorHAnsi"/>
          <w:color w:val="auto"/>
        </w:rPr>
        <w:t xml:space="preserve">for </w:t>
      </w:r>
      <w:r w:rsidR="00D702A7" w:rsidRPr="007F08C3">
        <w:rPr>
          <w:rFonts w:asciiTheme="minorHAnsi" w:hAnsiTheme="minorHAnsi" w:cstheme="minorHAnsi"/>
          <w:color w:val="auto"/>
        </w:rPr>
        <w:t>monitor</w:t>
      </w:r>
      <w:r w:rsidR="00925048" w:rsidRPr="007F08C3">
        <w:rPr>
          <w:rFonts w:asciiTheme="minorHAnsi" w:hAnsiTheme="minorHAnsi" w:cstheme="minorHAnsi"/>
          <w:color w:val="auto"/>
        </w:rPr>
        <w:t>ing</w:t>
      </w:r>
      <w:r w:rsidR="00071E02" w:rsidRPr="007F08C3">
        <w:rPr>
          <w:rFonts w:asciiTheme="minorHAnsi" w:hAnsiTheme="minorHAnsi" w:cstheme="minorHAnsi"/>
          <w:color w:val="auto"/>
        </w:rPr>
        <w:t xml:space="preserve"> the arterial</w:t>
      </w:r>
      <w:r w:rsidR="00D702A7" w:rsidRPr="007F08C3">
        <w:rPr>
          <w:rFonts w:asciiTheme="minorHAnsi" w:hAnsiTheme="minorHAnsi" w:cstheme="minorHAnsi"/>
          <w:color w:val="auto"/>
        </w:rPr>
        <w:t xml:space="preserve"> blood pressure </w:t>
      </w:r>
      <w:r w:rsidR="00F35336" w:rsidRPr="007F08C3">
        <w:rPr>
          <w:rFonts w:asciiTheme="minorHAnsi" w:hAnsiTheme="minorHAnsi" w:cstheme="minorHAnsi"/>
          <w:color w:val="auto"/>
        </w:rPr>
        <w:t xml:space="preserve">during </w:t>
      </w:r>
      <w:r w:rsidR="00D702A7" w:rsidRPr="007F08C3">
        <w:rPr>
          <w:rFonts w:asciiTheme="minorHAnsi" w:hAnsiTheme="minorHAnsi" w:cstheme="minorHAnsi"/>
          <w:color w:val="auto"/>
        </w:rPr>
        <w:t>fMRI experiments.</w:t>
      </w:r>
    </w:p>
    <w:p w14:paraId="5A0C1AB1" w14:textId="77777777" w:rsidR="00434C67" w:rsidRPr="007F08C3" w:rsidRDefault="00434C67" w:rsidP="00AB49D2">
      <w:pPr>
        <w:pStyle w:val="ListParagraph"/>
        <w:ind w:left="0"/>
        <w:jc w:val="left"/>
        <w:rPr>
          <w:rFonts w:asciiTheme="minorHAnsi" w:hAnsiTheme="minorHAnsi" w:cstheme="minorHAnsi"/>
          <w:color w:val="auto"/>
          <w:lang w:eastAsia="ko-KR"/>
        </w:rPr>
      </w:pPr>
    </w:p>
    <w:p w14:paraId="1D2CF8EB" w14:textId="6694CB8B" w:rsidR="002C3CCE" w:rsidRPr="007F08C3" w:rsidRDefault="00D702A7"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Fasten both ends of the femoral vein</w:t>
      </w:r>
      <w:r w:rsidR="00150853" w:rsidRPr="007F08C3">
        <w:rPr>
          <w:rFonts w:asciiTheme="minorHAnsi" w:hAnsiTheme="minorHAnsi" w:cstheme="minorHAnsi"/>
          <w:color w:val="auto"/>
        </w:rPr>
        <w:t xml:space="preserve"> </w:t>
      </w:r>
      <w:r w:rsidR="00A116A6" w:rsidRPr="007F08C3">
        <w:rPr>
          <w:rFonts w:asciiTheme="minorHAnsi" w:hAnsiTheme="minorHAnsi" w:cstheme="minorHAnsi"/>
          <w:color w:val="auto"/>
        </w:rPr>
        <w:t xml:space="preserve">with silk braided </w:t>
      </w:r>
      <w:r w:rsidR="00150853" w:rsidRPr="007F08C3">
        <w:rPr>
          <w:rFonts w:asciiTheme="minorHAnsi" w:hAnsiTheme="minorHAnsi" w:cstheme="minorHAnsi"/>
          <w:color w:val="auto"/>
        </w:rPr>
        <w:t>surgical sutures</w:t>
      </w:r>
      <w:r w:rsidR="0028345A" w:rsidRPr="007F08C3">
        <w:rPr>
          <w:rFonts w:asciiTheme="minorHAnsi" w:hAnsiTheme="minorHAnsi" w:cstheme="minorHAnsi"/>
          <w:color w:val="auto"/>
        </w:rPr>
        <w:t>. Then, make a small incision between the tied regions on the femoral vein.</w:t>
      </w:r>
      <w:r w:rsidR="00B9165D" w:rsidRPr="007F08C3">
        <w:rPr>
          <w:rFonts w:asciiTheme="minorHAnsi" w:hAnsiTheme="minorHAnsi" w:cstheme="minorHAnsi"/>
          <w:color w:val="auto"/>
        </w:rPr>
        <w:t xml:space="preserve"> Use forc</w:t>
      </w:r>
      <w:r w:rsidR="00E7294D" w:rsidRPr="007F08C3">
        <w:rPr>
          <w:rFonts w:asciiTheme="minorHAnsi" w:hAnsiTheme="minorHAnsi" w:cstheme="minorHAnsi"/>
          <w:color w:val="auto"/>
        </w:rPr>
        <w:t>e</w:t>
      </w:r>
      <w:r w:rsidR="00B9165D" w:rsidRPr="007F08C3">
        <w:rPr>
          <w:rFonts w:asciiTheme="minorHAnsi" w:hAnsiTheme="minorHAnsi" w:cstheme="minorHAnsi"/>
          <w:color w:val="auto"/>
        </w:rPr>
        <w:t>p</w:t>
      </w:r>
      <w:r w:rsidR="00E7294D" w:rsidRPr="007F08C3">
        <w:rPr>
          <w:rFonts w:asciiTheme="minorHAnsi" w:hAnsiTheme="minorHAnsi" w:cstheme="minorHAnsi"/>
          <w:color w:val="auto"/>
        </w:rPr>
        <w:t>s</w:t>
      </w:r>
      <w:r w:rsidR="00B9165D" w:rsidRPr="007F08C3">
        <w:rPr>
          <w:rFonts w:asciiTheme="minorHAnsi" w:hAnsiTheme="minorHAnsi" w:cstheme="minorHAnsi"/>
          <w:color w:val="auto"/>
          <w:lang w:eastAsia="ko-KR"/>
        </w:rPr>
        <w:t xml:space="preserve"> </w:t>
      </w:r>
      <w:r w:rsidR="003F7942" w:rsidRPr="007F08C3">
        <w:rPr>
          <w:rFonts w:asciiTheme="minorHAnsi" w:hAnsiTheme="minorHAnsi" w:cstheme="minorHAnsi"/>
          <w:color w:val="auto"/>
          <w:lang w:eastAsia="ko-KR"/>
        </w:rPr>
        <w:t>to perform the suturing</w:t>
      </w:r>
      <w:r w:rsidR="00585741" w:rsidRPr="007F08C3">
        <w:rPr>
          <w:rFonts w:asciiTheme="minorHAnsi" w:hAnsiTheme="minorHAnsi" w:cstheme="minorHAnsi"/>
          <w:color w:val="auto"/>
          <w:lang w:eastAsia="ko-KR"/>
        </w:rPr>
        <w:t>.</w:t>
      </w:r>
      <w:r w:rsidR="009F78A6" w:rsidRPr="007F08C3">
        <w:rPr>
          <w:rFonts w:asciiTheme="minorHAnsi" w:hAnsiTheme="minorHAnsi" w:cstheme="minorHAnsi"/>
          <w:color w:val="auto"/>
        </w:rPr>
        <w:t xml:space="preserve"> </w:t>
      </w:r>
    </w:p>
    <w:p w14:paraId="15ABD665" w14:textId="77777777" w:rsidR="002C3CCE" w:rsidRPr="007F08C3" w:rsidRDefault="002C3CCE" w:rsidP="00AB49D2">
      <w:pPr>
        <w:pStyle w:val="ListParagraph"/>
        <w:ind w:left="0"/>
        <w:jc w:val="left"/>
        <w:rPr>
          <w:rFonts w:asciiTheme="minorHAnsi" w:hAnsiTheme="minorHAnsi" w:cstheme="minorHAnsi"/>
          <w:color w:val="auto"/>
        </w:rPr>
      </w:pPr>
    </w:p>
    <w:p w14:paraId="0272C608" w14:textId="013602EC" w:rsidR="00434C67" w:rsidRPr="007F08C3" w:rsidRDefault="00534844"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lang w:eastAsia="ko-KR"/>
        </w:rPr>
        <w:t xml:space="preserve">NOTE: </w:t>
      </w:r>
      <w:r w:rsidR="00023B58" w:rsidRPr="007F08C3">
        <w:rPr>
          <w:rFonts w:asciiTheme="minorHAnsi" w:hAnsiTheme="minorHAnsi" w:cstheme="minorHAnsi"/>
          <w:color w:val="auto"/>
          <w:lang w:eastAsia="ko-KR"/>
        </w:rPr>
        <w:t>T</w:t>
      </w:r>
      <w:r w:rsidR="009F78A6" w:rsidRPr="007F08C3">
        <w:rPr>
          <w:rFonts w:asciiTheme="minorHAnsi" w:hAnsiTheme="minorHAnsi" w:cstheme="minorHAnsi"/>
          <w:color w:val="auto"/>
          <w:lang w:eastAsia="ko-KR"/>
        </w:rPr>
        <w:t xml:space="preserve">he </w:t>
      </w:r>
      <w:r w:rsidR="00095A33" w:rsidRPr="007F08C3">
        <w:rPr>
          <w:rFonts w:asciiTheme="minorHAnsi" w:hAnsiTheme="minorHAnsi" w:cstheme="minorHAnsi"/>
          <w:color w:val="auto"/>
          <w:lang w:eastAsia="ko-KR"/>
        </w:rPr>
        <w:t>size</w:t>
      </w:r>
      <w:r w:rsidR="009F78A6" w:rsidRPr="007F08C3">
        <w:rPr>
          <w:rFonts w:asciiTheme="minorHAnsi" w:hAnsiTheme="minorHAnsi" w:cstheme="minorHAnsi"/>
          <w:color w:val="auto"/>
          <w:lang w:eastAsia="ko-KR"/>
        </w:rPr>
        <w:t xml:space="preserve"> of the suture is around </w:t>
      </w:r>
      <w:r w:rsidR="00F52E76" w:rsidRPr="007F08C3">
        <w:rPr>
          <w:rFonts w:asciiTheme="minorHAnsi" w:hAnsiTheme="minorHAnsi" w:cstheme="minorHAnsi"/>
          <w:color w:val="auto"/>
          <w:lang w:eastAsia="ko-KR"/>
        </w:rPr>
        <w:t>1</w:t>
      </w:r>
      <w:r w:rsidR="00B9165D" w:rsidRPr="007F08C3">
        <w:rPr>
          <w:rFonts w:asciiTheme="minorHAnsi" w:hAnsiTheme="minorHAnsi" w:cstheme="minorHAnsi"/>
          <w:color w:val="auto"/>
          <w:lang w:eastAsia="ko-KR"/>
        </w:rPr>
        <w:t>-</w:t>
      </w:r>
      <w:r w:rsidR="00F52E76" w:rsidRPr="007F08C3">
        <w:rPr>
          <w:rFonts w:asciiTheme="minorHAnsi" w:hAnsiTheme="minorHAnsi" w:cstheme="minorHAnsi"/>
          <w:color w:val="auto"/>
          <w:lang w:eastAsia="ko-KR"/>
        </w:rPr>
        <w:t>2</w:t>
      </w:r>
      <w:r w:rsidR="009F78A6" w:rsidRPr="007F08C3">
        <w:rPr>
          <w:rFonts w:asciiTheme="minorHAnsi" w:hAnsiTheme="minorHAnsi" w:cstheme="minorHAnsi"/>
          <w:color w:val="auto"/>
          <w:lang w:eastAsia="ko-KR"/>
        </w:rPr>
        <w:t xml:space="preserve"> cm.</w:t>
      </w:r>
    </w:p>
    <w:p w14:paraId="2A863AD0" w14:textId="77777777" w:rsidR="00434C67" w:rsidRPr="007F08C3" w:rsidRDefault="00434C67" w:rsidP="00AB49D2">
      <w:pPr>
        <w:pStyle w:val="ListParagraph"/>
        <w:ind w:left="0"/>
        <w:jc w:val="left"/>
        <w:rPr>
          <w:rFonts w:asciiTheme="minorHAnsi" w:hAnsiTheme="minorHAnsi" w:cstheme="minorHAnsi"/>
          <w:color w:val="auto"/>
        </w:rPr>
      </w:pPr>
    </w:p>
    <w:p w14:paraId="255D2931" w14:textId="77777777" w:rsidR="002C3CCE" w:rsidRPr="007F08C3" w:rsidRDefault="00D33801" w:rsidP="00AB49D2">
      <w:pPr>
        <w:pStyle w:val="ListParagraph"/>
        <w:numPr>
          <w:ilvl w:val="1"/>
          <w:numId w:val="28"/>
        </w:numPr>
        <w:ind w:left="0" w:firstLine="0"/>
        <w:jc w:val="left"/>
        <w:rPr>
          <w:rFonts w:asciiTheme="minorHAnsi" w:hAnsiTheme="minorHAnsi" w:cstheme="minorHAnsi"/>
          <w:color w:val="auto"/>
          <w:lang w:eastAsia="ko-KR"/>
        </w:rPr>
      </w:pPr>
      <w:r w:rsidRPr="007F08C3">
        <w:rPr>
          <w:rFonts w:asciiTheme="minorHAnsi" w:hAnsiTheme="minorHAnsi" w:cstheme="minorHAnsi"/>
          <w:color w:val="auto"/>
        </w:rPr>
        <w:t>I</w:t>
      </w:r>
      <w:r w:rsidR="000141B3" w:rsidRPr="007F08C3">
        <w:rPr>
          <w:rFonts w:asciiTheme="minorHAnsi" w:hAnsiTheme="minorHAnsi" w:cstheme="minorHAnsi"/>
          <w:color w:val="auto"/>
        </w:rPr>
        <w:t>nsert a catheter into the femoral vein.</w:t>
      </w:r>
      <w:r w:rsidR="002915C8" w:rsidRPr="007F08C3">
        <w:rPr>
          <w:rFonts w:asciiTheme="minorHAnsi" w:hAnsiTheme="minorHAnsi" w:cstheme="minorHAnsi"/>
          <w:color w:val="auto"/>
        </w:rPr>
        <w:t xml:space="preserve"> Tie the catheter and the vein together with surgical sutures.</w:t>
      </w:r>
      <w:r w:rsidR="00876215" w:rsidRPr="007F08C3">
        <w:rPr>
          <w:rFonts w:asciiTheme="minorHAnsi" w:hAnsiTheme="minorHAnsi" w:cstheme="minorHAnsi"/>
          <w:color w:val="auto"/>
        </w:rPr>
        <w:t xml:space="preserve"> </w:t>
      </w:r>
    </w:p>
    <w:p w14:paraId="6D89E5F8" w14:textId="77777777" w:rsidR="002C3CCE" w:rsidRPr="007F08C3" w:rsidRDefault="002C3CCE" w:rsidP="00AB49D2">
      <w:pPr>
        <w:pStyle w:val="ListParagraph"/>
        <w:ind w:left="0"/>
        <w:jc w:val="left"/>
        <w:rPr>
          <w:rFonts w:asciiTheme="minorHAnsi" w:hAnsiTheme="minorHAnsi" w:cstheme="minorHAnsi"/>
          <w:color w:val="auto"/>
        </w:rPr>
      </w:pPr>
    </w:p>
    <w:p w14:paraId="283B3540" w14:textId="2A028CC6" w:rsidR="00434C67" w:rsidRPr="007F08C3" w:rsidRDefault="00534844" w:rsidP="00AB49D2">
      <w:pPr>
        <w:pStyle w:val="ListParagraph"/>
        <w:ind w:left="0"/>
        <w:jc w:val="left"/>
        <w:rPr>
          <w:rFonts w:asciiTheme="minorHAnsi" w:hAnsiTheme="minorHAnsi" w:cstheme="minorHAnsi"/>
          <w:color w:val="auto"/>
          <w:lang w:eastAsia="ko-KR"/>
        </w:rPr>
      </w:pPr>
      <w:r w:rsidRPr="007F08C3">
        <w:rPr>
          <w:rFonts w:asciiTheme="minorHAnsi" w:hAnsiTheme="minorHAnsi" w:cstheme="minorHAnsi"/>
          <w:color w:val="auto"/>
          <w:lang w:eastAsia="ko-KR"/>
        </w:rPr>
        <w:t xml:space="preserve">NOTE: </w:t>
      </w:r>
      <w:r w:rsidR="00876215" w:rsidRPr="007F08C3">
        <w:rPr>
          <w:rFonts w:asciiTheme="minorHAnsi" w:hAnsiTheme="minorHAnsi" w:cstheme="minorHAnsi"/>
          <w:color w:val="auto"/>
        </w:rPr>
        <w:t xml:space="preserve">This </w:t>
      </w:r>
      <w:r w:rsidR="00E7294D" w:rsidRPr="007F08C3">
        <w:rPr>
          <w:rFonts w:asciiTheme="minorHAnsi" w:hAnsiTheme="minorHAnsi" w:cstheme="minorHAnsi"/>
          <w:color w:val="auto"/>
        </w:rPr>
        <w:t xml:space="preserve">catheterization </w:t>
      </w:r>
      <w:r w:rsidR="00876215" w:rsidRPr="007F08C3">
        <w:rPr>
          <w:rFonts w:asciiTheme="minorHAnsi" w:hAnsiTheme="minorHAnsi" w:cstheme="minorHAnsi"/>
          <w:color w:val="auto"/>
        </w:rPr>
        <w:t xml:space="preserve">is critical </w:t>
      </w:r>
      <w:r w:rsidR="00703DB8" w:rsidRPr="007F08C3">
        <w:rPr>
          <w:rFonts w:asciiTheme="minorHAnsi" w:hAnsiTheme="minorHAnsi" w:cstheme="minorHAnsi"/>
          <w:color w:val="auto"/>
        </w:rPr>
        <w:t xml:space="preserve">for </w:t>
      </w:r>
      <w:r w:rsidR="006A2EEA" w:rsidRPr="007F08C3">
        <w:rPr>
          <w:rFonts w:asciiTheme="minorHAnsi" w:hAnsiTheme="minorHAnsi" w:cstheme="minorHAnsi"/>
          <w:color w:val="auto"/>
        </w:rPr>
        <w:t>administrat</w:t>
      </w:r>
      <w:r w:rsidR="00703DB8" w:rsidRPr="007F08C3">
        <w:rPr>
          <w:rFonts w:asciiTheme="minorHAnsi" w:hAnsiTheme="minorHAnsi" w:cstheme="minorHAnsi"/>
          <w:color w:val="auto"/>
        </w:rPr>
        <w:t>ing</w:t>
      </w:r>
      <w:r w:rsidR="006A2EEA" w:rsidRPr="007F08C3">
        <w:rPr>
          <w:rFonts w:asciiTheme="minorHAnsi" w:hAnsiTheme="minorHAnsi" w:cstheme="minorHAnsi"/>
          <w:color w:val="auto"/>
        </w:rPr>
        <w:t xml:space="preserve"> </w:t>
      </w:r>
      <w:r w:rsidR="0065535C" w:rsidRPr="007F08C3">
        <w:rPr>
          <w:rFonts w:asciiTheme="minorHAnsi" w:hAnsiTheme="minorHAnsi" w:cstheme="minorHAnsi"/>
          <w:color w:val="auto"/>
        </w:rPr>
        <w:t>alpha-</w:t>
      </w:r>
      <w:proofErr w:type="spellStart"/>
      <w:r w:rsidR="0065535C" w:rsidRPr="007F08C3">
        <w:rPr>
          <w:rFonts w:asciiTheme="minorHAnsi" w:hAnsiTheme="minorHAnsi" w:cstheme="minorHAnsi"/>
          <w:color w:val="auto"/>
        </w:rPr>
        <w:t>chloralose</w:t>
      </w:r>
      <w:proofErr w:type="spellEnd"/>
      <w:r w:rsidR="0065535C" w:rsidRPr="007F08C3">
        <w:rPr>
          <w:rFonts w:asciiTheme="minorHAnsi" w:hAnsiTheme="minorHAnsi" w:cstheme="minorHAnsi"/>
          <w:color w:val="auto"/>
        </w:rPr>
        <w:t xml:space="preserve"> </w:t>
      </w:r>
      <w:r w:rsidR="006A2EEA" w:rsidRPr="007F08C3">
        <w:rPr>
          <w:rFonts w:asciiTheme="minorHAnsi" w:hAnsiTheme="minorHAnsi" w:cstheme="minorHAnsi"/>
          <w:color w:val="auto"/>
        </w:rPr>
        <w:t xml:space="preserve">through </w:t>
      </w:r>
      <w:r w:rsidR="0065535C" w:rsidRPr="007F08C3">
        <w:rPr>
          <w:rFonts w:asciiTheme="minorHAnsi" w:hAnsiTheme="minorHAnsi" w:cstheme="minorHAnsi"/>
          <w:color w:val="auto"/>
        </w:rPr>
        <w:t xml:space="preserve">the vein </w:t>
      </w:r>
      <w:r w:rsidR="00322322" w:rsidRPr="007F08C3">
        <w:rPr>
          <w:rFonts w:asciiTheme="minorHAnsi" w:hAnsiTheme="minorHAnsi" w:cstheme="minorHAnsi"/>
          <w:color w:val="auto"/>
        </w:rPr>
        <w:t xml:space="preserve">and </w:t>
      </w:r>
      <w:r w:rsidR="00C17B0C" w:rsidRPr="007F08C3">
        <w:rPr>
          <w:rFonts w:asciiTheme="minorHAnsi" w:hAnsiTheme="minorHAnsi" w:cstheme="minorHAnsi"/>
          <w:color w:val="auto"/>
        </w:rPr>
        <w:t>adjust</w:t>
      </w:r>
      <w:r w:rsidR="006714AF" w:rsidRPr="007F08C3">
        <w:rPr>
          <w:rFonts w:asciiTheme="minorHAnsi" w:hAnsiTheme="minorHAnsi" w:cstheme="minorHAnsi"/>
          <w:color w:val="auto"/>
        </w:rPr>
        <w:t>ing</w:t>
      </w:r>
      <w:r w:rsidR="00322322" w:rsidRPr="007F08C3">
        <w:rPr>
          <w:rFonts w:asciiTheme="minorHAnsi" w:hAnsiTheme="minorHAnsi" w:cstheme="minorHAnsi"/>
          <w:color w:val="auto"/>
        </w:rPr>
        <w:t xml:space="preserve"> the anesthetic levels</w:t>
      </w:r>
      <w:r w:rsidR="0065535C" w:rsidRPr="007F08C3">
        <w:rPr>
          <w:rFonts w:asciiTheme="minorHAnsi" w:hAnsiTheme="minorHAnsi" w:cstheme="minorHAnsi"/>
          <w:color w:val="auto"/>
        </w:rPr>
        <w:t xml:space="preserve"> </w:t>
      </w:r>
      <w:r w:rsidR="008E53B6" w:rsidRPr="007F08C3">
        <w:rPr>
          <w:rFonts w:asciiTheme="minorHAnsi" w:hAnsiTheme="minorHAnsi" w:cstheme="minorHAnsi"/>
          <w:color w:val="auto"/>
        </w:rPr>
        <w:t xml:space="preserve">during </w:t>
      </w:r>
      <w:r w:rsidR="006E304E" w:rsidRPr="007F08C3">
        <w:rPr>
          <w:rFonts w:asciiTheme="minorHAnsi" w:hAnsiTheme="minorHAnsi" w:cstheme="minorHAnsi"/>
          <w:color w:val="auto"/>
        </w:rPr>
        <w:t>fMRI experiments</w:t>
      </w:r>
      <w:r w:rsidR="00876215" w:rsidRPr="007F08C3">
        <w:rPr>
          <w:rFonts w:asciiTheme="minorHAnsi" w:hAnsiTheme="minorHAnsi" w:cstheme="minorHAnsi"/>
          <w:color w:val="auto"/>
        </w:rPr>
        <w:t>.</w:t>
      </w:r>
      <w:r w:rsidR="00FD1EC6" w:rsidRPr="007F08C3">
        <w:rPr>
          <w:rFonts w:asciiTheme="minorHAnsi" w:hAnsiTheme="minorHAnsi" w:cstheme="minorHAnsi"/>
          <w:color w:val="auto"/>
        </w:rPr>
        <w:t xml:space="preserve"> If the ani</w:t>
      </w:r>
      <w:r w:rsidR="00887F18" w:rsidRPr="007F08C3">
        <w:rPr>
          <w:rFonts w:asciiTheme="minorHAnsi" w:hAnsiTheme="minorHAnsi" w:cstheme="minorHAnsi"/>
          <w:color w:val="auto"/>
        </w:rPr>
        <w:t xml:space="preserve">mal is not well anesthetized, </w:t>
      </w:r>
      <w:r w:rsidR="00A4654C" w:rsidRPr="007F08C3">
        <w:rPr>
          <w:rFonts w:asciiTheme="minorHAnsi" w:hAnsiTheme="minorHAnsi" w:cstheme="minorHAnsi"/>
          <w:color w:val="auto"/>
        </w:rPr>
        <w:t>it</w:t>
      </w:r>
      <w:r w:rsidR="00FD1EC6" w:rsidRPr="007F08C3">
        <w:rPr>
          <w:rFonts w:asciiTheme="minorHAnsi" w:hAnsiTheme="minorHAnsi" w:cstheme="minorHAnsi"/>
          <w:color w:val="auto"/>
        </w:rPr>
        <w:t xml:space="preserve"> will start to breath</w:t>
      </w:r>
      <w:r w:rsidR="00A76AF3" w:rsidRPr="007F08C3">
        <w:rPr>
          <w:rFonts w:asciiTheme="minorHAnsi" w:hAnsiTheme="minorHAnsi" w:cstheme="minorHAnsi"/>
          <w:color w:val="auto"/>
        </w:rPr>
        <w:t>e</w:t>
      </w:r>
      <w:r w:rsidR="00FD1EC6" w:rsidRPr="007F08C3">
        <w:rPr>
          <w:rFonts w:asciiTheme="minorHAnsi" w:hAnsiTheme="minorHAnsi" w:cstheme="minorHAnsi"/>
          <w:color w:val="auto"/>
        </w:rPr>
        <w:t xml:space="preserve"> spontaneously. In this case, more alpha-</w:t>
      </w:r>
      <w:proofErr w:type="spellStart"/>
      <w:r w:rsidR="00FD1EC6" w:rsidRPr="007F08C3">
        <w:rPr>
          <w:rFonts w:asciiTheme="minorHAnsi" w:hAnsiTheme="minorHAnsi" w:cstheme="minorHAnsi"/>
          <w:color w:val="auto"/>
        </w:rPr>
        <w:t>chloralose</w:t>
      </w:r>
      <w:proofErr w:type="spellEnd"/>
      <w:r w:rsidR="00FD1EC6" w:rsidRPr="007F08C3">
        <w:rPr>
          <w:rFonts w:asciiTheme="minorHAnsi" w:hAnsiTheme="minorHAnsi" w:cstheme="minorHAnsi"/>
          <w:color w:val="auto"/>
        </w:rPr>
        <w:t xml:space="preserve"> must be administrated to avoid</w:t>
      </w:r>
      <w:r w:rsidR="00A87FDC" w:rsidRPr="007F08C3">
        <w:rPr>
          <w:rFonts w:asciiTheme="minorHAnsi" w:hAnsiTheme="minorHAnsi" w:cstheme="minorHAnsi"/>
          <w:color w:val="auto"/>
        </w:rPr>
        <w:t xml:space="preserve"> </w:t>
      </w:r>
      <w:r w:rsidR="00FD1EC6" w:rsidRPr="007F08C3">
        <w:rPr>
          <w:rFonts w:asciiTheme="minorHAnsi" w:hAnsiTheme="minorHAnsi" w:cstheme="minorHAnsi"/>
          <w:color w:val="auto"/>
        </w:rPr>
        <w:t>respiratory motion</w:t>
      </w:r>
      <w:r w:rsidR="00155744" w:rsidRPr="007F08C3">
        <w:rPr>
          <w:rFonts w:asciiTheme="minorHAnsi" w:hAnsiTheme="minorHAnsi" w:cstheme="minorHAnsi"/>
          <w:color w:val="auto"/>
        </w:rPr>
        <w:t xml:space="preserve"> artifact</w:t>
      </w:r>
      <w:r w:rsidR="00BB4626" w:rsidRPr="007F08C3">
        <w:rPr>
          <w:rFonts w:asciiTheme="minorHAnsi" w:hAnsiTheme="minorHAnsi" w:cstheme="minorHAnsi"/>
          <w:color w:val="auto"/>
        </w:rPr>
        <w:t>s</w:t>
      </w:r>
      <w:r w:rsidR="00FD1EC6" w:rsidRPr="007F08C3">
        <w:rPr>
          <w:rFonts w:asciiTheme="minorHAnsi" w:hAnsiTheme="minorHAnsi" w:cstheme="minorHAnsi"/>
          <w:color w:val="auto"/>
        </w:rPr>
        <w:t>.</w:t>
      </w:r>
    </w:p>
    <w:p w14:paraId="7C58060F" w14:textId="77777777" w:rsidR="00434C67" w:rsidRPr="007F08C3" w:rsidRDefault="00434C67" w:rsidP="00AB49D2">
      <w:pPr>
        <w:pStyle w:val="ListParagraph"/>
        <w:ind w:left="0"/>
        <w:jc w:val="left"/>
        <w:rPr>
          <w:rFonts w:asciiTheme="minorHAnsi" w:hAnsiTheme="minorHAnsi" w:cstheme="minorHAnsi"/>
          <w:color w:val="auto"/>
          <w:lang w:eastAsia="ko-KR"/>
        </w:rPr>
      </w:pPr>
    </w:p>
    <w:p w14:paraId="6929CF7A" w14:textId="63E85E18" w:rsidR="0017007E" w:rsidRPr="007F08C3" w:rsidRDefault="00172375"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Suture the surgical incision on the shaved skin.</w:t>
      </w:r>
      <w:r w:rsidR="002F7D1E">
        <w:rPr>
          <w:rFonts w:asciiTheme="minorHAnsi" w:hAnsiTheme="minorHAnsi" w:cstheme="minorHAnsi"/>
          <w:color w:val="auto"/>
        </w:rPr>
        <w:t xml:space="preserve"> </w:t>
      </w:r>
      <w:r w:rsidR="0017007E" w:rsidRPr="007F08C3">
        <w:rPr>
          <w:rFonts w:asciiTheme="minorHAnsi" w:hAnsiTheme="minorHAnsi" w:cstheme="minorHAnsi"/>
          <w:color w:val="auto"/>
        </w:rPr>
        <w:t>Once the surgical procedures are completed,</w:t>
      </w:r>
      <w:r w:rsidR="00AD1AA2" w:rsidRPr="007F08C3">
        <w:rPr>
          <w:rFonts w:asciiTheme="minorHAnsi" w:hAnsiTheme="minorHAnsi" w:cstheme="minorHAnsi"/>
          <w:color w:val="auto"/>
        </w:rPr>
        <w:t xml:space="preserve"> </w:t>
      </w:r>
      <w:r w:rsidR="00057D40" w:rsidRPr="007F08C3">
        <w:rPr>
          <w:rFonts w:asciiTheme="minorHAnsi" w:hAnsiTheme="minorHAnsi" w:cstheme="minorHAnsi"/>
          <w:color w:val="auto"/>
        </w:rPr>
        <w:t xml:space="preserve">keep </w:t>
      </w:r>
      <w:r w:rsidR="00371BB3" w:rsidRPr="007F08C3">
        <w:rPr>
          <w:rFonts w:asciiTheme="minorHAnsi" w:hAnsiTheme="minorHAnsi" w:cstheme="minorHAnsi"/>
          <w:color w:val="auto"/>
        </w:rPr>
        <w:t>the animal</w:t>
      </w:r>
      <w:r w:rsidR="00057D40" w:rsidRPr="007F08C3">
        <w:rPr>
          <w:rFonts w:asciiTheme="minorHAnsi" w:hAnsiTheme="minorHAnsi" w:cstheme="minorHAnsi"/>
          <w:color w:val="auto"/>
        </w:rPr>
        <w:t xml:space="preserve"> anesthetized</w:t>
      </w:r>
      <w:r w:rsidR="001122CE" w:rsidRPr="007F08C3">
        <w:rPr>
          <w:rFonts w:asciiTheme="minorHAnsi" w:hAnsiTheme="minorHAnsi" w:cstheme="minorHAnsi"/>
          <w:color w:val="auto"/>
          <w:lang w:eastAsia="ko-KR"/>
        </w:rPr>
        <w:t xml:space="preserve"> by i</w:t>
      </w:r>
      <w:r w:rsidR="008D2DBD" w:rsidRPr="007F08C3">
        <w:rPr>
          <w:rFonts w:asciiTheme="minorHAnsi" w:hAnsiTheme="minorHAnsi" w:cstheme="minorHAnsi"/>
          <w:color w:val="auto"/>
        </w:rPr>
        <w:t>nfus</w:t>
      </w:r>
      <w:r w:rsidR="00371BB3" w:rsidRPr="007F08C3">
        <w:rPr>
          <w:rFonts w:asciiTheme="minorHAnsi" w:hAnsiTheme="minorHAnsi" w:cstheme="minorHAnsi"/>
          <w:color w:val="auto"/>
        </w:rPr>
        <w:t>ing</w:t>
      </w:r>
      <w:r w:rsidR="005500E9" w:rsidRPr="007F08C3">
        <w:rPr>
          <w:rFonts w:asciiTheme="minorHAnsi" w:hAnsiTheme="minorHAnsi" w:cstheme="minorHAnsi"/>
          <w:color w:val="auto"/>
        </w:rPr>
        <w:t xml:space="preserve"> a </w:t>
      </w:r>
      <w:r w:rsidR="004529B4" w:rsidRPr="007F08C3">
        <w:rPr>
          <w:rFonts w:asciiTheme="minorHAnsi" w:hAnsiTheme="minorHAnsi" w:cstheme="minorHAnsi"/>
          <w:color w:val="auto"/>
        </w:rPr>
        <w:t>bolus of</w:t>
      </w:r>
      <w:r w:rsidR="00AD1AA2" w:rsidRPr="007F08C3">
        <w:rPr>
          <w:rFonts w:asciiTheme="minorHAnsi" w:hAnsiTheme="minorHAnsi" w:cstheme="minorHAnsi"/>
          <w:color w:val="auto"/>
        </w:rPr>
        <w:t xml:space="preserve"> alpha-</w:t>
      </w:r>
      <w:proofErr w:type="spellStart"/>
      <w:r w:rsidR="00AD1AA2" w:rsidRPr="007F08C3">
        <w:rPr>
          <w:rFonts w:asciiTheme="minorHAnsi" w:hAnsiTheme="minorHAnsi" w:cstheme="minorHAnsi"/>
          <w:color w:val="auto"/>
        </w:rPr>
        <w:t>chloralose</w:t>
      </w:r>
      <w:proofErr w:type="spellEnd"/>
      <w:r w:rsidR="00AD1AA2" w:rsidRPr="007F08C3">
        <w:rPr>
          <w:rFonts w:asciiTheme="minorHAnsi" w:hAnsiTheme="minorHAnsi" w:cstheme="minorHAnsi"/>
          <w:color w:val="auto"/>
        </w:rPr>
        <w:t xml:space="preserve"> with the dosage of </w:t>
      </w:r>
      <w:r w:rsidR="00371C0B" w:rsidRPr="007F08C3">
        <w:rPr>
          <w:rFonts w:asciiTheme="minorHAnsi" w:hAnsiTheme="minorHAnsi" w:cstheme="minorHAnsi"/>
          <w:color w:val="auto"/>
        </w:rPr>
        <w:t>~</w:t>
      </w:r>
      <w:r w:rsidR="00AD1AA2" w:rsidRPr="007F08C3">
        <w:rPr>
          <w:rFonts w:asciiTheme="minorHAnsi" w:hAnsiTheme="minorHAnsi" w:cstheme="minorHAnsi"/>
          <w:color w:val="auto"/>
        </w:rPr>
        <w:t xml:space="preserve">80 mg/kg through the catheter </w:t>
      </w:r>
      <w:r w:rsidR="00F07429" w:rsidRPr="007F08C3">
        <w:rPr>
          <w:rFonts w:asciiTheme="minorHAnsi" w:hAnsiTheme="minorHAnsi" w:cstheme="minorHAnsi"/>
          <w:color w:val="auto"/>
        </w:rPr>
        <w:t xml:space="preserve">connected to </w:t>
      </w:r>
      <w:r w:rsidR="00AD1AA2" w:rsidRPr="007F08C3">
        <w:rPr>
          <w:rFonts w:asciiTheme="minorHAnsi" w:hAnsiTheme="minorHAnsi" w:cstheme="minorHAnsi"/>
          <w:color w:val="auto"/>
        </w:rPr>
        <w:t>the fe</w:t>
      </w:r>
      <w:r w:rsidR="00F07429" w:rsidRPr="007F08C3">
        <w:rPr>
          <w:rFonts w:asciiTheme="minorHAnsi" w:hAnsiTheme="minorHAnsi" w:cstheme="minorHAnsi"/>
          <w:color w:val="auto"/>
        </w:rPr>
        <w:t>moral vein</w:t>
      </w:r>
      <w:r w:rsidR="00CA482F" w:rsidRPr="007F08C3">
        <w:rPr>
          <w:rFonts w:asciiTheme="minorHAnsi" w:hAnsiTheme="minorHAnsi" w:cstheme="minorHAnsi"/>
          <w:color w:val="auto"/>
        </w:rPr>
        <w:t xml:space="preserve"> and </w:t>
      </w:r>
      <w:r w:rsidR="00CE187A" w:rsidRPr="007F08C3">
        <w:rPr>
          <w:rFonts w:asciiTheme="minorHAnsi" w:hAnsiTheme="minorHAnsi" w:cstheme="minorHAnsi"/>
          <w:color w:val="auto"/>
        </w:rPr>
        <w:t xml:space="preserve">stop </w:t>
      </w:r>
      <w:r w:rsidR="00CA482F" w:rsidRPr="007F08C3">
        <w:rPr>
          <w:rFonts w:asciiTheme="minorHAnsi" w:hAnsiTheme="minorHAnsi" w:cstheme="minorHAnsi"/>
          <w:color w:val="auto"/>
        </w:rPr>
        <w:t>isoflurane</w:t>
      </w:r>
      <w:r w:rsidR="0095146F" w:rsidRPr="007F08C3">
        <w:rPr>
          <w:rFonts w:asciiTheme="minorHAnsi" w:hAnsiTheme="minorHAnsi" w:cstheme="minorHAnsi"/>
          <w:color w:val="auto"/>
        </w:rPr>
        <w:t xml:space="preserve"> administration</w:t>
      </w:r>
      <w:r w:rsidR="00B45632" w:rsidRPr="007F08C3">
        <w:rPr>
          <w:rFonts w:asciiTheme="minorHAnsi" w:hAnsiTheme="minorHAnsi" w:cstheme="minorHAnsi"/>
          <w:color w:val="auto"/>
        </w:rPr>
        <w:t xml:space="preserve"> at the same time</w:t>
      </w:r>
      <w:r w:rsidR="00CA482F" w:rsidRPr="007F08C3">
        <w:rPr>
          <w:rFonts w:asciiTheme="minorHAnsi" w:hAnsiTheme="minorHAnsi" w:cstheme="minorHAnsi"/>
          <w:color w:val="auto"/>
        </w:rPr>
        <w:t>.</w:t>
      </w:r>
    </w:p>
    <w:p w14:paraId="0EF80843" w14:textId="7D19E074" w:rsidR="00F07429" w:rsidRPr="007F08C3" w:rsidRDefault="002C45B1" w:rsidP="00AB49D2">
      <w:pPr>
        <w:pStyle w:val="ListParagraph"/>
        <w:tabs>
          <w:tab w:val="left" w:pos="8550"/>
        </w:tabs>
        <w:ind w:left="0"/>
        <w:jc w:val="left"/>
        <w:rPr>
          <w:rFonts w:asciiTheme="minorHAnsi" w:hAnsiTheme="minorHAnsi" w:cstheme="minorHAnsi"/>
          <w:color w:val="auto"/>
        </w:rPr>
      </w:pPr>
      <w:r w:rsidRPr="007F08C3">
        <w:rPr>
          <w:rFonts w:asciiTheme="minorHAnsi" w:hAnsiTheme="minorHAnsi" w:cstheme="minorHAnsi"/>
          <w:color w:val="auto"/>
        </w:rPr>
        <w:tab/>
      </w:r>
    </w:p>
    <w:p w14:paraId="4EDDD18E" w14:textId="7EFDDF53" w:rsidR="005361D9" w:rsidRPr="007F08C3" w:rsidRDefault="00204A41" w:rsidP="00AB49D2">
      <w:pPr>
        <w:pStyle w:val="ListParagraph"/>
        <w:numPr>
          <w:ilvl w:val="0"/>
          <w:numId w:val="28"/>
        </w:numPr>
        <w:ind w:left="0" w:firstLine="0"/>
        <w:jc w:val="left"/>
        <w:rPr>
          <w:rFonts w:asciiTheme="minorHAnsi" w:hAnsiTheme="minorHAnsi" w:cstheme="minorHAnsi"/>
          <w:b/>
          <w:color w:val="auto"/>
        </w:rPr>
      </w:pPr>
      <w:r w:rsidRPr="007F08C3">
        <w:rPr>
          <w:rFonts w:asciiTheme="minorHAnsi" w:hAnsiTheme="minorHAnsi" w:cstheme="minorHAnsi"/>
          <w:b/>
          <w:color w:val="auto"/>
        </w:rPr>
        <w:t xml:space="preserve">Placing the </w:t>
      </w:r>
      <w:r w:rsidR="002F7D1E">
        <w:rPr>
          <w:rFonts w:asciiTheme="minorHAnsi" w:hAnsiTheme="minorHAnsi" w:cstheme="minorHAnsi"/>
          <w:b/>
          <w:color w:val="auto"/>
        </w:rPr>
        <w:t>a</w:t>
      </w:r>
      <w:r w:rsidR="00897AD1" w:rsidRPr="007F08C3">
        <w:rPr>
          <w:rFonts w:asciiTheme="minorHAnsi" w:hAnsiTheme="minorHAnsi" w:cstheme="minorHAnsi"/>
          <w:b/>
          <w:color w:val="auto"/>
        </w:rPr>
        <w:t>nimal</w:t>
      </w:r>
      <w:r w:rsidR="004F0ACC" w:rsidRPr="007F08C3">
        <w:rPr>
          <w:rFonts w:asciiTheme="minorHAnsi" w:hAnsiTheme="minorHAnsi" w:cstheme="minorHAnsi"/>
          <w:b/>
          <w:color w:val="auto"/>
        </w:rPr>
        <w:t xml:space="preserve"> </w:t>
      </w:r>
      <w:r w:rsidR="00897AD1" w:rsidRPr="007F08C3">
        <w:rPr>
          <w:rFonts w:asciiTheme="minorHAnsi" w:hAnsiTheme="minorHAnsi" w:cstheme="minorHAnsi"/>
          <w:b/>
          <w:color w:val="auto"/>
        </w:rPr>
        <w:t xml:space="preserve">inside the MRI </w:t>
      </w:r>
      <w:r w:rsidR="002F7D1E">
        <w:rPr>
          <w:rFonts w:asciiTheme="minorHAnsi" w:hAnsiTheme="minorHAnsi" w:cstheme="minorHAnsi"/>
          <w:b/>
          <w:color w:val="auto"/>
        </w:rPr>
        <w:t>s</w:t>
      </w:r>
      <w:r w:rsidR="00D14CF2" w:rsidRPr="007F08C3">
        <w:rPr>
          <w:rFonts w:asciiTheme="minorHAnsi" w:hAnsiTheme="minorHAnsi" w:cstheme="minorHAnsi"/>
          <w:b/>
          <w:color w:val="auto"/>
        </w:rPr>
        <w:t>canner</w:t>
      </w:r>
    </w:p>
    <w:p w14:paraId="700DE639" w14:textId="77777777" w:rsidR="00023B58" w:rsidRPr="007F08C3" w:rsidRDefault="00023B58" w:rsidP="00AB49D2">
      <w:pPr>
        <w:jc w:val="left"/>
        <w:rPr>
          <w:rFonts w:asciiTheme="minorHAnsi" w:hAnsiTheme="minorHAnsi" w:cstheme="minorHAnsi"/>
          <w:color w:val="auto"/>
        </w:rPr>
      </w:pPr>
    </w:p>
    <w:p w14:paraId="0142E7C2" w14:textId="30C26375" w:rsidR="00023B58" w:rsidRPr="007F08C3" w:rsidRDefault="00D04A60"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 xml:space="preserve">Transfer the </w:t>
      </w:r>
      <w:r w:rsidR="00685542" w:rsidRPr="007F08C3">
        <w:rPr>
          <w:rFonts w:asciiTheme="minorHAnsi" w:hAnsiTheme="minorHAnsi" w:cstheme="minorHAnsi"/>
          <w:color w:val="auto"/>
        </w:rPr>
        <w:t>ane</w:t>
      </w:r>
      <w:r w:rsidR="00124A38" w:rsidRPr="007F08C3">
        <w:rPr>
          <w:rFonts w:asciiTheme="minorHAnsi" w:hAnsiTheme="minorHAnsi" w:cstheme="minorHAnsi"/>
          <w:color w:val="auto"/>
        </w:rPr>
        <w:t xml:space="preserve">sthetized </w:t>
      </w:r>
      <w:r w:rsidRPr="007F08C3">
        <w:rPr>
          <w:rFonts w:asciiTheme="minorHAnsi" w:hAnsiTheme="minorHAnsi" w:cstheme="minorHAnsi"/>
          <w:color w:val="auto"/>
        </w:rPr>
        <w:t xml:space="preserve">animal </w:t>
      </w:r>
      <w:r w:rsidR="00D177A4" w:rsidRPr="007F08C3">
        <w:rPr>
          <w:rFonts w:asciiTheme="minorHAnsi" w:hAnsiTheme="minorHAnsi" w:cstheme="minorHAnsi"/>
          <w:color w:val="auto"/>
        </w:rPr>
        <w:t xml:space="preserve">to </w:t>
      </w:r>
      <w:r w:rsidR="00747FDB" w:rsidRPr="007F08C3">
        <w:rPr>
          <w:rFonts w:asciiTheme="minorHAnsi" w:hAnsiTheme="minorHAnsi" w:cstheme="minorHAnsi"/>
          <w:color w:val="auto"/>
        </w:rPr>
        <w:t>the</w:t>
      </w:r>
      <w:r w:rsidR="00D177A4" w:rsidRPr="007F08C3">
        <w:rPr>
          <w:rFonts w:asciiTheme="minorHAnsi" w:hAnsiTheme="minorHAnsi" w:cstheme="minorHAnsi"/>
          <w:color w:val="auto"/>
        </w:rPr>
        <w:t xml:space="preserve"> MRI scanner</w:t>
      </w:r>
      <w:r w:rsidR="007E1907" w:rsidRPr="007F08C3">
        <w:rPr>
          <w:rFonts w:asciiTheme="minorHAnsi" w:hAnsiTheme="minorHAnsi" w:cstheme="minorHAnsi"/>
          <w:color w:val="auto"/>
        </w:rPr>
        <w:t xml:space="preserve"> as soon as 2.10 step is done</w:t>
      </w:r>
      <w:r w:rsidR="009539B0" w:rsidRPr="007F08C3">
        <w:rPr>
          <w:rFonts w:asciiTheme="minorHAnsi" w:hAnsiTheme="minorHAnsi" w:cstheme="minorHAnsi"/>
          <w:color w:val="auto"/>
        </w:rPr>
        <w:t xml:space="preserve"> and secure </w:t>
      </w:r>
      <w:r w:rsidR="002C259B" w:rsidRPr="007F08C3">
        <w:rPr>
          <w:rFonts w:asciiTheme="minorHAnsi" w:hAnsiTheme="minorHAnsi" w:cstheme="minorHAnsi"/>
          <w:color w:val="auto"/>
        </w:rPr>
        <w:t>it</w:t>
      </w:r>
      <w:r w:rsidR="009539B0" w:rsidRPr="007F08C3">
        <w:rPr>
          <w:rFonts w:asciiTheme="minorHAnsi" w:hAnsiTheme="minorHAnsi" w:cstheme="minorHAnsi"/>
          <w:color w:val="auto"/>
        </w:rPr>
        <w:t xml:space="preserve"> on a custom</w:t>
      </w:r>
      <w:r w:rsidR="00334A7B" w:rsidRPr="007F08C3">
        <w:rPr>
          <w:rFonts w:asciiTheme="minorHAnsi" w:hAnsiTheme="minorHAnsi" w:cstheme="minorHAnsi"/>
          <w:color w:val="auto"/>
        </w:rPr>
        <w:t>-</w:t>
      </w:r>
      <w:r w:rsidR="009539B0" w:rsidRPr="007F08C3">
        <w:rPr>
          <w:rFonts w:asciiTheme="minorHAnsi" w:hAnsiTheme="minorHAnsi" w:cstheme="minorHAnsi"/>
          <w:color w:val="auto"/>
        </w:rPr>
        <w:t>made cradle</w:t>
      </w:r>
      <w:r w:rsidR="002E25D4" w:rsidRPr="007F08C3">
        <w:rPr>
          <w:rFonts w:asciiTheme="minorHAnsi" w:hAnsiTheme="minorHAnsi" w:cstheme="minorHAnsi"/>
          <w:color w:val="auto"/>
        </w:rPr>
        <w:t>.</w:t>
      </w:r>
    </w:p>
    <w:p w14:paraId="06FD06DB" w14:textId="77777777" w:rsidR="00434C67" w:rsidRPr="007F08C3" w:rsidRDefault="00434C67" w:rsidP="00AB49D2">
      <w:pPr>
        <w:pStyle w:val="ListParagraph"/>
        <w:ind w:left="0"/>
        <w:jc w:val="left"/>
        <w:rPr>
          <w:rFonts w:asciiTheme="minorHAnsi" w:hAnsiTheme="minorHAnsi" w:cstheme="minorHAnsi"/>
          <w:color w:val="auto"/>
        </w:rPr>
      </w:pPr>
    </w:p>
    <w:p w14:paraId="5204BADA" w14:textId="2345B4FC" w:rsidR="00434C67" w:rsidRPr="007F08C3" w:rsidRDefault="00CA482F"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 xml:space="preserve">Insert a </w:t>
      </w:r>
      <w:r w:rsidR="00992B77" w:rsidRPr="007F08C3">
        <w:rPr>
          <w:rFonts w:asciiTheme="minorHAnsi" w:hAnsiTheme="minorHAnsi" w:cstheme="minorHAnsi"/>
          <w:color w:val="auto"/>
        </w:rPr>
        <w:t>real</w:t>
      </w:r>
      <w:r w:rsidR="00B05EFC" w:rsidRPr="007F08C3">
        <w:rPr>
          <w:rFonts w:asciiTheme="minorHAnsi" w:hAnsiTheme="minorHAnsi" w:cstheme="minorHAnsi"/>
          <w:color w:val="auto"/>
        </w:rPr>
        <w:t>-</w:t>
      </w:r>
      <w:r w:rsidR="00992B77" w:rsidRPr="007F08C3">
        <w:rPr>
          <w:rFonts w:asciiTheme="minorHAnsi" w:hAnsiTheme="minorHAnsi" w:cstheme="minorHAnsi"/>
          <w:color w:val="auto"/>
        </w:rPr>
        <w:t xml:space="preserve">time feedback </w:t>
      </w:r>
      <w:r w:rsidRPr="007F08C3">
        <w:rPr>
          <w:rFonts w:asciiTheme="minorHAnsi" w:hAnsiTheme="minorHAnsi" w:cstheme="minorHAnsi"/>
          <w:color w:val="auto"/>
        </w:rPr>
        <w:t>rectal thermometer</w:t>
      </w:r>
      <w:r w:rsidR="008E3823" w:rsidRPr="007F08C3">
        <w:rPr>
          <w:rFonts w:asciiTheme="minorHAnsi" w:hAnsiTheme="minorHAnsi" w:cstheme="minorHAnsi"/>
          <w:color w:val="auto"/>
        </w:rPr>
        <w:t xml:space="preserve"> </w:t>
      </w:r>
      <w:r w:rsidR="00736E8A" w:rsidRPr="007F08C3">
        <w:rPr>
          <w:rFonts w:asciiTheme="minorHAnsi" w:hAnsiTheme="minorHAnsi" w:cstheme="minorHAnsi"/>
          <w:color w:val="auto"/>
        </w:rPr>
        <w:t>on</w:t>
      </w:r>
      <w:r w:rsidR="008E3823" w:rsidRPr="007F08C3">
        <w:rPr>
          <w:rFonts w:asciiTheme="minorHAnsi" w:hAnsiTheme="minorHAnsi" w:cstheme="minorHAnsi"/>
          <w:color w:val="auto"/>
        </w:rPr>
        <w:t xml:space="preserve"> the animal to</w:t>
      </w:r>
      <w:r w:rsidR="000666EA" w:rsidRPr="007F08C3">
        <w:rPr>
          <w:rFonts w:asciiTheme="minorHAnsi" w:hAnsiTheme="minorHAnsi" w:cstheme="minorHAnsi"/>
          <w:color w:val="auto"/>
        </w:rPr>
        <w:t xml:space="preserve"> monitor</w:t>
      </w:r>
      <w:r w:rsidR="00397DAB" w:rsidRPr="007F08C3">
        <w:rPr>
          <w:rFonts w:asciiTheme="minorHAnsi" w:hAnsiTheme="minorHAnsi" w:cstheme="minorHAnsi"/>
          <w:color w:val="auto"/>
        </w:rPr>
        <w:t xml:space="preserve"> the animal</w:t>
      </w:r>
      <w:r w:rsidR="00D75F05" w:rsidRPr="007F08C3">
        <w:rPr>
          <w:rFonts w:asciiTheme="minorHAnsi" w:hAnsiTheme="minorHAnsi" w:cstheme="minorHAnsi"/>
          <w:color w:val="auto"/>
        </w:rPr>
        <w:t>’s</w:t>
      </w:r>
      <w:r w:rsidR="000666EA" w:rsidRPr="007F08C3">
        <w:rPr>
          <w:rFonts w:asciiTheme="minorHAnsi" w:hAnsiTheme="minorHAnsi" w:cstheme="minorHAnsi"/>
          <w:color w:val="auto"/>
        </w:rPr>
        <w:t xml:space="preserve"> </w:t>
      </w:r>
      <w:r w:rsidR="00EC7E81" w:rsidRPr="007F08C3">
        <w:rPr>
          <w:rFonts w:asciiTheme="minorHAnsi" w:hAnsiTheme="minorHAnsi" w:cstheme="minorHAnsi"/>
          <w:color w:val="auto"/>
        </w:rPr>
        <w:t>temperature</w:t>
      </w:r>
      <w:r w:rsidR="00A07A12" w:rsidRPr="007F08C3">
        <w:rPr>
          <w:rFonts w:asciiTheme="minorHAnsi" w:hAnsiTheme="minorHAnsi" w:cstheme="minorHAnsi"/>
          <w:color w:val="auto"/>
        </w:rPr>
        <w:t xml:space="preserve">. </w:t>
      </w:r>
      <w:r w:rsidR="00DA10EB" w:rsidRPr="007F08C3">
        <w:rPr>
          <w:rFonts w:asciiTheme="minorHAnsi" w:hAnsiTheme="minorHAnsi" w:cstheme="minorHAnsi"/>
          <w:color w:val="auto"/>
        </w:rPr>
        <w:t>P</w:t>
      </w:r>
      <w:r w:rsidR="00FD235B" w:rsidRPr="007F08C3">
        <w:rPr>
          <w:rFonts w:asciiTheme="minorHAnsi" w:hAnsiTheme="minorHAnsi" w:cstheme="minorHAnsi"/>
          <w:color w:val="auto"/>
        </w:rPr>
        <w:t>lace a heating pad</w:t>
      </w:r>
      <w:r w:rsidR="00C7685F" w:rsidRPr="007F08C3">
        <w:rPr>
          <w:rFonts w:asciiTheme="minorHAnsi" w:hAnsiTheme="minorHAnsi" w:cstheme="minorHAnsi"/>
          <w:color w:val="auto"/>
        </w:rPr>
        <w:t xml:space="preserve"> </w:t>
      </w:r>
      <w:r w:rsidR="009967D3" w:rsidRPr="007F08C3">
        <w:rPr>
          <w:rFonts w:asciiTheme="minorHAnsi" w:hAnsiTheme="minorHAnsi" w:cstheme="minorHAnsi"/>
          <w:color w:val="auto"/>
        </w:rPr>
        <w:t xml:space="preserve">under the animal’s torso </w:t>
      </w:r>
      <w:r w:rsidR="00C7685F" w:rsidRPr="007F08C3">
        <w:rPr>
          <w:rFonts w:asciiTheme="minorHAnsi" w:hAnsiTheme="minorHAnsi" w:cstheme="minorHAnsi"/>
          <w:color w:val="auto"/>
        </w:rPr>
        <w:t xml:space="preserve">to control </w:t>
      </w:r>
      <w:r w:rsidR="00736E8A" w:rsidRPr="007F08C3">
        <w:rPr>
          <w:rFonts w:asciiTheme="minorHAnsi" w:hAnsiTheme="minorHAnsi" w:cstheme="minorHAnsi"/>
          <w:color w:val="auto"/>
        </w:rPr>
        <w:t>the temperature</w:t>
      </w:r>
      <w:r w:rsidR="00EC7E81" w:rsidRPr="007F08C3">
        <w:rPr>
          <w:rFonts w:asciiTheme="minorHAnsi" w:hAnsiTheme="minorHAnsi" w:cstheme="minorHAnsi"/>
          <w:color w:val="auto"/>
        </w:rPr>
        <w:t>.</w:t>
      </w:r>
      <w:r w:rsidR="000313A2" w:rsidRPr="007F08C3">
        <w:rPr>
          <w:rFonts w:asciiTheme="minorHAnsi" w:hAnsiTheme="minorHAnsi" w:cstheme="minorHAnsi"/>
          <w:color w:val="auto"/>
        </w:rPr>
        <w:t xml:space="preserve"> </w:t>
      </w:r>
      <w:r w:rsidR="00DE758C" w:rsidRPr="007F08C3">
        <w:rPr>
          <w:rFonts w:asciiTheme="minorHAnsi" w:hAnsiTheme="minorHAnsi" w:cstheme="minorHAnsi"/>
          <w:color w:val="auto"/>
        </w:rPr>
        <w:t xml:space="preserve">Maintain </w:t>
      </w:r>
      <w:r w:rsidR="00AB6DC0" w:rsidRPr="007F08C3">
        <w:rPr>
          <w:rFonts w:asciiTheme="minorHAnsi" w:hAnsiTheme="minorHAnsi" w:cstheme="minorHAnsi"/>
          <w:color w:val="auto"/>
        </w:rPr>
        <w:t>the</w:t>
      </w:r>
      <w:r w:rsidR="000313A2" w:rsidRPr="007F08C3">
        <w:rPr>
          <w:rFonts w:asciiTheme="minorHAnsi" w:hAnsiTheme="minorHAnsi" w:cstheme="minorHAnsi"/>
          <w:color w:val="auto"/>
        </w:rPr>
        <w:t xml:space="preserve"> </w:t>
      </w:r>
      <w:r w:rsidR="00353170" w:rsidRPr="007F08C3">
        <w:rPr>
          <w:rFonts w:asciiTheme="minorHAnsi" w:hAnsiTheme="minorHAnsi" w:cstheme="minorHAnsi"/>
          <w:color w:val="auto"/>
        </w:rPr>
        <w:t>body temperature</w:t>
      </w:r>
      <w:r w:rsidR="00AB6DC0" w:rsidRPr="007F08C3">
        <w:rPr>
          <w:rFonts w:asciiTheme="minorHAnsi" w:hAnsiTheme="minorHAnsi" w:cstheme="minorHAnsi"/>
          <w:color w:val="auto"/>
        </w:rPr>
        <w:t xml:space="preserve"> </w:t>
      </w:r>
      <w:r w:rsidR="00A50A10" w:rsidRPr="007F08C3">
        <w:rPr>
          <w:rFonts w:asciiTheme="minorHAnsi" w:hAnsiTheme="minorHAnsi" w:cstheme="minorHAnsi"/>
          <w:color w:val="auto"/>
        </w:rPr>
        <w:t>at</w:t>
      </w:r>
      <w:r w:rsidR="00353170" w:rsidRPr="007F08C3">
        <w:rPr>
          <w:rFonts w:asciiTheme="minorHAnsi" w:hAnsiTheme="minorHAnsi" w:cstheme="minorHAnsi"/>
          <w:color w:val="auto"/>
        </w:rPr>
        <w:t xml:space="preserve"> 37.0</w:t>
      </w:r>
      <w:r w:rsidR="00023B58" w:rsidRPr="007F08C3">
        <w:rPr>
          <w:rFonts w:asciiTheme="minorHAnsi" w:hAnsiTheme="minorHAnsi" w:cstheme="minorHAnsi"/>
          <w:color w:val="auto"/>
        </w:rPr>
        <w:t xml:space="preserve"> </w:t>
      </w:r>
      <w:r w:rsidR="00353170" w:rsidRPr="007F08C3">
        <w:rPr>
          <w:rFonts w:asciiTheme="minorHAnsi" w:hAnsiTheme="minorHAnsi" w:cstheme="minorHAnsi"/>
          <w:color w:val="auto"/>
        </w:rPr>
        <w:t>±</w:t>
      </w:r>
      <w:r w:rsidR="00023B58" w:rsidRPr="007F08C3">
        <w:rPr>
          <w:rFonts w:asciiTheme="minorHAnsi" w:hAnsiTheme="minorHAnsi" w:cstheme="minorHAnsi"/>
          <w:color w:val="auto"/>
        </w:rPr>
        <w:t xml:space="preserve"> </w:t>
      </w:r>
      <w:r w:rsidR="00353170" w:rsidRPr="007F08C3">
        <w:rPr>
          <w:rFonts w:asciiTheme="minorHAnsi" w:hAnsiTheme="minorHAnsi" w:cstheme="minorHAnsi"/>
          <w:color w:val="auto"/>
        </w:rPr>
        <w:t>0.5</w:t>
      </w:r>
      <w:r w:rsidR="00F3329A" w:rsidRPr="007F08C3">
        <w:rPr>
          <w:rFonts w:asciiTheme="minorHAnsi" w:hAnsiTheme="minorHAnsi" w:cstheme="minorHAnsi"/>
          <w:color w:val="auto"/>
        </w:rPr>
        <w:t xml:space="preserve"> </w:t>
      </w:r>
      <w:r w:rsidR="00353170" w:rsidRPr="007F08C3">
        <w:rPr>
          <w:rFonts w:asciiTheme="minorHAnsi" w:hAnsiTheme="minorHAnsi" w:cstheme="minorHAnsi"/>
          <w:color w:val="auto"/>
        </w:rPr>
        <w:t>°C</w:t>
      </w:r>
      <w:r w:rsidR="00387ACF" w:rsidRPr="007F08C3">
        <w:rPr>
          <w:rFonts w:asciiTheme="minorHAnsi" w:hAnsiTheme="minorHAnsi" w:cstheme="minorHAnsi"/>
          <w:color w:val="auto"/>
        </w:rPr>
        <w:t xml:space="preserve"> during MRI </w:t>
      </w:r>
      <w:r w:rsidR="00065D10" w:rsidRPr="007F08C3">
        <w:rPr>
          <w:rFonts w:asciiTheme="minorHAnsi" w:hAnsiTheme="minorHAnsi" w:cstheme="minorHAnsi"/>
          <w:color w:val="auto"/>
        </w:rPr>
        <w:t>scan</w:t>
      </w:r>
      <w:r w:rsidR="00367239" w:rsidRPr="007F08C3">
        <w:rPr>
          <w:rFonts w:asciiTheme="minorHAnsi" w:hAnsiTheme="minorHAnsi" w:cstheme="minorHAnsi"/>
          <w:color w:val="auto"/>
        </w:rPr>
        <w:t>s</w:t>
      </w:r>
      <w:r w:rsidR="00353170" w:rsidRPr="007F08C3">
        <w:rPr>
          <w:rFonts w:asciiTheme="minorHAnsi" w:hAnsiTheme="minorHAnsi" w:cstheme="minorHAnsi" w:hint="eastAsia"/>
          <w:color w:val="auto"/>
        </w:rPr>
        <w:t>.</w:t>
      </w:r>
    </w:p>
    <w:p w14:paraId="343E2B04" w14:textId="77777777" w:rsidR="00434C67" w:rsidRPr="007F08C3" w:rsidRDefault="00434C67" w:rsidP="00AB49D2">
      <w:pPr>
        <w:pStyle w:val="ListParagraph"/>
        <w:ind w:left="0"/>
        <w:jc w:val="left"/>
        <w:rPr>
          <w:rFonts w:asciiTheme="minorHAnsi" w:hAnsiTheme="minorHAnsi" w:cstheme="minorHAnsi"/>
          <w:color w:val="auto"/>
        </w:rPr>
      </w:pPr>
    </w:p>
    <w:p w14:paraId="3CD5739B" w14:textId="6F62E6A2" w:rsidR="00434C67" w:rsidRPr="007F08C3" w:rsidRDefault="0005227A"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D</w:t>
      </w:r>
      <w:r w:rsidR="002373B7" w:rsidRPr="007F08C3">
        <w:rPr>
          <w:rFonts w:asciiTheme="minorHAnsi" w:hAnsiTheme="minorHAnsi" w:cstheme="minorHAnsi"/>
          <w:color w:val="auto"/>
        </w:rPr>
        <w:t>eliver</w:t>
      </w:r>
      <w:r w:rsidRPr="007F08C3">
        <w:rPr>
          <w:rFonts w:asciiTheme="minorHAnsi" w:hAnsiTheme="minorHAnsi" w:cstheme="minorHAnsi"/>
          <w:color w:val="auto"/>
        </w:rPr>
        <w:t xml:space="preserve"> </w:t>
      </w:r>
      <w:r w:rsidR="002373B7" w:rsidRPr="007F08C3">
        <w:rPr>
          <w:rFonts w:asciiTheme="minorHAnsi" w:hAnsiTheme="minorHAnsi" w:cstheme="minorHAnsi"/>
          <w:color w:val="auto"/>
        </w:rPr>
        <w:t>alpha-</w:t>
      </w:r>
      <w:proofErr w:type="spellStart"/>
      <w:r w:rsidR="002373B7" w:rsidRPr="007F08C3">
        <w:rPr>
          <w:rFonts w:asciiTheme="minorHAnsi" w:hAnsiTheme="minorHAnsi" w:cstheme="minorHAnsi"/>
          <w:color w:val="auto"/>
        </w:rPr>
        <w:t>chloralose</w:t>
      </w:r>
      <w:proofErr w:type="spellEnd"/>
      <w:r w:rsidR="002373B7" w:rsidRPr="007F08C3">
        <w:rPr>
          <w:rFonts w:asciiTheme="minorHAnsi" w:hAnsiTheme="minorHAnsi" w:cstheme="minorHAnsi"/>
          <w:color w:val="auto"/>
        </w:rPr>
        <w:t xml:space="preserve"> with </w:t>
      </w:r>
      <w:r w:rsidR="00371C0B" w:rsidRPr="007F08C3">
        <w:rPr>
          <w:rFonts w:asciiTheme="minorHAnsi" w:hAnsiTheme="minorHAnsi" w:cstheme="minorHAnsi"/>
          <w:color w:val="auto"/>
        </w:rPr>
        <w:t>~2</w:t>
      </w:r>
      <w:r w:rsidR="002373B7" w:rsidRPr="007F08C3">
        <w:rPr>
          <w:rFonts w:asciiTheme="minorHAnsi" w:hAnsiTheme="minorHAnsi" w:cstheme="minorHAnsi"/>
          <w:color w:val="auto"/>
        </w:rPr>
        <w:t>5 mg/</w:t>
      </w:r>
      <w:r w:rsidR="00371C0B" w:rsidRPr="007F08C3">
        <w:rPr>
          <w:rFonts w:asciiTheme="minorHAnsi" w:hAnsiTheme="minorHAnsi" w:cstheme="minorHAnsi"/>
          <w:color w:val="auto"/>
        </w:rPr>
        <w:t>kg/h</w:t>
      </w:r>
      <w:r w:rsidR="002373B7" w:rsidRPr="007F08C3">
        <w:rPr>
          <w:rFonts w:asciiTheme="minorHAnsi" w:hAnsiTheme="minorHAnsi" w:cstheme="minorHAnsi"/>
          <w:color w:val="auto"/>
        </w:rPr>
        <w:t xml:space="preserve"> solution in a mixture of </w:t>
      </w:r>
      <w:proofErr w:type="spellStart"/>
      <w:r w:rsidR="002373B7" w:rsidRPr="007F08C3">
        <w:rPr>
          <w:rFonts w:asciiTheme="minorHAnsi" w:hAnsiTheme="minorHAnsi" w:cstheme="minorHAnsi"/>
          <w:color w:val="auto"/>
        </w:rPr>
        <w:t>pancuronium</w:t>
      </w:r>
      <w:proofErr w:type="spellEnd"/>
      <w:r w:rsidR="003C231D" w:rsidRPr="007F08C3">
        <w:rPr>
          <w:rFonts w:asciiTheme="minorHAnsi" w:hAnsiTheme="minorHAnsi" w:cstheme="minorHAnsi"/>
          <w:color w:val="auto"/>
        </w:rPr>
        <w:t xml:space="preserve"> (~2 mg/kg/h)</w:t>
      </w:r>
      <w:r w:rsidR="005500E9" w:rsidRPr="007F08C3">
        <w:rPr>
          <w:rFonts w:asciiTheme="minorHAnsi" w:hAnsiTheme="minorHAnsi" w:cstheme="minorHAnsi"/>
          <w:color w:val="auto"/>
        </w:rPr>
        <w:t>,</w:t>
      </w:r>
      <w:r w:rsidR="008721C1" w:rsidRPr="007F08C3">
        <w:rPr>
          <w:rFonts w:asciiTheme="minorHAnsi" w:hAnsiTheme="minorHAnsi" w:cstheme="minorHAnsi"/>
          <w:color w:val="auto"/>
        </w:rPr>
        <w:t xml:space="preserve"> </w:t>
      </w:r>
      <w:r w:rsidR="005500E9" w:rsidRPr="007F08C3">
        <w:rPr>
          <w:rFonts w:asciiTheme="minorHAnsi" w:hAnsiTheme="minorHAnsi" w:cstheme="minorHAnsi"/>
          <w:color w:val="auto"/>
        </w:rPr>
        <w:t xml:space="preserve">a </w:t>
      </w:r>
      <w:r w:rsidR="00C1237D" w:rsidRPr="007F08C3">
        <w:rPr>
          <w:rFonts w:asciiTheme="minorHAnsi" w:hAnsiTheme="minorHAnsi" w:cstheme="minorHAnsi"/>
          <w:color w:val="auto"/>
        </w:rPr>
        <w:t>muscle relaxer</w:t>
      </w:r>
      <w:r w:rsidR="008721C1" w:rsidRPr="007F08C3">
        <w:rPr>
          <w:rFonts w:asciiTheme="minorHAnsi" w:hAnsiTheme="minorHAnsi" w:cstheme="minorHAnsi"/>
          <w:color w:val="auto"/>
        </w:rPr>
        <w:t>,</w:t>
      </w:r>
      <w:r w:rsidR="002373B7" w:rsidRPr="007F08C3">
        <w:rPr>
          <w:rFonts w:asciiTheme="minorHAnsi" w:hAnsiTheme="minorHAnsi" w:cstheme="minorHAnsi"/>
          <w:color w:val="auto"/>
        </w:rPr>
        <w:t xml:space="preserve"> </w:t>
      </w:r>
      <w:r w:rsidR="00B332E7" w:rsidRPr="007F08C3">
        <w:rPr>
          <w:rFonts w:asciiTheme="minorHAnsi" w:hAnsiTheme="minorHAnsi" w:cstheme="minorHAnsi"/>
          <w:color w:val="auto"/>
        </w:rPr>
        <w:t>continuously</w:t>
      </w:r>
      <w:r w:rsidR="00A3618E" w:rsidRPr="007F08C3">
        <w:rPr>
          <w:rFonts w:asciiTheme="minorHAnsi" w:hAnsiTheme="minorHAnsi" w:cstheme="minorHAnsi"/>
          <w:color w:val="auto"/>
        </w:rPr>
        <w:t xml:space="preserve"> while</w:t>
      </w:r>
      <w:r w:rsidRPr="007F08C3">
        <w:rPr>
          <w:rFonts w:asciiTheme="minorHAnsi" w:hAnsiTheme="minorHAnsi" w:cstheme="minorHAnsi"/>
          <w:color w:val="auto"/>
        </w:rPr>
        <w:t xml:space="preserve"> </w:t>
      </w:r>
      <w:r w:rsidR="00A93E80" w:rsidRPr="007F08C3">
        <w:rPr>
          <w:rFonts w:asciiTheme="minorHAnsi" w:hAnsiTheme="minorHAnsi" w:cstheme="minorHAnsi"/>
          <w:color w:val="auto"/>
        </w:rPr>
        <w:t>keep</w:t>
      </w:r>
      <w:r w:rsidR="00A3618E" w:rsidRPr="007F08C3">
        <w:rPr>
          <w:rFonts w:asciiTheme="minorHAnsi" w:hAnsiTheme="minorHAnsi" w:cstheme="minorHAnsi"/>
          <w:color w:val="auto"/>
        </w:rPr>
        <w:t>ing</w:t>
      </w:r>
      <w:r w:rsidRPr="007F08C3">
        <w:rPr>
          <w:rFonts w:asciiTheme="minorHAnsi" w:hAnsiTheme="minorHAnsi" w:cstheme="minorHAnsi"/>
          <w:color w:val="auto"/>
        </w:rPr>
        <w:t xml:space="preserve"> the animal anesthetized</w:t>
      </w:r>
      <w:r w:rsidR="00C1237D" w:rsidRPr="007F08C3">
        <w:rPr>
          <w:rFonts w:asciiTheme="minorHAnsi" w:hAnsiTheme="minorHAnsi" w:cstheme="minorHAnsi"/>
          <w:color w:val="auto"/>
        </w:rPr>
        <w:t xml:space="preserve"> and reducing motion artifacts in fMRI images</w:t>
      </w:r>
      <w:r w:rsidR="00B332E7" w:rsidRPr="007F08C3">
        <w:rPr>
          <w:rFonts w:asciiTheme="minorHAnsi" w:hAnsiTheme="minorHAnsi" w:cstheme="minorHAnsi"/>
          <w:color w:val="auto"/>
        </w:rPr>
        <w:t xml:space="preserve">. </w:t>
      </w:r>
      <w:r w:rsidR="00EF7C92" w:rsidRPr="007F08C3">
        <w:rPr>
          <w:rFonts w:asciiTheme="minorHAnsi" w:hAnsiTheme="minorHAnsi" w:cstheme="minorHAnsi"/>
          <w:color w:val="auto"/>
        </w:rPr>
        <w:t>Monitor</w:t>
      </w:r>
      <w:r w:rsidR="002F7D1E">
        <w:rPr>
          <w:rFonts w:asciiTheme="minorHAnsi" w:hAnsiTheme="minorHAnsi" w:cstheme="minorHAnsi"/>
          <w:color w:val="auto"/>
        </w:rPr>
        <w:t xml:space="preserve"> the</w:t>
      </w:r>
      <w:r w:rsidR="00EF7C92" w:rsidRPr="007F08C3">
        <w:rPr>
          <w:rFonts w:asciiTheme="minorHAnsi" w:hAnsiTheme="minorHAnsi" w:cstheme="minorHAnsi"/>
          <w:color w:val="auto"/>
        </w:rPr>
        <w:t xml:space="preserve"> blood pressure and respiration</w:t>
      </w:r>
      <w:r w:rsidR="007F36EC" w:rsidRPr="007F08C3">
        <w:rPr>
          <w:rFonts w:asciiTheme="minorHAnsi" w:hAnsiTheme="minorHAnsi" w:cstheme="minorHAnsi"/>
          <w:color w:val="auto"/>
        </w:rPr>
        <w:t xml:space="preserve"> </w:t>
      </w:r>
      <w:r w:rsidR="001F220D" w:rsidRPr="007F08C3">
        <w:rPr>
          <w:rFonts w:asciiTheme="minorHAnsi" w:hAnsiTheme="minorHAnsi" w:cstheme="minorHAnsi"/>
          <w:color w:val="auto"/>
        </w:rPr>
        <w:t xml:space="preserve">by </w:t>
      </w:r>
      <w:r w:rsidR="00992FC3" w:rsidRPr="007F08C3">
        <w:rPr>
          <w:rFonts w:asciiTheme="minorHAnsi" w:hAnsiTheme="minorHAnsi" w:cstheme="minorHAnsi"/>
          <w:color w:val="auto"/>
        </w:rPr>
        <w:t>adjust</w:t>
      </w:r>
      <w:r w:rsidR="00CD754B" w:rsidRPr="007F08C3">
        <w:rPr>
          <w:rFonts w:asciiTheme="minorHAnsi" w:hAnsiTheme="minorHAnsi" w:cstheme="minorHAnsi"/>
          <w:color w:val="auto"/>
        </w:rPr>
        <w:t>ing</w:t>
      </w:r>
      <w:r w:rsidR="00992FC3" w:rsidRPr="007F08C3">
        <w:rPr>
          <w:rFonts w:asciiTheme="minorHAnsi" w:hAnsiTheme="minorHAnsi" w:cstheme="minorHAnsi"/>
          <w:color w:val="auto"/>
        </w:rPr>
        <w:t xml:space="preserve"> </w:t>
      </w:r>
      <w:r w:rsidR="0016467F" w:rsidRPr="007F08C3">
        <w:rPr>
          <w:rFonts w:asciiTheme="minorHAnsi" w:hAnsiTheme="minorHAnsi" w:cstheme="minorHAnsi"/>
          <w:color w:val="auto"/>
        </w:rPr>
        <w:t xml:space="preserve">the </w:t>
      </w:r>
      <w:r w:rsidR="0016467F" w:rsidRPr="007F08C3">
        <w:rPr>
          <w:rFonts w:asciiTheme="minorHAnsi" w:hAnsiTheme="minorHAnsi" w:cstheme="minorHAnsi"/>
          <w:color w:val="auto"/>
        </w:rPr>
        <w:lastRenderedPageBreak/>
        <w:t xml:space="preserve">amount of drug and </w:t>
      </w:r>
      <w:r w:rsidR="00992FC3" w:rsidRPr="007F08C3">
        <w:rPr>
          <w:rFonts w:asciiTheme="minorHAnsi" w:hAnsiTheme="minorHAnsi" w:cstheme="minorHAnsi"/>
          <w:color w:val="auto"/>
        </w:rPr>
        <w:t>the</w:t>
      </w:r>
      <w:r w:rsidR="00C10781" w:rsidRPr="007F08C3">
        <w:rPr>
          <w:rFonts w:asciiTheme="minorHAnsi" w:hAnsiTheme="minorHAnsi" w:cstheme="minorHAnsi"/>
          <w:color w:val="auto"/>
        </w:rPr>
        <w:t xml:space="preserve"> rate of</w:t>
      </w:r>
      <w:r w:rsidR="00992FC3" w:rsidRPr="007F08C3">
        <w:rPr>
          <w:rFonts w:asciiTheme="minorHAnsi" w:hAnsiTheme="minorHAnsi" w:cstheme="minorHAnsi"/>
          <w:color w:val="auto"/>
        </w:rPr>
        <w:t xml:space="preserve"> ventilat</w:t>
      </w:r>
      <w:r w:rsidR="000E305D" w:rsidRPr="007F08C3">
        <w:rPr>
          <w:rFonts w:asciiTheme="minorHAnsi" w:hAnsiTheme="minorHAnsi" w:cstheme="minorHAnsi"/>
          <w:color w:val="auto"/>
        </w:rPr>
        <w:t>ion</w:t>
      </w:r>
      <w:r w:rsidR="00992FC3" w:rsidRPr="007F08C3">
        <w:rPr>
          <w:rFonts w:asciiTheme="minorHAnsi" w:hAnsiTheme="minorHAnsi" w:cstheme="minorHAnsi"/>
          <w:color w:val="auto"/>
        </w:rPr>
        <w:t xml:space="preserve"> </w:t>
      </w:r>
      <w:r w:rsidR="00C10781" w:rsidRPr="007F08C3">
        <w:rPr>
          <w:rFonts w:asciiTheme="minorHAnsi" w:hAnsiTheme="minorHAnsi" w:cstheme="minorHAnsi"/>
          <w:color w:val="auto"/>
        </w:rPr>
        <w:t>according</w:t>
      </w:r>
      <w:r w:rsidR="0016467F" w:rsidRPr="007F08C3">
        <w:rPr>
          <w:rFonts w:asciiTheme="minorHAnsi" w:hAnsiTheme="minorHAnsi" w:cstheme="minorHAnsi"/>
          <w:color w:val="auto"/>
        </w:rPr>
        <w:t xml:space="preserve"> to </w:t>
      </w:r>
      <w:r w:rsidR="00E032CC" w:rsidRPr="007F08C3">
        <w:rPr>
          <w:rFonts w:asciiTheme="minorHAnsi" w:hAnsiTheme="minorHAnsi" w:cstheme="minorHAnsi"/>
          <w:color w:val="auto"/>
        </w:rPr>
        <w:t xml:space="preserve">the </w:t>
      </w:r>
      <w:r w:rsidR="0016467F" w:rsidRPr="007F08C3">
        <w:rPr>
          <w:rFonts w:asciiTheme="minorHAnsi" w:hAnsiTheme="minorHAnsi" w:cstheme="minorHAnsi"/>
          <w:color w:val="auto"/>
        </w:rPr>
        <w:t>physiological status</w:t>
      </w:r>
      <w:r w:rsidR="009D1215" w:rsidRPr="007F08C3">
        <w:rPr>
          <w:rFonts w:asciiTheme="minorHAnsi" w:hAnsiTheme="minorHAnsi" w:cstheme="minorHAnsi"/>
          <w:color w:val="auto"/>
        </w:rPr>
        <w:t>.</w:t>
      </w:r>
    </w:p>
    <w:p w14:paraId="3AFED059" w14:textId="77777777" w:rsidR="00434C67" w:rsidRPr="007F08C3" w:rsidRDefault="00434C67" w:rsidP="00AB49D2">
      <w:pPr>
        <w:pStyle w:val="ListParagraph"/>
        <w:ind w:left="0"/>
        <w:jc w:val="left"/>
        <w:rPr>
          <w:rFonts w:asciiTheme="minorHAnsi" w:hAnsiTheme="minorHAnsi" w:cstheme="minorHAnsi"/>
          <w:color w:val="auto"/>
        </w:rPr>
      </w:pPr>
    </w:p>
    <w:p w14:paraId="4F37EFD9" w14:textId="26D1C509" w:rsidR="00434C67" w:rsidRPr="007F08C3" w:rsidRDefault="00EC2EF2"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Administ</w:t>
      </w:r>
      <w:r w:rsidR="002C3CCE" w:rsidRPr="007F08C3">
        <w:rPr>
          <w:rFonts w:asciiTheme="minorHAnsi" w:hAnsiTheme="minorHAnsi" w:cstheme="minorHAnsi"/>
          <w:color w:val="auto"/>
        </w:rPr>
        <w:t>er</w:t>
      </w:r>
      <w:r w:rsidRPr="007F08C3">
        <w:rPr>
          <w:rFonts w:asciiTheme="minorHAnsi" w:hAnsiTheme="minorHAnsi" w:cstheme="minorHAnsi"/>
          <w:color w:val="auto"/>
        </w:rPr>
        <w:t xml:space="preserve"> ophthalmic ointment on the eyes of the anim</w:t>
      </w:r>
      <w:r w:rsidR="004D32F0" w:rsidRPr="007F08C3">
        <w:rPr>
          <w:rFonts w:asciiTheme="minorHAnsi" w:hAnsiTheme="minorHAnsi" w:cstheme="minorHAnsi"/>
          <w:color w:val="auto"/>
        </w:rPr>
        <w:t xml:space="preserve">al to prevent dryness </w:t>
      </w:r>
      <w:r w:rsidR="005F3BDF" w:rsidRPr="007F08C3">
        <w:rPr>
          <w:rFonts w:asciiTheme="minorHAnsi" w:hAnsiTheme="minorHAnsi" w:cstheme="minorHAnsi"/>
          <w:color w:val="auto"/>
        </w:rPr>
        <w:t xml:space="preserve">during </w:t>
      </w:r>
      <w:r w:rsidR="004D32F0" w:rsidRPr="007F08C3">
        <w:rPr>
          <w:rFonts w:asciiTheme="minorHAnsi" w:hAnsiTheme="minorHAnsi" w:cstheme="minorHAnsi"/>
          <w:color w:val="auto"/>
        </w:rPr>
        <w:t>fMRI experiments</w:t>
      </w:r>
      <w:r w:rsidR="00CA482F" w:rsidRPr="007F08C3">
        <w:rPr>
          <w:rFonts w:asciiTheme="minorHAnsi" w:hAnsiTheme="minorHAnsi" w:cstheme="minorHAnsi"/>
          <w:color w:val="auto"/>
        </w:rPr>
        <w:t>.</w:t>
      </w:r>
      <w:r w:rsidR="00992FC3" w:rsidRPr="007F08C3">
        <w:rPr>
          <w:rFonts w:asciiTheme="minorHAnsi" w:hAnsiTheme="minorHAnsi" w:cstheme="minorHAnsi"/>
          <w:color w:val="auto"/>
        </w:rPr>
        <w:t xml:space="preserve"> </w:t>
      </w:r>
      <w:r w:rsidR="00E13BC8" w:rsidRPr="007F08C3">
        <w:rPr>
          <w:rFonts w:asciiTheme="minorHAnsi" w:hAnsiTheme="minorHAnsi" w:cstheme="minorHAnsi"/>
          <w:color w:val="auto"/>
        </w:rPr>
        <w:t>Fix</w:t>
      </w:r>
      <w:r w:rsidR="00AD01A4" w:rsidRPr="007F08C3">
        <w:rPr>
          <w:rFonts w:asciiTheme="minorHAnsi" w:hAnsiTheme="minorHAnsi" w:cstheme="minorHAnsi"/>
          <w:color w:val="auto"/>
        </w:rPr>
        <w:t xml:space="preserve"> the animal’s head </w:t>
      </w:r>
      <w:r w:rsidR="00AC249F" w:rsidRPr="007F08C3">
        <w:rPr>
          <w:rFonts w:asciiTheme="minorHAnsi" w:hAnsiTheme="minorHAnsi" w:cstheme="minorHAnsi"/>
          <w:color w:val="auto"/>
        </w:rPr>
        <w:t>safely with two ear bar</w:t>
      </w:r>
      <w:r w:rsidR="00E13BC8" w:rsidRPr="007F08C3">
        <w:rPr>
          <w:rFonts w:asciiTheme="minorHAnsi" w:hAnsiTheme="minorHAnsi" w:cstheme="minorHAnsi"/>
          <w:color w:val="auto"/>
        </w:rPr>
        <w:t>s to avoid head motion artifacts</w:t>
      </w:r>
      <w:r w:rsidR="00AA32DA" w:rsidRPr="007F08C3">
        <w:rPr>
          <w:rFonts w:asciiTheme="minorHAnsi" w:hAnsiTheme="minorHAnsi" w:cstheme="minorHAnsi"/>
          <w:color w:val="auto"/>
        </w:rPr>
        <w:t>.</w:t>
      </w:r>
    </w:p>
    <w:p w14:paraId="314F4B56" w14:textId="68EA3306" w:rsidR="00434C67" w:rsidRPr="007F08C3" w:rsidRDefault="00434C67" w:rsidP="00AB49D2">
      <w:pPr>
        <w:pStyle w:val="ListParagraph"/>
        <w:ind w:left="0"/>
        <w:jc w:val="left"/>
        <w:rPr>
          <w:rFonts w:asciiTheme="minorHAnsi" w:hAnsiTheme="minorHAnsi" w:cstheme="minorHAnsi"/>
          <w:color w:val="auto"/>
        </w:rPr>
      </w:pPr>
    </w:p>
    <w:p w14:paraId="5EABAD17" w14:textId="77777777" w:rsidR="00DB42DC" w:rsidRPr="007F08C3" w:rsidRDefault="00826835"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Fix</w:t>
      </w:r>
      <w:r w:rsidR="00910829" w:rsidRPr="007F08C3">
        <w:rPr>
          <w:rFonts w:asciiTheme="minorHAnsi" w:hAnsiTheme="minorHAnsi" w:cstheme="minorHAnsi"/>
          <w:color w:val="auto"/>
        </w:rPr>
        <w:t xml:space="preserve"> a transceiver surface coil on the head. Tune and match the coil to the Larmor frequency (</w:t>
      </w:r>
      <w:r w:rsidR="00210886" w:rsidRPr="007F08C3">
        <w:rPr>
          <w:rFonts w:asciiTheme="minorHAnsi" w:hAnsiTheme="minorHAnsi" w:cstheme="minorHAnsi"/>
          <w:color w:val="auto"/>
        </w:rPr>
        <w:t xml:space="preserve">e.g., </w:t>
      </w:r>
      <w:r w:rsidR="00910829" w:rsidRPr="007F08C3">
        <w:rPr>
          <w:rFonts w:asciiTheme="minorHAnsi" w:hAnsiTheme="minorHAnsi" w:cstheme="minorHAnsi"/>
          <w:color w:val="auto"/>
        </w:rPr>
        <w:t xml:space="preserve">599 MHz on 14.1 T) on the head before MRI measurements. </w:t>
      </w:r>
    </w:p>
    <w:p w14:paraId="05C4A73D" w14:textId="77777777" w:rsidR="00DB42DC" w:rsidRPr="007F08C3" w:rsidRDefault="00DB42DC" w:rsidP="00AB49D2">
      <w:pPr>
        <w:pStyle w:val="ListParagraph"/>
        <w:ind w:left="0"/>
        <w:jc w:val="left"/>
        <w:rPr>
          <w:rFonts w:asciiTheme="minorHAnsi" w:hAnsiTheme="minorHAnsi" w:cstheme="minorHAnsi"/>
          <w:color w:val="auto"/>
        </w:rPr>
      </w:pPr>
    </w:p>
    <w:p w14:paraId="55603892" w14:textId="382DFD33" w:rsidR="00910829" w:rsidRPr="007F08C3" w:rsidRDefault="00DB42DC"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F010F8" w:rsidRPr="007F08C3">
        <w:rPr>
          <w:rFonts w:asciiTheme="minorHAnsi" w:hAnsiTheme="minorHAnsi" w:cstheme="minorHAnsi"/>
          <w:color w:val="auto"/>
        </w:rPr>
        <w:t xml:space="preserve">Here, </w:t>
      </w:r>
      <w:r w:rsidR="00910829" w:rsidRPr="007F08C3">
        <w:rPr>
          <w:rFonts w:asciiTheme="minorHAnsi" w:hAnsiTheme="minorHAnsi" w:cstheme="minorHAnsi"/>
          <w:color w:val="auto"/>
        </w:rPr>
        <w:t xml:space="preserve">22 mm diameter </w:t>
      </w:r>
      <w:r w:rsidR="002F7D1E">
        <w:rPr>
          <w:rFonts w:asciiTheme="minorHAnsi" w:hAnsiTheme="minorHAnsi" w:cstheme="minorHAnsi"/>
          <w:color w:val="auto"/>
        </w:rPr>
        <w:t xml:space="preserve">coil </w:t>
      </w:r>
      <w:r w:rsidR="00910829" w:rsidRPr="007F08C3">
        <w:rPr>
          <w:rFonts w:asciiTheme="minorHAnsi" w:hAnsiTheme="minorHAnsi" w:cstheme="minorHAnsi"/>
          <w:color w:val="auto"/>
        </w:rPr>
        <w:t>is used to cover the whole brain of a rat.</w:t>
      </w:r>
    </w:p>
    <w:p w14:paraId="2D3044A7" w14:textId="77777777" w:rsidR="00910829" w:rsidRPr="007F08C3" w:rsidRDefault="00910829" w:rsidP="00AB49D2">
      <w:pPr>
        <w:pStyle w:val="ListParagraph"/>
        <w:ind w:left="0"/>
        <w:jc w:val="left"/>
        <w:rPr>
          <w:rFonts w:asciiTheme="minorHAnsi" w:hAnsiTheme="minorHAnsi" w:cstheme="minorHAnsi"/>
          <w:color w:val="auto"/>
        </w:rPr>
      </w:pPr>
    </w:p>
    <w:p w14:paraId="5A19CBFE" w14:textId="2156ABB6" w:rsidR="00E61734" w:rsidRPr="007F08C3" w:rsidRDefault="00EA181B"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Insert</w:t>
      </w:r>
      <w:r w:rsidR="00E61734" w:rsidRPr="007F08C3">
        <w:rPr>
          <w:rFonts w:asciiTheme="minorHAnsi" w:hAnsiTheme="minorHAnsi" w:cstheme="minorHAnsi"/>
          <w:color w:val="auto"/>
        </w:rPr>
        <w:t xml:space="preserve"> a pair of needle electrodes into the skin of the forepaw between digits 1 and 4 and fi</w:t>
      </w:r>
      <w:r w:rsidR="005E36BC" w:rsidRPr="007F08C3">
        <w:rPr>
          <w:rFonts w:asciiTheme="minorHAnsi" w:hAnsiTheme="minorHAnsi" w:cstheme="minorHAnsi"/>
          <w:color w:val="auto"/>
        </w:rPr>
        <w:t xml:space="preserve">x them with surgical tape. </w:t>
      </w:r>
      <w:r w:rsidR="002A18D3" w:rsidRPr="007F08C3">
        <w:rPr>
          <w:rFonts w:asciiTheme="minorHAnsi" w:hAnsiTheme="minorHAnsi" w:cstheme="minorHAnsi"/>
          <w:color w:val="auto"/>
        </w:rPr>
        <w:t>And then,</w:t>
      </w:r>
      <w:r w:rsidR="005E36BC" w:rsidRPr="007F08C3">
        <w:rPr>
          <w:rFonts w:asciiTheme="minorHAnsi" w:hAnsiTheme="minorHAnsi" w:cstheme="minorHAnsi"/>
          <w:color w:val="auto"/>
        </w:rPr>
        <w:t xml:space="preserve"> </w:t>
      </w:r>
      <w:r w:rsidR="009D360B" w:rsidRPr="007F08C3">
        <w:rPr>
          <w:rFonts w:asciiTheme="minorHAnsi" w:hAnsiTheme="minorHAnsi" w:cstheme="minorHAnsi"/>
          <w:color w:val="auto"/>
        </w:rPr>
        <w:t>confirm that the stimulation works properly after connecting a stimulation input cable to these electrodes</w:t>
      </w:r>
      <w:r w:rsidR="00E61734" w:rsidRPr="007F08C3">
        <w:rPr>
          <w:rFonts w:asciiTheme="minorHAnsi" w:hAnsiTheme="minorHAnsi" w:cstheme="minorHAnsi"/>
          <w:color w:val="auto"/>
        </w:rPr>
        <w:fldChar w:fldCharType="begin"/>
      </w:r>
      <w:r w:rsidR="00E61734" w:rsidRPr="007F08C3">
        <w:rPr>
          <w:rFonts w:asciiTheme="minorHAnsi" w:hAnsiTheme="minorHAnsi" w:cstheme="minorHAnsi"/>
          <w:color w:val="auto"/>
        </w:rPr>
        <w:instrText xml:space="preserve"> ADDIN EN.CITE &lt;EndNote&gt;&lt;Cite&gt;&lt;Author&gt;Shih&lt;/Author&gt;&lt;Year&gt;2013&lt;/Year&gt;&lt;IDText&gt;Ultra high-resolution fMRI and electrophysiology of the rat primary somatosensory cortex&lt;/IDText&gt;&lt;DisplayText&gt;&lt;style face="superscript"&gt;30&lt;/style&gt;&lt;/DisplayText&gt;&lt;record&gt;&lt;dates&gt;&lt;pub-dates&gt;&lt;date&gt;Jun&lt;/date&gt;&lt;/pub-dates&gt;&lt;year&gt;2013&lt;/year&gt;&lt;/dates&gt;&lt;keywords&gt;&lt;keyword&gt;Animals&lt;/keyword&gt;&lt;keyword&gt;Data Interpretation, Statistical&lt;/keyword&gt;&lt;keyword&gt;Electric Stimulation&lt;/keyword&gt;&lt;keyword&gt;Electromagnetic Fields&lt;/keyword&gt;&lt;keyword&gt;Electrophysiology/*methods&lt;/keyword&gt;&lt;keyword&gt;Forelimb/physiology&lt;/keyword&gt;&lt;keyword&gt;Magnetic Resonance Imaging/*methods&lt;/keyword&gt;&lt;keyword&gt;Male&lt;/keyword&gt;&lt;keyword&gt;Rats&lt;/keyword&gt;&lt;keyword&gt;Rats, Sprague-Dawley&lt;/keyword&gt;&lt;keyword&gt;Respiration, Artificial&lt;/keyword&gt;&lt;keyword&gt;Somatosensory Cortex/*physiology&lt;/keyword&gt;&lt;keyword&gt;Stereotaxic Techniques&lt;/keyword&gt;&lt;/keywords&gt;&lt;urls&gt;&lt;related-urls&gt;&lt;url&gt;https://www.ncbi.nlm.nih.gov/pubmed/23384528&lt;/url&gt;&lt;/related-urls&gt;&lt;/urls&gt;&lt;isbn&gt;1095-9572 (Electronic)&amp;#xD;1053-8119 (Linking)&lt;/isbn&gt;&lt;custom2&gt;PMC3733488&lt;/custom2&gt;&lt;titles&gt;&lt;title&gt;Ultra high-resolution fMRI and electrophysiology of the rat primary somatosensory cortex&lt;/title&gt;&lt;secondary-title&gt;Neuroimage&lt;/secondary-title&gt;&lt;/titles&gt;&lt;pages&gt;113-20&lt;/pages&gt;&lt;contributors&gt;&lt;authors&gt;&lt;author&gt;Shih, Y. Y.&lt;/author&gt;&lt;author&gt;Chen, Y. Y.&lt;/author&gt;&lt;author&gt;Lai, H. Y.&lt;/author&gt;&lt;author&gt;Kao, Y. C.&lt;/author&gt;&lt;author&gt;Shyu, B. C.&lt;/author&gt;&lt;author&gt;Duong, T. Q.&lt;/author&gt;&lt;/authors&gt;&lt;/contributors&gt;&lt;edition&gt;2013/02/07&lt;/edition&gt;&lt;added-date format="utc"&gt;1587741103&lt;/added-date&gt;&lt;ref-type name="Journal Article"&gt;17&lt;/ref-type&gt;&lt;auth-address&gt;Department of Neurology, University of North Carolina, Chapel Hill, NC 27599, USA. shihy@unc.edu&lt;/auth-address&gt;&lt;rec-number&gt;979&lt;/rec-number&gt;&lt;last-updated-date format="utc"&gt;1587741103&lt;/last-updated-date&gt;&lt;accession-num&gt;23384528&lt;/accession-num&gt;&lt;electronic-resource-num&gt;10.1016/j.neuroimage.2013.01.062&lt;/electronic-resource-num&gt;&lt;volume&gt;73&lt;/volume&gt;&lt;/record&gt;&lt;/Cite&gt;&lt;/EndNote&gt;</w:instrText>
      </w:r>
      <w:r w:rsidR="00E61734" w:rsidRPr="007F08C3">
        <w:rPr>
          <w:rFonts w:asciiTheme="minorHAnsi" w:hAnsiTheme="minorHAnsi" w:cstheme="minorHAnsi"/>
          <w:color w:val="auto"/>
        </w:rPr>
        <w:fldChar w:fldCharType="separate"/>
      </w:r>
      <w:r w:rsidR="00E61734" w:rsidRPr="007F08C3">
        <w:rPr>
          <w:rFonts w:asciiTheme="minorHAnsi" w:hAnsiTheme="minorHAnsi" w:cstheme="minorHAnsi"/>
          <w:noProof/>
          <w:color w:val="auto"/>
          <w:vertAlign w:val="superscript"/>
        </w:rPr>
        <w:t>30</w:t>
      </w:r>
      <w:r w:rsidR="00E61734" w:rsidRPr="007F08C3">
        <w:rPr>
          <w:rFonts w:asciiTheme="minorHAnsi" w:hAnsiTheme="minorHAnsi" w:cstheme="minorHAnsi"/>
          <w:color w:val="auto"/>
        </w:rPr>
        <w:fldChar w:fldCharType="end"/>
      </w:r>
      <w:r w:rsidR="00E61734" w:rsidRPr="007F08C3">
        <w:rPr>
          <w:rFonts w:asciiTheme="minorHAnsi" w:hAnsiTheme="minorHAnsi" w:cstheme="minorHAnsi"/>
          <w:color w:val="auto"/>
        </w:rPr>
        <w:t>.</w:t>
      </w:r>
    </w:p>
    <w:p w14:paraId="01A60AAA" w14:textId="15063B36" w:rsidR="00434C67" w:rsidRPr="007F08C3" w:rsidRDefault="00434C67" w:rsidP="00AB49D2">
      <w:pPr>
        <w:pStyle w:val="ListParagraph"/>
        <w:ind w:left="0"/>
        <w:jc w:val="left"/>
        <w:rPr>
          <w:rFonts w:asciiTheme="minorHAnsi" w:hAnsiTheme="minorHAnsi" w:cstheme="minorHAnsi"/>
          <w:color w:val="auto"/>
        </w:rPr>
      </w:pPr>
    </w:p>
    <w:p w14:paraId="3083D908" w14:textId="2C412DB5" w:rsidR="00434C67" w:rsidRPr="007F08C3" w:rsidRDefault="00E957B3"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I</w:t>
      </w:r>
      <w:r w:rsidR="00B10112" w:rsidRPr="007F08C3">
        <w:rPr>
          <w:rFonts w:asciiTheme="minorHAnsi" w:hAnsiTheme="minorHAnsi" w:cstheme="minorHAnsi"/>
          <w:color w:val="auto"/>
        </w:rPr>
        <w:t>nsert the animal into the MRI bore</w:t>
      </w:r>
      <w:r w:rsidR="00EE6C2A" w:rsidRPr="007F08C3">
        <w:rPr>
          <w:rFonts w:asciiTheme="minorHAnsi" w:hAnsiTheme="minorHAnsi" w:cstheme="minorHAnsi"/>
          <w:color w:val="auto"/>
        </w:rPr>
        <w:t xml:space="preserve"> and </w:t>
      </w:r>
      <w:r w:rsidR="008E3376" w:rsidRPr="007F08C3">
        <w:rPr>
          <w:rFonts w:asciiTheme="minorHAnsi" w:hAnsiTheme="minorHAnsi" w:cstheme="minorHAnsi"/>
          <w:color w:val="auto"/>
        </w:rPr>
        <w:t xml:space="preserve">place </w:t>
      </w:r>
      <w:r w:rsidR="006A3F92" w:rsidRPr="007F08C3">
        <w:rPr>
          <w:rFonts w:asciiTheme="minorHAnsi" w:hAnsiTheme="minorHAnsi" w:cstheme="minorHAnsi"/>
          <w:color w:val="auto"/>
        </w:rPr>
        <w:t>it</w:t>
      </w:r>
      <w:r w:rsidR="007A6E17" w:rsidRPr="007F08C3">
        <w:rPr>
          <w:rFonts w:asciiTheme="minorHAnsi" w:hAnsiTheme="minorHAnsi" w:cstheme="minorHAnsi"/>
          <w:color w:val="auto"/>
        </w:rPr>
        <w:t xml:space="preserve"> </w:t>
      </w:r>
      <w:r w:rsidR="00503D99" w:rsidRPr="007F08C3">
        <w:rPr>
          <w:rFonts w:asciiTheme="minorHAnsi" w:hAnsiTheme="minorHAnsi" w:cstheme="minorHAnsi"/>
          <w:color w:val="auto"/>
        </w:rPr>
        <w:t>at</w:t>
      </w:r>
      <w:r w:rsidR="00EE6C2A" w:rsidRPr="007F08C3">
        <w:rPr>
          <w:rFonts w:asciiTheme="minorHAnsi" w:hAnsiTheme="minorHAnsi" w:cstheme="minorHAnsi"/>
          <w:color w:val="auto"/>
        </w:rPr>
        <w:t xml:space="preserve"> the iso-center </w:t>
      </w:r>
      <w:r w:rsidR="00AB10D3" w:rsidRPr="007F08C3">
        <w:rPr>
          <w:rFonts w:asciiTheme="minorHAnsi" w:hAnsiTheme="minorHAnsi" w:cstheme="minorHAnsi"/>
          <w:color w:val="auto"/>
        </w:rPr>
        <w:t>approximately</w:t>
      </w:r>
      <w:r w:rsidR="00A9659E" w:rsidRPr="007F08C3">
        <w:rPr>
          <w:rFonts w:asciiTheme="minorHAnsi" w:hAnsiTheme="minorHAnsi" w:cstheme="minorHAnsi"/>
          <w:color w:val="auto"/>
        </w:rPr>
        <w:t>.</w:t>
      </w:r>
    </w:p>
    <w:p w14:paraId="198E63C1" w14:textId="23001804" w:rsidR="00434C67" w:rsidRPr="007F08C3" w:rsidRDefault="00434C67" w:rsidP="00AB49D2">
      <w:pPr>
        <w:pStyle w:val="ListParagraph"/>
        <w:ind w:left="0"/>
        <w:jc w:val="left"/>
        <w:rPr>
          <w:rFonts w:asciiTheme="minorHAnsi" w:hAnsiTheme="minorHAnsi" w:cstheme="minorHAnsi"/>
          <w:color w:val="auto"/>
          <w:highlight w:val="yellow"/>
        </w:rPr>
      </w:pPr>
    </w:p>
    <w:p w14:paraId="2821EC18" w14:textId="77F52D1B" w:rsidR="00850FFB" w:rsidRPr="007F08C3" w:rsidRDefault="00DC103C" w:rsidP="00AB49D2">
      <w:pPr>
        <w:pStyle w:val="ListParagraph"/>
        <w:numPr>
          <w:ilvl w:val="0"/>
          <w:numId w:val="28"/>
        </w:numPr>
        <w:ind w:left="0" w:firstLine="0"/>
        <w:jc w:val="left"/>
        <w:rPr>
          <w:rFonts w:asciiTheme="minorHAnsi" w:hAnsiTheme="minorHAnsi" w:cstheme="minorHAnsi"/>
          <w:b/>
          <w:color w:val="auto"/>
          <w:highlight w:val="yellow"/>
        </w:rPr>
      </w:pPr>
      <w:r w:rsidRPr="007F08C3">
        <w:rPr>
          <w:rFonts w:asciiTheme="minorHAnsi" w:hAnsiTheme="minorHAnsi" w:cstheme="minorHAnsi"/>
          <w:b/>
          <w:color w:val="auto"/>
          <w:highlight w:val="yellow"/>
        </w:rPr>
        <w:t xml:space="preserve">Measuring </w:t>
      </w:r>
      <w:r w:rsidR="002F7D1E">
        <w:rPr>
          <w:rFonts w:asciiTheme="minorHAnsi" w:hAnsiTheme="minorHAnsi" w:cstheme="minorHAnsi"/>
          <w:b/>
          <w:color w:val="auto"/>
          <w:highlight w:val="yellow"/>
        </w:rPr>
        <w:t>a</w:t>
      </w:r>
      <w:r w:rsidR="007C0D53" w:rsidRPr="007F08C3">
        <w:rPr>
          <w:rFonts w:asciiTheme="minorHAnsi" w:hAnsiTheme="minorHAnsi" w:cstheme="minorHAnsi"/>
          <w:b/>
          <w:color w:val="auto"/>
          <w:highlight w:val="yellow"/>
        </w:rPr>
        <w:t xml:space="preserve">natomical </w:t>
      </w:r>
      <w:r w:rsidR="008101A0" w:rsidRPr="007F08C3">
        <w:rPr>
          <w:rFonts w:asciiTheme="minorHAnsi" w:hAnsiTheme="minorHAnsi" w:cstheme="minorHAnsi"/>
          <w:b/>
          <w:color w:val="auto"/>
          <w:highlight w:val="yellow"/>
        </w:rPr>
        <w:t>MR</w:t>
      </w:r>
      <w:r w:rsidR="007B41EE" w:rsidRPr="007F08C3">
        <w:rPr>
          <w:rFonts w:asciiTheme="minorHAnsi" w:hAnsiTheme="minorHAnsi" w:cstheme="minorHAnsi"/>
          <w:b/>
          <w:color w:val="auto"/>
          <w:highlight w:val="yellow"/>
        </w:rPr>
        <w:t xml:space="preserve"> </w:t>
      </w:r>
      <w:r w:rsidR="002F7D1E">
        <w:rPr>
          <w:rFonts w:asciiTheme="minorHAnsi" w:hAnsiTheme="minorHAnsi" w:cstheme="minorHAnsi"/>
          <w:b/>
          <w:color w:val="auto"/>
          <w:highlight w:val="yellow"/>
        </w:rPr>
        <w:t>i</w:t>
      </w:r>
      <w:r w:rsidR="007B41EE" w:rsidRPr="007F08C3">
        <w:rPr>
          <w:rFonts w:asciiTheme="minorHAnsi" w:hAnsiTheme="minorHAnsi" w:cstheme="minorHAnsi"/>
          <w:b/>
          <w:color w:val="auto"/>
          <w:highlight w:val="yellow"/>
        </w:rPr>
        <w:t>mage</w:t>
      </w:r>
      <w:r w:rsidRPr="007F08C3">
        <w:rPr>
          <w:rFonts w:asciiTheme="minorHAnsi" w:hAnsiTheme="minorHAnsi" w:cstheme="minorHAnsi"/>
          <w:b/>
          <w:color w:val="auto"/>
          <w:highlight w:val="yellow"/>
        </w:rPr>
        <w:t>s</w:t>
      </w:r>
    </w:p>
    <w:p w14:paraId="55A61AF5" w14:textId="77777777" w:rsidR="00850FFB" w:rsidRPr="007F08C3" w:rsidRDefault="00850FFB" w:rsidP="00AB49D2">
      <w:pPr>
        <w:pStyle w:val="ListParagraph"/>
        <w:ind w:left="0"/>
        <w:jc w:val="left"/>
        <w:rPr>
          <w:rFonts w:asciiTheme="minorHAnsi" w:hAnsiTheme="minorHAnsi" w:cstheme="minorHAnsi"/>
          <w:color w:val="auto"/>
          <w:highlight w:val="yellow"/>
        </w:rPr>
      </w:pPr>
    </w:p>
    <w:p w14:paraId="7DADD1F3" w14:textId="197683D4" w:rsidR="00434C67" w:rsidRPr="007F08C3" w:rsidRDefault="00E12808"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lang w:eastAsia="ko-KR"/>
        </w:rPr>
        <w:t>Click the calibration menu b</w:t>
      </w:r>
      <w:r w:rsidR="00392B22" w:rsidRPr="007F08C3">
        <w:rPr>
          <w:rFonts w:asciiTheme="minorHAnsi" w:hAnsiTheme="minorHAnsi" w:cstheme="minorHAnsi"/>
          <w:color w:val="auto"/>
          <w:lang w:eastAsia="ko-KR"/>
        </w:rPr>
        <w:t>u</w:t>
      </w:r>
      <w:r w:rsidR="00487ED9" w:rsidRPr="007F08C3">
        <w:rPr>
          <w:rFonts w:asciiTheme="minorHAnsi" w:hAnsiTheme="minorHAnsi" w:cstheme="minorHAnsi"/>
          <w:color w:val="auto"/>
          <w:lang w:eastAsia="ko-KR"/>
        </w:rPr>
        <w:t>tton in the main user i</w:t>
      </w:r>
      <w:r w:rsidRPr="007F08C3">
        <w:rPr>
          <w:rFonts w:asciiTheme="minorHAnsi" w:hAnsiTheme="minorHAnsi" w:cstheme="minorHAnsi"/>
          <w:color w:val="auto"/>
          <w:lang w:eastAsia="ko-KR"/>
        </w:rPr>
        <w:t xml:space="preserve">nterface. </w:t>
      </w:r>
      <w:r w:rsidR="0071317C" w:rsidRPr="007F08C3">
        <w:rPr>
          <w:rFonts w:asciiTheme="minorHAnsi" w:hAnsiTheme="minorHAnsi" w:cstheme="minorHAnsi"/>
          <w:color w:val="auto"/>
          <w:lang w:eastAsia="ko-KR"/>
        </w:rPr>
        <w:t>P</w:t>
      </w:r>
      <w:r w:rsidR="002A1BC9" w:rsidRPr="007F08C3">
        <w:rPr>
          <w:rFonts w:asciiTheme="minorHAnsi" w:hAnsiTheme="minorHAnsi" w:cstheme="minorHAnsi"/>
          <w:color w:val="auto"/>
        </w:rPr>
        <w:t xml:space="preserve">erform the calibrations of the MRI system </w:t>
      </w:r>
      <w:r w:rsidR="009038A0" w:rsidRPr="007F08C3">
        <w:rPr>
          <w:rFonts w:asciiTheme="minorHAnsi" w:hAnsiTheme="minorHAnsi" w:cstheme="minorHAnsi"/>
          <w:color w:val="auto"/>
        </w:rPr>
        <w:t>clicking</w:t>
      </w:r>
      <w:r w:rsidR="002A1BC9" w:rsidRPr="007F08C3">
        <w:rPr>
          <w:rFonts w:asciiTheme="minorHAnsi" w:hAnsiTheme="minorHAnsi" w:cstheme="minorHAnsi"/>
          <w:color w:val="auto"/>
        </w:rPr>
        <w:t xml:space="preserve"> the following </w:t>
      </w:r>
      <w:r w:rsidR="009038A0" w:rsidRPr="007F08C3">
        <w:rPr>
          <w:rFonts w:asciiTheme="minorHAnsi" w:hAnsiTheme="minorHAnsi" w:cstheme="minorHAnsi"/>
          <w:color w:val="auto"/>
        </w:rPr>
        <w:t>items</w:t>
      </w:r>
      <w:r w:rsidR="00ED2906" w:rsidRPr="007F08C3">
        <w:rPr>
          <w:rFonts w:asciiTheme="minorHAnsi" w:hAnsiTheme="minorHAnsi" w:cstheme="minorHAnsi"/>
          <w:color w:val="auto"/>
        </w:rPr>
        <w:t xml:space="preserve"> in the </w:t>
      </w:r>
      <w:r w:rsidR="00ED2906" w:rsidRPr="007F08C3">
        <w:rPr>
          <w:rFonts w:asciiTheme="minorHAnsi" w:hAnsiTheme="minorHAnsi" w:cstheme="minorHAnsi"/>
          <w:b/>
          <w:color w:val="auto"/>
        </w:rPr>
        <w:t>Adjustment Platform</w:t>
      </w:r>
      <w:r w:rsidR="00ED2906" w:rsidRPr="007F08C3">
        <w:rPr>
          <w:rFonts w:asciiTheme="minorHAnsi" w:hAnsiTheme="minorHAnsi" w:cstheme="minorHAnsi"/>
          <w:color w:val="auto"/>
        </w:rPr>
        <w:t xml:space="preserve"> user interface</w:t>
      </w:r>
      <w:r w:rsidR="00E74616" w:rsidRPr="007F08C3">
        <w:rPr>
          <w:rFonts w:asciiTheme="minorHAnsi" w:hAnsiTheme="minorHAnsi" w:cstheme="minorHAnsi"/>
          <w:color w:val="auto"/>
        </w:rPr>
        <w:t xml:space="preserve"> </w:t>
      </w:r>
      <w:r w:rsidR="00E74616" w:rsidRPr="007F08C3">
        <w:rPr>
          <w:rFonts w:asciiTheme="minorHAnsi" w:hAnsiTheme="minorHAnsi" w:cstheme="minorHAnsi"/>
          <w:color w:val="auto"/>
          <w:lang w:eastAsia="ko-KR"/>
        </w:rPr>
        <w:t xml:space="preserve">(see </w:t>
      </w:r>
      <w:r w:rsidR="00E74616" w:rsidRPr="007F08C3">
        <w:rPr>
          <w:rFonts w:asciiTheme="minorHAnsi" w:hAnsiTheme="minorHAnsi" w:cstheme="minorHAnsi"/>
          <w:b/>
          <w:color w:val="auto"/>
        </w:rPr>
        <w:t>Help</w:t>
      </w:r>
      <w:r w:rsidR="00E74616" w:rsidRPr="007F08C3">
        <w:rPr>
          <w:rFonts w:asciiTheme="minorHAnsi" w:hAnsiTheme="minorHAnsi" w:cstheme="minorHAnsi"/>
          <w:color w:val="auto"/>
        </w:rPr>
        <w:t xml:space="preserve"> menu in the console software</w:t>
      </w:r>
      <w:r w:rsidR="00E74616" w:rsidRPr="007F08C3">
        <w:rPr>
          <w:rFonts w:asciiTheme="minorHAnsi" w:hAnsiTheme="minorHAnsi" w:cstheme="minorHAnsi"/>
          <w:color w:val="auto"/>
          <w:lang w:eastAsia="ko-KR"/>
        </w:rPr>
        <w:t>)</w:t>
      </w:r>
      <w:r w:rsidR="002A1BC9" w:rsidRPr="007F08C3">
        <w:rPr>
          <w:rFonts w:asciiTheme="minorHAnsi" w:hAnsiTheme="minorHAnsi" w:cstheme="minorHAnsi"/>
          <w:color w:val="auto"/>
        </w:rPr>
        <w:t xml:space="preserve">: </w:t>
      </w:r>
      <w:r w:rsidR="00D3442A" w:rsidRPr="007F08C3">
        <w:rPr>
          <w:rFonts w:asciiTheme="minorHAnsi" w:hAnsiTheme="minorHAnsi" w:cstheme="minorHAnsi"/>
          <w:color w:val="auto"/>
        </w:rPr>
        <w:t>F</w:t>
      </w:r>
      <w:r w:rsidR="002A1BC9" w:rsidRPr="007F08C3">
        <w:rPr>
          <w:rFonts w:asciiTheme="minorHAnsi" w:hAnsiTheme="minorHAnsi" w:cstheme="minorHAnsi"/>
          <w:color w:val="auto"/>
        </w:rPr>
        <w:t xml:space="preserve">ind the </w:t>
      </w:r>
      <w:r w:rsidR="009A3377" w:rsidRPr="007F08C3">
        <w:rPr>
          <w:rFonts w:asciiTheme="minorHAnsi" w:hAnsiTheme="minorHAnsi" w:cstheme="minorHAnsi"/>
          <w:color w:val="auto"/>
        </w:rPr>
        <w:t xml:space="preserve">basic </w:t>
      </w:r>
      <w:r w:rsidR="002A1BC9" w:rsidRPr="007F08C3">
        <w:rPr>
          <w:rFonts w:asciiTheme="minorHAnsi" w:hAnsiTheme="minorHAnsi" w:cstheme="minorHAnsi"/>
          <w:color w:val="auto"/>
        </w:rPr>
        <w:t xml:space="preserve">resonance frequency, </w:t>
      </w:r>
      <w:r w:rsidR="00D3442A" w:rsidRPr="007F08C3">
        <w:rPr>
          <w:rFonts w:asciiTheme="minorHAnsi" w:hAnsiTheme="minorHAnsi" w:cstheme="minorHAnsi"/>
          <w:color w:val="auto"/>
        </w:rPr>
        <w:t>C</w:t>
      </w:r>
      <w:r w:rsidR="002A1BC9" w:rsidRPr="007F08C3">
        <w:rPr>
          <w:rFonts w:asciiTheme="minorHAnsi" w:hAnsiTheme="minorHAnsi" w:cstheme="minorHAnsi"/>
          <w:color w:val="auto"/>
        </w:rPr>
        <w:t xml:space="preserve">alibrate the RF pulse power, </w:t>
      </w:r>
      <w:r w:rsidR="00537476" w:rsidRPr="007F08C3">
        <w:rPr>
          <w:rFonts w:asciiTheme="minorHAnsi" w:hAnsiTheme="minorHAnsi" w:cstheme="minorHAnsi"/>
          <w:color w:val="auto"/>
        </w:rPr>
        <w:t>Set the optimal receiver gain, Measure the B0 map in the animal for shimming, Run global linear shims based on non-localized free induction decay (FID) integral.</w:t>
      </w:r>
    </w:p>
    <w:p w14:paraId="11B292B0" w14:textId="6C03DFAB" w:rsidR="00023B58" w:rsidRPr="007F08C3" w:rsidRDefault="00023B58" w:rsidP="00AB49D2">
      <w:pPr>
        <w:pStyle w:val="ListParagraph"/>
        <w:ind w:left="0"/>
        <w:jc w:val="left"/>
        <w:rPr>
          <w:rFonts w:asciiTheme="minorHAnsi" w:hAnsiTheme="minorHAnsi" w:cstheme="minorHAnsi"/>
          <w:color w:val="auto"/>
        </w:rPr>
      </w:pPr>
    </w:p>
    <w:p w14:paraId="6BA8A532" w14:textId="6C358195" w:rsidR="00023B58" w:rsidRPr="007F08C3" w:rsidRDefault="00023B58"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69476A" w:rsidRPr="007F08C3">
        <w:rPr>
          <w:rFonts w:asciiTheme="minorHAnsi" w:hAnsiTheme="minorHAnsi" w:cstheme="minorHAnsi"/>
          <w:color w:val="auto"/>
        </w:rPr>
        <w:t>T</w:t>
      </w:r>
      <w:r w:rsidR="00DA3BB3" w:rsidRPr="007F08C3">
        <w:rPr>
          <w:rFonts w:asciiTheme="minorHAnsi" w:hAnsiTheme="minorHAnsi" w:cstheme="minorHAnsi"/>
          <w:color w:val="auto"/>
        </w:rPr>
        <w:t>his step</w:t>
      </w:r>
      <w:r w:rsidR="00534C7A" w:rsidRPr="007F08C3">
        <w:rPr>
          <w:rFonts w:asciiTheme="minorHAnsi" w:hAnsiTheme="minorHAnsi" w:cstheme="minorHAnsi"/>
          <w:color w:val="auto"/>
        </w:rPr>
        <w:t xml:space="preserve"> takes less than </w:t>
      </w:r>
      <w:r w:rsidR="00991379" w:rsidRPr="007F08C3">
        <w:rPr>
          <w:rFonts w:asciiTheme="minorHAnsi" w:hAnsiTheme="minorHAnsi" w:cstheme="minorHAnsi"/>
          <w:color w:val="auto"/>
        </w:rPr>
        <w:t>2</w:t>
      </w:r>
      <w:r w:rsidR="00534C7A" w:rsidRPr="007F08C3">
        <w:rPr>
          <w:rFonts w:asciiTheme="minorHAnsi" w:hAnsiTheme="minorHAnsi" w:cstheme="minorHAnsi"/>
          <w:color w:val="auto"/>
        </w:rPr>
        <w:t xml:space="preserve"> min.</w:t>
      </w:r>
    </w:p>
    <w:p w14:paraId="16BE8919" w14:textId="77777777" w:rsidR="00023B58" w:rsidRPr="007F08C3" w:rsidRDefault="00023B58" w:rsidP="00AB49D2">
      <w:pPr>
        <w:pStyle w:val="ListParagraph"/>
        <w:ind w:left="0"/>
        <w:jc w:val="left"/>
        <w:rPr>
          <w:rFonts w:asciiTheme="minorHAnsi" w:hAnsiTheme="minorHAnsi" w:cstheme="minorHAnsi"/>
          <w:color w:val="auto"/>
        </w:rPr>
      </w:pPr>
    </w:p>
    <w:p w14:paraId="6E2160D3" w14:textId="4E737F97" w:rsidR="00434C67" w:rsidRPr="007F08C3" w:rsidRDefault="004A59F6"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R</w:t>
      </w:r>
      <w:r w:rsidR="00067A75" w:rsidRPr="007F08C3">
        <w:rPr>
          <w:rFonts w:asciiTheme="minorHAnsi" w:hAnsiTheme="minorHAnsi" w:cstheme="minorHAnsi"/>
          <w:color w:val="auto"/>
        </w:rPr>
        <w:t>un</w:t>
      </w:r>
      <w:r w:rsidR="004572BD" w:rsidRPr="007F08C3">
        <w:rPr>
          <w:rFonts w:asciiTheme="minorHAnsi" w:hAnsiTheme="minorHAnsi" w:cstheme="minorHAnsi"/>
          <w:color w:val="auto"/>
        </w:rPr>
        <w:t xml:space="preserve"> a Position sequence</w:t>
      </w:r>
      <w:r w:rsidRPr="007F08C3">
        <w:rPr>
          <w:rFonts w:asciiTheme="minorHAnsi" w:hAnsiTheme="minorHAnsi" w:cstheme="minorHAnsi"/>
          <w:color w:val="auto"/>
        </w:rPr>
        <w:t xml:space="preserve"> by clicking the “</w:t>
      </w:r>
      <w:r w:rsidRPr="007F08C3">
        <w:rPr>
          <w:rFonts w:asciiTheme="minorHAnsi" w:hAnsiTheme="minorHAnsi" w:cstheme="minorHAnsi"/>
          <w:b/>
          <w:color w:val="auto"/>
        </w:rPr>
        <w:t>Scan</w:t>
      </w:r>
      <w:r w:rsidRPr="007F08C3">
        <w:rPr>
          <w:rFonts w:asciiTheme="minorHAnsi" w:hAnsiTheme="minorHAnsi" w:cstheme="minorHAnsi"/>
          <w:color w:val="auto"/>
        </w:rPr>
        <w:t>” button</w:t>
      </w:r>
      <w:r w:rsidR="004572BD" w:rsidRPr="007F08C3">
        <w:rPr>
          <w:rFonts w:asciiTheme="minorHAnsi" w:hAnsiTheme="minorHAnsi" w:cstheme="minorHAnsi"/>
          <w:color w:val="auto"/>
        </w:rPr>
        <w:t xml:space="preserve"> to find the head location</w:t>
      </w:r>
      <w:r w:rsidR="00D34727" w:rsidRPr="007F08C3">
        <w:rPr>
          <w:rFonts w:asciiTheme="minorHAnsi" w:hAnsiTheme="minorHAnsi" w:cstheme="minorHAnsi"/>
          <w:color w:val="auto"/>
        </w:rPr>
        <w:t xml:space="preserve"> of the animal</w:t>
      </w:r>
      <w:r w:rsidR="003E22F9" w:rsidRPr="007F08C3">
        <w:rPr>
          <w:rFonts w:asciiTheme="minorHAnsi" w:hAnsiTheme="minorHAnsi" w:cstheme="minorHAnsi"/>
          <w:color w:val="auto"/>
        </w:rPr>
        <w:t xml:space="preserve"> inside the </w:t>
      </w:r>
      <w:r w:rsidR="00673469" w:rsidRPr="007F08C3">
        <w:rPr>
          <w:rFonts w:asciiTheme="minorHAnsi" w:hAnsiTheme="minorHAnsi" w:cstheme="minorHAnsi"/>
          <w:color w:val="auto"/>
        </w:rPr>
        <w:t xml:space="preserve">MRI </w:t>
      </w:r>
      <w:r w:rsidR="003E22F9" w:rsidRPr="007F08C3">
        <w:rPr>
          <w:rFonts w:asciiTheme="minorHAnsi" w:hAnsiTheme="minorHAnsi" w:cstheme="minorHAnsi"/>
          <w:color w:val="auto"/>
        </w:rPr>
        <w:t>bore</w:t>
      </w:r>
      <w:r w:rsidR="004572BD" w:rsidRPr="007F08C3">
        <w:rPr>
          <w:rFonts w:asciiTheme="minorHAnsi" w:hAnsiTheme="minorHAnsi" w:cstheme="minorHAnsi"/>
          <w:color w:val="auto"/>
        </w:rPr>
        <w:t xml:space="preserve">. </w:t>
      </w:r>
      <w:r w:rsidR="00123A30" w:rsidRPr="007F08C3">
        <w:rPr>
          <w:rFonts w:asciiTheme="minorHAnsi" w:hAnsiTheme="minorHAnsi" w:cstheme="minorHAnsi"/>
          <w:color w:val="auto"/>
        </w:rPr>
        <w:t xml:space="preserve">If the head is not </w:t>
      </w:r>
      <w:r w:rsidR="005D1FC1" w:rsidRPr="007F08C3">
        <w:rPr>
          <w:rFonts w:asciiTheme="minorHAnsi" w:hAnsiTheme="minorHAnsi" w:cstheme="minorHAnsi"/>
          <w:color w:val="auto"/>
        </w:rPr>
        <w:t xml:space="preserve">located </w:t>
      </w:r>
      <w:r w:rsidR="00123A30" w:rsidRPr="007F08C3">
        <w:rPr>
          <w:rFonts w:asciiTheme="minorHAnsi" w:hAnsiTheme="minorHAnsi" w:cstheme="minorHAnsi"/>
          <w:color w:val="auto"/>
        </w:rPr>
        <w:t>at the iso-center, adjust the head location while moving the cradle back and forth until the head is located at the iso-center.</w:t>
      </w:r>
    </w:p>
    <w:p w14:paraId="22881A7A" w14:textId="77777777" w:rsidR="00434C67" w:rsidRPr="007F08C3" w:rsidRDefault="00434C67" w:rsidP="00AB49D2">
      <w:pPr>
        <w:pStyle w:val="ListParagraph"/>
        <w:ind w:left="0"/>
        <w:jc w:val="left"/>
        <w:rPr>
          <w:rFonts w:asciiTheme="minorHAnsi" w:hAnsiTheme="minorHAnsi" w:cstheme="minorHAnsi"/>
          <w:color w:val="auto"/>
          <w:highlight w:val="yellow"/>
        </w:rPr>
      </w:pPr>
    </w:p>
    <w:p w14:paraId="61FA8E51" w14:textId="75754E1F" w:rsidR="00E7063B" w:rsidRPr="007F08C3" w:rsidRDefault="009E791D"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R</w:t>
      </w:r>
      <w:r w:rsidR="00067A75" w:rsidRPr="007F08C3">
        <w:rPr>
          <w:rFonts w:asciiTheme="minorHAnsi" w:hAnsiTheme="minorHAnsi" w:cstheme="minorHAnsi"/>
          <w:color w:val="auto"/>
        </w:rPr>
        <w:t xml:space="preserve">un </w:t>
      </w:r>
      <w:r w:rsidR="00594D2E" w:rsidRPr="007F08C3">
        <w:rPr>
          <w:rFonts w:asciiTheme="minorHAnsi" w:hAnsiTheme="minorHAnsi" w:cstheme="minorHAnsi"/>
          <w:color w:val="auto"/>
        </w:rPr>
        <w:t>a Localizer sequence</w:t>
      </w:r>
      <w:r w:rsidR="00F81132" w:rsidRPr="007F08C3">
        <w:rPr>
          <w:rFonts w:asciiTheme="minorHAnsi" w:hAnsiTheme="minorHAnsi" w:cstheme="minorHAnsi"/>
          <w:color w:val="auto"/>
        </w:rPr>
        <w:t xml:space="preserve"> </w:t>
      </w:r>
      <w:r w:rsidRPr="007F08C3">
        <w:rPr>
          <w:rFonts w:asciiTheme="minorHAnsi" w:hAnsiTheme="minorHAnsi" w:cstheme="minorHAnsi"/>
          <w:color w:val="auto"/>
        </w:rPr>
        <w:t>by clicking the “</w:t>
      </w:r>
      <w:r w:rsidRPr="007F08C3">
        <w:rPr>
          <w:rFonts w:asciiTheme="minorHAnsi" w:hAnsiTheme="minorHAnsi" w:cstheme="minorHAnsi"/>
          <w:b/>
          <w:color w:val="auto"/>
        </w:rPr>
        <w:t>Scan</w:t>
      </w:r>
      <w:r w:rsidRPr="007F08C3">
        <w:rPr>
          <w:rFonts w:asciiTheme="minorHAnsi" w:hAnsiTheme="minorHAnsi" w:cstheme="minorHAnsi"/>
          <w:color w:val="auto"/>
        </w:rPr>
        <w:t xml:space="preserve">” button </w:t>
      </w:r>
      <w:r w:rsidR="00F81132" w:rsidRPr="007F08C3">
        <w:rPr>
          <w:rFonts w:asciiTheme="minorHAnsi" w:hAnsiTheme="minorHAnsi" w:cstheme="minorHAnsi"/>
          <w:color w:val="auto"/>
        </w:rPr>
        <w:t xml:space="preserve">to </w:t>
      </w:r>
      <w:r w:rsidR="004236BE" w:rsidRPr="007F08C3">
        <w:rPr>
          <w:rFonts w:asciiTheme="minorHAnsi" w:hAnsiTheme="minorHAnsi" w:cstheme="minorHAnsi"/>
          <w:color w:val="auto"/>
        </w:rPr>
        <w:t xml:space="preserve">identify </w:t>
      </w:r>
      <w:r w:rsidR="005668FC" w:rsidRPr="007F08C3">
        <w:rPr>
          <w:rFonts w:asciiTheme="minorHAnsi" w:hAnsiTheme="minorHAnsi" w:cstheme="minorHAnsi"/>
          <w:color w:val="auto"/>
        </w:rPr>
        <w:t>a</w:t>
      </w:r>
      <w:r w:rsidR="00747FDB" w:rsidRPr="007F08C3">
        <w:rPr>
          <w:rFonts w:asciiTheme="minorHAnsi" w:hAnsiTheme="minorHAnsi" w:cstheme="minorHAnsi"/>
          <w:color w:val="auto"/>
        </w:rPr>
        <w:t>n</w:t>
      </w:r>
      <w:r w:rsidR="005668FC" w:rsidRPr="007F08C3">
        <w:rPr>
          <w:rFonts w:asciiTheme="minorHAnsi" w:hAnsiTheme="minorHAnsi" w:cstheme="minorHAnsi"/>
          <w:color w:val="auto"/>
        </w:rPr>
        <w:t xml:space="preserve"> </w:t>
      </w:r>
      <w:r w:rsidR="007E58A6" w:rsidRPr="007F08C3">
        <w:rPr>
          <w:rFonts w:asciiTheme="minorHAnsi" w:hAnsiTheme="minorHAnsi" w:cstheme="minorHAnsi"/>
          <w:color w:val="auto"/>
        </w:rPr>
        <w:t>ROI</w:t>
      </w:r>
      <w:r w:rsidR="004236BE" w:rsidRPr="007F08C3">
        <w:rPr>
          <w:rFonts w:asciiTheme="minorHAnsi" w:hAnsiTheme="minorHAnsi" w:cstheme="minorHAnsi"/>
          <w:color w:val="auto"/>
        </w:rPr>
        <w:t xml:space="preserve"> in the head</w:t>
      </w:r>
      <w:r w:rsidR="00B43498" w:rsidRPr="007F08C3">
        <w:rPr>
          <w:rFonts w:asciiTheme="minorHAnsi" w:hAnsiTheme="minorHAnsi" w:cstheme="minorHAnsi"/>
          <w:color w:val="auto"/>
        </w:rPr>
        <w:t>.</w:t>
      </w:r>
      <w:r w:rsidR="00716A2D" w:rsidRPr="007F08C3">
        <w:rPr>
          <w:rFonts w:asciiTheme="minorHAnsi" w:hAnsiTheme="minorHAnsi" w:cstheme="minorHAnsi"/>
          <w:color w:val="auto"/>
        </w:rPr>
        <w:t xml:space="preserve"> </w:t>
      </w:r>
      <w:r w:rsidR="00D170DB" w:rsidRPr="007F08C3">
        <w:rPr>
          <w:rFonts w:asciiTheme="minorHAnsi" w:hAnsiTheme="minorHAnsi" w:cstheme="minorHAnsi"/>
          <w:color w:val="auto"/>
        </w:rPr>
        <w:t xml:space="preserve">Select </w:t>
      </w:r>
      <w:r w:rsidR="00D170DB" w:rsidRPr="007F08C3">
        <w:rPr>
          <w:rFonts w:asciiTheme="minorHAnsi" w:hAnsiTheme="minorHAnsi" w:cstheme="minorHAnsi"/>
          <w:b/>
          <w:bCs/>
          <w:color w:val="auto"/>
        </w:rPr>
        <w:t>Map</w:t>
      </w:r>
      <w:r w:rsidR="00D81826" w:rsidRPr="007F08C3">
        <w:rPr>
          <w:rFonts w:asciiTheme="minorHAnsi" w:hAnsiTheme="minorHAnsi" w:cstheme="minorHAnsi"/>
          <w:b/>
          <w:bCs/>
          <w:color w:val="auto"/>
        </w:rPr>
        <w:t xml:space="preserve"> </w:t>
      </w:r>
      <w:r w:rsidR="00D170DB" w:rsidRPr="007F08C3">
        <w:rPr>
          <w:rFonts w:asciiTheme="minorHAnsi" w:hAnsiTheme="minorHAnsi" w:cstheme="minorHAnsi"/>
          <w:b/>
          <w:bCs/>
          <w:color w:val="auto"/>
        </w:rPr>
        <w:t>Shim</w:t>
      </w:r>
      <w:r w:rsidR="004350EC" w:rsidRPr="007F08C3">
        <w:rPr>
          <w:rFonts w:asciiTheme="minorHAnsi" w:hAnsiTheme="minorHAnsi" w:cstheme="minorHAnsi"/>
          <w:color w:val="auto"/>
        </w:rPr>
        <w:t xml:space="preserve"> and d</w:t>
      </w:r>
      <w:r w:rsidR="008F3DBD" w:rsidRPr="007F08C3">
        <w:rPr>
          <w:rFonts w:asciiTheme="minorHAnsi" w:hAnsiTheme="minorHAnsi" w:cstheme="minorHAnsi"/>
          <w:color w:val="auto"/>
        </w:rPr>
        <w:t>efine the ROI of the shim volume</w:t>
      </w:r>
      <w:r w:rsidR="00552297" w:rsidRPr="007F08C3">
        <w:rPr>
          <w:rFonts w:asciiTheme="minorHAnsi" w:hAnsiTheme="minorHAnsi" w:cstheme="minorHAnsi"/>
          <w:color w:val="auto"/>
        </w:rPr>
        <w:t xml:space="preserve"> to cover the whole brain</w:t>
      </w:r>
      <w:r w:rsidR="00B43498" w:rsidRPr="007F08C3">
        <w:rPr>
          <w:rFonts w:asciiTheme="minorHAnsi" w:hAnsiTheme="minorHAnsi" w:cstheme="minorHAnsi"/>
          <w:color w:val="auto"/>
        </w:rPr>
        <w:t xml:space="preserve"> </w:t>
      </w:r>
      <w:r w:rsidR="00FE5F90" w:rsidRPr="007F08C3">
        <w:rPr>
          <w:rFonts w:asciiTheme="minorHAnsi" w:hAnsiTheme="minorHAnsi" w:cstheme="minorHAnsi"/>
          <w:color w:val="auto"/>
        </w:rPr>
        <w:t xml:space="preserve">in the localizer image </w:t>
      </w:r>
      <w:r w:rsidR="00B43498" w:rsidRPr="007F08C3">
        <w:rPr>
          <w:rFonts w:asciiTheme="minorHAnsi" w:hAnsiTheme="minorHAnsi" w:cstheme="minorHAnsi"/>
          <w:color w:val="auto"/>
        </w:rPr>
        <w:t>and then, run a high order</w:t>
      </w:r>
      <w:r w:rsidR="00CC47BE" w:rsidRPr="007F08C3">
        <w:rPr>
          <w:rFonts w:asciiTheme="minorHAnsi" w:hAnsiTheme="minorHAnsi" w:cstheme="minorHAnsi"/>
          <w:color w:val="auto"/>
        </w:rPr>
        <w:t xml:space="preserve"> (e.g.</w:t>
      </w:r>
      <w:r w:rsidR="00A26437" w:rsidRPr="007F08C3">
        <w:rPr>
          <w:rFonts w:asciiTheme="minorHAnsi" w:hAnsiTheme="minorHAnsi" w:cstheme="minorHAnsi"/>
          <w:color w:val="auto"/>
        </w:rPr>
        <w:t>,</w:t>
      </w:r>
      <w:r w:rsidR="00CC47BE" w:rsidRPr="007F08C3">
        <w:rPr>
          <w:rFonts w:asciiTheme="minorHAnsi" w:hAnsiTheme="minorHAnsi" w:cstheme="minorHAnsi"/>
          <w:color w:val="auto"/>
        </w:rPr>
        <w:t xml:space="preserve"> 2</w:t>
      </w:r>
      <w:r w:rsidR="00CC47BE" w:rsidRPr="007F08C3">
        <w:rPr>
          <w:rFonts w:asciiTheme="minorHAnsi" w:hAnsiTheme="minorHAnsi" w:cstheme="minorHAnsi"/>
          <w:color w:val="auto"/>
          <w:vertAlign w:val="superscript"/>
        </w:rPr>
        <w:t>nd</w:t>
      </w:r>
      <w:r w:rsidR="00CC47BE" w:rsidRPr="007F08C3">
        <w:rPr>
          <w:rFonts w:asciiTheme="minorHAnsi" w:hAnsiTheme="minorHAnsi" w:cstheme="minorHAnsi"/>
          <w:color w:val="auto"/>
        </w:rPr>
        <w:t xml:space="preserve"> or 3</w:t>
      </w:r>
      <w:r w:rsidR="00CC47BE" w:rsidRPr="007F08C3">
        <w:rPr>
          <w:rFonts w:asciiTheme="minorHAnsi" w:hAnsiTheme="minorHAnsi" w:cstheme="minorHAnsi"/>
          <w:color w:val="auto"/>
          <w:vertAlign w:val="superscript"/>
        </w:rPr>
        <w:t>rd</w:t>
      </w:r>
      <w:r w:rsidR="00CC47BE" w:rsidRPr="007F08C3">
        <w:rPr>
          <w:rFonts w:asciiTheme="minorHAnsi" w:hAnsiTheme="minorHAnsi" w:cstheme="minorHAnsi"/>
          <w:color w:val="auto"/>
        </w:rPr>
        <w:t xml:space="preserve"> order)</w:t>
      </w:r>
      <w:r w:rsidR="00B43498" w:rsidRPr="007F08C3">
        <w:rPr>
          <w:rFonts w:asciiTheme="minorHAnsi" w:hAnsiTheme="minorHAnsi" w:cstheme="minorHAnsi"/>
          <w:color w:val="auto"/>
        </w:rPr>
        <w:t xml:space="preserve"> shimming </w:t>
      </w:r>
      <w:r w:rsidR="004350EC" w:rsidRPr="007F08C3">
        <w:rPr>
          <w:rFonts w:asciiTheme="minorHAnsi" w:hAnsiTheme="minorHAnsi" w:cstheme="minorHAnsi"/>
          <w:color w:val="auto"/>
        </w:rPr>
        <w:t>using the “</w:t>
      </w:r>
      <w:r w:rsidR="004350EC" w:rsidRPr="007F08C3">
        <w:rPr>
          <w:rFonts w:asciiTheme="minorHAnsi" w:hAnsiTheme="minorHAnsi" w:cstheme="minorHAnsi"/>
          <w:b/>
          <w:bCs/>
          <w:color w:val="auto"/>
        </w:rPr>
        <w:t>Shim up to</w:t>
      </w:r>
      <w:r w:rsidR="004350EC" w:rsidRPr="007F08C3">
        <w:rPr>
          <w:rFonts w:asciiTheme="minorHAnsi" w:hAnsiTheme="minorHAnsi" w:cstheme="minorHAnsi"/>
          <w:color w:val="auto"/>
        </w:rPr>
        <w:t>” option</w:t>
      </w:r>
      <w:r w:rsidR="003B48C1" w:rsidRPr="007F08C3">
        <w:rPr>
          <w:rFonts w:asciiTheme="minorHAnsi" w:hAnsiTheme="minorHAnsi" w:cstheme="minorHAnsi"/>
          <w:color w:val="auto"/>
        </w:rPr>
        <w:t xml:space="preserve"> </w:t>
      </w:r>
      <w:r w:rsidR="00B43498" w:rsidRPr="007F08C3">
        <w:rPr>
          <w:rFonts w:asciiTheme="minorHAnsi" w:hAnsiTheme="minorHAnsi" w:cstheme="minorHAnsi"/>
          <w:color w:val="auto"/>
        </w:rPr>
        <w:t xml:space="preserve">to reduce </w:t>
      </w:r>
      <w:r w:rsidR="00960A22" w:rsidRPr="007F08C3">
        <w:rPr>
          <w:rFonts w:asciiTheme="minorHAnsi" w:hAnsiTheme="minorHAnsi" w:cstheme="minorHAnsi"/>
          <w:color w:val="auto"/>
        </w:rPr>
        <w:t xml:space="preserve">the </w:t>
      </w:r>
      <w:r w:rsidR="00B43498" w:rsidRPr="007F08C3">
        <w:rPr>
          <w:rFonts w:asciiTheme="minorHAnsi" w:hAnsiTheme="minorHAnsi" w:cstheme="minorHAnsi"/>
          <w:color w:val="auto"/>
        </w:rPr>
        <w:t xml:space="preserve">main magnetic field (B0) inhomogeneities at the ROI. </w:t>
      </w:r>
    </w:p>
    <w:p w14:paraId="28A65F70" w14:textId="77777777" w:rsidR="00E7063B" w:rsidRPr="007F08C3" w:rsidRDefault="00E7063B" w:rsidP="00AB49D2">
      <w:pPr>
        <w:pStyle w:val="ListParagraph"/>
        <w:ind w:left="0"/>
        <w:jc w:val="left"/>
        <w:rPr>
          <w:rFonts w:asciiTheme="minorHAnsi" w:hAnsiTheme="minorHAnsi" w:cstheme="minorHAnsi"/>
          <w:color w:val="auto"/>
        </w:rPr>
      </w:pPr>
    </w:p>
    <w:p w14:paraId="1D203E4E" w14:textId="5B4D73AD" w:rsidR="00434C67" w:rsidRPr="007F08C3" w:rsidRDefault="00E7063B" w:rsidP="00AB49D2">
      <w:pPr>
        <w:pStyle w:val="ListParagraph"/>
        <w:ind w:left="0"/>
        <w:jc w:val="left"/>
        <w:rPr>
          <w:rFonts w:asciiTheme="minorHAnsi" w:hAnsiTheme="minorHAnsi" w:cstheme="minorHAnsi"/>
          <w:color w:val="auto"/>
        </w:rPr>
      </w:pPr>
      <w:r w:rsidRPr="007F08C3">
        <w:rPr>
          <w:rFonts w:asciiTheme="minorHAnsi" w:hAnsiTheme="minorHAnsi" w:cstheme="minorHAnsi"/>
          <w:color w:val="auto"/>
        </w:rPr>
        <w:t xml:space="preserve">NOTE: </w:t>
      </w:r>
      <w:r w:rsidR="009046A4" w:rsidRPr="007F08C3">
        <w:rPr>
          <w:rFonts w:asciiTheme="minorHAnsi" w:hAnsiTheme="minorHAnsi" w:cstheme="minorHAnsi"/>
          <w:color w:val="auto"/>
        </w:rPr>
        <w:t>The h</w:t>
      </w:r>
      <w:r w:rsidR="006A631C" w:rsidRPr="007F08C3">
        <w:rPr>
          <w:rFonts w:asciiTheme="minorHAnsi" w:hAnsiTheme="minorHAnsi" w:cstheme="minorHAnsi"/>
          <w:color w:val="auto"/>
        </w:rPr>
        <w:t>igh order shimming is</w:t>
      </w:r>
      <w:r w:rsidR="004578C7" w:rsidRPr="007F08C3">
        <w:rPr>
          <w:rFonts w:asciiTheme="minorHAnsi" w:hAnsiTheme="minorHAnsi" w:cstheme="minorHAnsi"/>
          <w:color w:val="auto"/>
        </w:rPr>
        <w:t xml:space="preserve"> a</w:t>
      </w:r>
      <w:r w:rsidR="006A631C" w:rsidRPr="007F08C3">
        <w:rPr>
          <w:rFonts w:asciiTheme="minorHAnsi" w:hAnsiTheme="minorHAnsi" w:cstheme="minorHAnsi"/>
          <w:color w:val="auto"/>
        </w:rPr>
        <w:t xml:space="preserve"> critical</w:t>
      </w:r>
      <w:r w:rsidR="004578C7" w:rsidRPr="007F08C3">
        <w:rPr>
          <w:rFonts w:asciiTheme="minorHAnsi" w:hAnsiTheme="minorHAnsi" w:cstheme="minorHAnsi"/>
          <w:color w:val="auto"/>
        </w:rPr>
        <w:t xml:space="preserve"> step</w:t>
      </w:r>
      <w:r w:rsidR="006A631C" w:rsidRPr="007F08C3">
        <w:rPr>
          <w:rFonts w:asciiTheme="minorHAnsi" w:hAnsiTheme="minorHAnsi" w:cstheme="minorHAnsi"/>
          <w:color w:val="auto"/>
        </w:rPr>
        <w:t xml:space="preserve"> </w:t>
      </w:r>
      <w:r w:rsidR="00FB34D0" w:rsidRPr="007F08C3">
        <w:rPr>
          <w:rFonts w:asciiTheme="minorHAnsi" w:hAnsiTheme="minorHAnsi" w:cstheme="minorHAnsi"/>
          <w:color w:val="auto"/>
        </w:rPr>
        <w:t xml:space="preserve">to </w:t>
      </w:r>
      <w:r w:rsidR="0082199C" w:rsidRPr="007F08C3">
        <w:rPr>
          <w:rFonts w:asciiTheme="minorHAnsi" w:hAnsiTheme="minorHAnsi" w:cstheme="minorHAnsi"/>
          <w:color w:val="auto"/>
          <w:lang w:eastAsia="ko-KR"/>
        </w:rPr>
        <w:t>improve</w:t>
      </w:r>
      <w:r w:rsidR="006A631C" w:rsidRPr="007F08C3">
        <w:rPr>
          <w:rFonts w:asciiTheme="minorHAnsi" w:hAnsiTheme="minorHAnsi" w:cstheme="minorHAnsi"/>
          <w:color w:val="auto"/>
        </w:rPr>
        <w:t xml:space="preserve"> </w:t>
      </w:r>
      <w:r w:rsidR="00960A22" w:rsidRPr="007F08C3">
        <w:rPr>
          <w:rFonts w:asciiTheme="minorHAnsi" w:hAnsiTheme="minorHAnsi" w:cstheme="minorHAnsi"/>
          <w:color w:val="auto"/>
        </w:rPr>
        <w:t xml:space="preserve">the </w:t>
      </w:r>
      <w:r w:rsidR="006A631C" w:rsidRPr="007F08C3">
        <w:rPr>
          <w:rFonts w:asciiTheme="minorHAnsi" w:hAnsiTheme="minorHAnsi" w:cstheme="minorHAnsi"/>
          <w:color w:val="auto"/>
        </w:rPr>
        <w:t xml:space="preserve">quality of </w:t>
      </w:r>
      <w:r w:rsidR="00783AAA" w:rsidRPr="007F08C3">
        <w:rPr>
          <w:rFonts w:asciiTheme="minorHAnsi" w:hAnsiTheme="minorHAnsi" w:cstheme="minorHAnsi"/>
          <w:color w:val="auto"/>
        </w:rPr>
        <w:t>BOLD</w:t>
      </w:r>
      <w:r w:rsidR="00176E09" w:rsidRPr="007F08C3">
        <w:rPr>
          <w:rFonts w:asciiTheme="minorHAnsi" w:hAnsiTheme="minorHAnsi" w:cstheme="minorHAnsi"/>
          <w:color w:val="auto"/>
        </w:rPr>
        <w:t>-</w:t>
      </w:r>
      <w:r w:rsidR="006A631C" w:rsidRPr="007F08C3">
        <w:rPr>
          <w:rFonts w:asciiTheme="minorHAnsi" w:hAnsiTheme="minorHAnsi" w:cstheme="minorHAnsi"/>
          <w:color w:val="auto"/>
        </w:rPr>
        <w:t>fMRI data</w:t>
      </w:r>
      <w:r w:rsidR="009B1F8D" w:rsidRPr="007F08C3">
        <w:rPr>
          <w:rFonts w:asciiTheme="minorHAnsi" w:hAnsiTheme="minorHAnsi" w:cstheme="minorHAnsi"/>
          <w:color w:val="auto"/>
        </w:rPr>
        <w:t xml:space="preserve"> </w:t>
      </w:r>
      <w:r w:rsidR="006A631C" w:rsidRPr="007F08C3">
        <w:rPr>
          <w:rFonts w:asciiTheme="minorHAnsi" w:hAnsiTheme="minorHAnsi" w:cstheme="minorHAnsi"/>
          <w:color w:val="auto"/>
        </w:rPr>
        <w:t xml:space="preserve">when </w:t>
      </w:r>
      <w:r w:rsidR="000B3C87" w:rsidRPr="007F08C3">
        <w:rPr>
          <w:rFonts w:asciiTheme="minorHAnsi" w:hAnsiTheme="minorHAnsi" w:cstheme="minorHAnsi"/>
          <w:color w:val="auto"/>
        </w:rPr>
        <w:t>EPI</w:t>
      </w:r>
      <w:r w:rsidR="00D6371B" w:rsidRPr="007F08C3">
        <w:rPr>
          <w:rFonts w:asciiTheme="minorHAnsi" w:hAnsiTheme="minorHAnsi" w:cstheme="minorHAnsi"/>
          <w:color w:val="auto"/>
        </w:rPr>
        <w:t xml:space="preserve"> sequence</w:t>
      </w:r>
      <w:r w:rsidR="007366E9" w:rsidRPr="007F08C3">
        <w:rPr>
          <w:rFonts w:asciiTheme="minorHAnsi" w:hAnsiTheme="minorHAnsi" w:cstheme="minorHAnsi"/>
          <w:color w:val="auto"/>
        </w:rPr>
        <w:t>s are</w:t>
      </w:r>
      <w:r w:rsidR="006A631C" w:rsidRPr="007F08C3">
        <w:rPr>
          <w:rFonts w:asciiTheme="minorHAnsi" w:hAnsiTheme="minorHAnsi" w:cstheme="minorHAnsi"/>
          <w:color w:val="auto"/>
        </w:rPr>
        <w:t xml:space="preserve"> used.</w:t>
      </w:r>
    </w:p>
    <w:p w14:paraId="3C214C84" w14:textId="77777777" w:rsidR="00434C67" w:rsidRPr="007F08C3" w:rsidRDefault="00434C67" w:rsidP="00AB49D2">
      <w:pPr>
        <w:pStyle w:val="ListParagraph"/>
        <w:ind w:left="0"/>
        <w:jc w:val="left"/>
        <w:rPr>
          <w:rFonts w:asciiTheme="minorHAnsi" w:hAnsiTheme="minorHAnsi" w:cstheme="minorHAnsi"/>
          <w:color w:val="auto"/>
          <w:highlight w:val="yellow"/>
        </w:rPr>
      </w:pPr>
    </w:p>
    <w:p w14:paraId="66DF2FC1" w14:textId="7D717717" w:rsidR="00B11887" w:rsidRPr="007F08C3" w:rsidRDefault="009E791D"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R</w:t>
      </w:r>
      <w:r w:rsidR="006A61A4" w:rsidRPr="007F08C3">
        <w:rPr>
          <w:rFonts w:asciiTheme="minorHAnsi" w:hAnsiTheme="minorHAnsi" w:cstheme="minorHAnsi"/>
          <w:color w:val="auto"/>
          <w:highlight w:val="yellow"/>
        </w:rPr>
        <w:t xml:space="preserve">un </w:t>
      </w:r>
      <w:r w:rsidR="00C0541E" w:rsidRPr="007F08C3">
        <w:rPr>
          <w:rFonts w:asciiTheme="minorHAnsi" w:hAnsiTheme="minorHAnsi" w:cstheme="minorHAnsi"/>
          <w:color w:val="auto"/>
          <w:highlight w:val="yellow"/>
        </w:rPr>
        <w:t xml:space="preserve">a </w:t>
      </w:r>
      <w:r w:rsidR="004D3D02" w:rsidRPr="007F08C3">
        <w:rPr>
          <w:rFonts w:asciiTheme="minorHAnsi" w:hAnsiTheme="minorHAnsi" w:cstheme="minorHAnsi"/>
          <w:color w:val="auto"/>
          <w:highlight w:val="yellow"/>
        </w:rPr>
        <w:t>T</w:t>
      </w:r>
      <w:r w:rsidR="004006C9" w:rsidRPr="007F08C3">
        <w:rPr>
          <w:rFonts w:asciiTheme="minorHAnsi" w:hAnsiTheme="minorHAnsi" w:cstheme="minorHAnsi"/>
          <w:color w:val="auto"/>
          <w:highlight w:val="yellow"/>
        </w:rPr>
        <w:t>2</w:t>
      </w:r>
      <w:r w:rsidR="0088132E" w:rsidRPr="007F08C3">
        <w:rPr>
          <w:rFonts w:asciiTheme="minorHAnsi" w:hAnsiTheme="minorHAnsi" w:cstheme="minorHAnsi"/>
          <w:color w:val="auto"/>
          <w:highlight w:val="yellow"/>
        </w:rPr>
        <w:t>-</w:t>
      </w:r>
      <w:r w:rsidR="004D3D02" w:rsidRPr="007F08C3">
        <w:rPr>
          <w:rFonts w:asciiTheme="minorHAnsi" w:hAnsiTheme="minorHAnsi" w:cstheme="minorHAnsi"/>
          <w:color w:val="auto"/>
          <w:highlight w:val="yellow"/>
        </w:rPr>
        <w:t xml:space="preserve">weighted RARE sequence </w:t>
      </w:r>
      <w:r w:rsidRPr="007F08C3">
        <w:rPr>
          <w:rFonts w:asciiTheme="minorHAnsi" w:hAnsiTheme="minorHAnsi" w:cstheme="minorHAnsi"/>
          <w:color w:val="auto"/>
          <w:highlight w:val="yellow"/>
        </w:rPr>
        <w:t>by clicking the “</w:t>
      </w:r>
      <w:r w:rsidRPr="007F08C3">
        <w:rPr>
          <w:rFonts w:asciiTheme="minorHAnsi" w:hAnsiTheme="minorHAnsi" w:cstheme="minorHAnsi"/>
          <w:b/>
          <w:color w:val="auto"/>
          <w:highlight w:val="yellow"/>
        </w:rPr>
        <w:t>Scan</w:t>
      </w:r>
      <w:r w:rsidRPr="007F08C3">
        <w:rPr>
          <w:rFonts w:asciiTheme="minorHAnsi" w:hAnsiTheme="minorHAnsi" w:cstheme="minorHAnsi"/>
          <w:color w:val="auto"/>
          <w:highlight w:val="yellow"/>
        </w:rPr>
        <w:t xml:space="preserve">” button </w:t>
      </w:r>
      <w:r w:rsidR="004D3D02" w:rsidRPr="007F08C3">
        <w:rPr>
          <w:rFonts w:asciiTheme="minorHAnsi" w:hAnsiTheme="minorHAnsi" w:cstheme="minorHAnsi"/>
          <w:color w:val="auto"/>
          <w:highlight w:val="yellow"/>
        </w:rPr>
        <w:t>to acquire anatomical images covering the whole brain</w:t>
      </w:r>
      <w:r w:rsidR="003C122C" w:rsidRPr="007F08C3">
        <w:rPr>
          <w:rFonts w:asciiTheme="minorHAnsi" w:hAnsiTheme="minorHAnsi" w:cstheme="minorHAnsi"/>
          <w:color w:val="auto"/>
          <w:highlight w:val="yellow"/>
        </w:rPr>
        <w:t xml:space="preserve"> in </w:t>
      </w:r>
      <w:r w:rsidR="00416D41" w:rsidRPr="007F08C3">
        <w:rPr>
          <w:rFonts w:asciiTheme="minorHAnsi" w:hAnsiTheme="minorHAnsi" w:cstheme="minorHAnsi"/>
          <w:color w:val="auto"/>
          <w:highlight w:val="yellow"/>
        </w:rPr>
        <w:t xml:space="preserve">a </w:t>
      </w:r>
      <w:r w:rsidR="003C122C" w:rsidRPr="007F08C3">
        <w:rPr>
          <w:rFonts w:asciiTheme="minorHAnsi" w:hAnsiTheme="minorHAnsi" w:cstheme="minorHAnsi"/>
          <w:color w:val="auto"/>
          <w:highlight w:val="yellow"/>
        </w:rPr>
        <w:t>coronal view</w:t>
      </w:r>
      <w:r w:rsidR="00A06B94" w:rsidRPr="007F08C3">
        <w:rPr>
          <w:rFonts w:asciiTheme="minorHAnsi" w:hAnsiTheme="minorHAnsi" w:cstheme="minorHAnsi"/>
          <w:color w:val="auto"/>
          <w:highlight w:val="yellow"/>
        </w:rPr>
        <w:t xml:space="preserve"> </w:t>
      </w:r>
      <w:r w:rsidR="002B3F2F" w:rsidRPr="007F08C3">
        <w:rPr>
          <w:rFonts w:asciiTheme="minorHAnsi" w:hAnsiTheme="minorHAnsi" w:cstheme="minorHAnsi"/>
          <w:color w:val="auto"/>
          <w:highlight w:val="yellow"/>
        </w:rPr>
        <w:t>(e.g., the following sequence parameters</w:t>
      </w:r>
      <w:r w:rsidR="00DA6D4E" w:rsidRPr="007F08C3">
        <w:rPr>
          <w:rFonts w:asciiTheme="minorHAnsi" w:hAnsiTheme="minorHAnsi" w:cstheme="minorHAnsi"/>
          <w:color w:val="auto"/>
          <w:highlight w:val="yellow"/>
        </w:rPr>
        <w:t xml:space="preserve"> are used</w:t>
      </w:r>
      <w:r w:rsidR="002B3F2F" w:rsidRPr="007F08C3">
        <w:rPr>
          <w:rFonts w:asciiTheme="minorHAnsi" w:hAnsiTheme="minorHAnsi" w:cstheme="minorHAnsi"/>
          <w:color w:val="auto"/>
          <w:highlight w:val="yellow"/>
        </w:rPr>
        <w:t>:</w:t>
      </w:r>
      <w:r w:rsidR="009A71EB" w:rsidRPr="007F08C3">
        <w:rPr>
          <w:rFonts w:asciiTheme="minorHAnsi" w:hAnsiTheme="minorHAnsi" w:cstheme="minorHAnsi"/>
          <w:color w:val="auto"/>
          <w:highlight w:val="yellow"/>
        </w:rPr>
        <w:t xml:space="preserve"> repetition time (</w:t>
      </w:r>
      <w:r w:rsidR="002B3F2F" w:rsidRPr="007F08C3">
        <w:rPr>
          <w:rFonts w:asciiTheme="minorHAnsi" w:hAnsiTheme="minorHAnsi" w:cstheme="minorHAnsi"/>
          <w:color w:val="auto"/>
          <w:highlight w:val="yellow"/>
        </w:rPr>
        <w:t>TR</w:t>
      </w:r>
      <w:r w:rsidR="009A71EB" w:rsidRPr="007F08C3">
        <w:rPr>
          <w:rFonts w:asciiTheme="minorHAnsi" w:hAnsiTheme="minorHAnsi" w:cstheme="minorHAnsi"/>
          <w:color w:val="auto"/>
          <w:highlight w:val="yellow"/>
        </w:rPr>
        <w:t>)</w:t>
      </w:r>
      <w:r w:rsidR="002B3F2F" w:rsidRPr="007F08C3">
        <w:rPr>
          <w:rFonts w:asciiTheme="minorHAnsi" w:hAnsiTheme="minorHAnsi" w:cstheme="minorHAnsi"/>
          <w:color w:val="auto"/>
          <w:highlight w:val="yellow"/>
        </w:rPr>
        <w:t xml:space="preserve"> 4000</w:t>
      </w:r>
      <w:r w:rsidR="006906A0" w:rsidRPr="007F08C3">
        <w:rPr>
          <w:rFonts w:asciiTheme="minorHAnsi" w:hAnsiTheme="minorHAnsi" w:cstheme="minorHAnsi"/>
          <w:color w:val="auto"/>
          <w:highlight w:val="yellow"/>
        </w:rPr>
        <w:t xml:space="preserve"> </w:t>
      </w:r>
      <w:proofErr w:type="spellStart"/>
      <w:r w:rsidR="006906A0" w:rsidRPr="007F08C3">
        <w:rPr>
          <w:rFonts w:asciiTheme="minorHAnsi" w:hAnsiTheme="minorHAnsi" w:cstheme="minorHAnsi"/>
          <w:color w:val="auto"/>
          <w:highlight w:val="yellow"/>
        </w:rPr>
        <w:t>ms</w:t>
      </w:r>
      <w:proofErr w:type="spellEnd"/>
      <w:r w:rsidR="006906A0" w:rsidRPr="007F08C3">
        <w:rPr>
          <w:rFonts w:asciiTheme="minorHAnsi" w:hAnsiTheme="minorHAnsi" w:cstheme="minorHAnsi"/>
          <w:color w:val="auto"/>
          <w:highlight w:val="yellow"/>
        </w:rPr>
        <w:t xml:space="preserve">, effective echo time (TE) </w:t>
      </w:r>
      <w:r w:rsidR="002B3F2F" w:rsidRPr="007F08C3">
        <w:rPr>
          <w:rFonts w:asciiTheme="minorHAnsi" w:hAnsiTheme="minorHAnsi" w:cstheme="minorHAnsi"/>
          <w:color w:val="auto"/>
          <w:highlight w:val="yellow"/>
        </w:rPr>
        <w:t xml:space="preserve">36.1 </w:t>
      </w:r>
      <w:proofErr w:type="spellStart"/>
      <w:r w:rsidR="002B3F2F" w:rsidRPr="007F08C3">
        <w:rPr>
          <w:rFonts w:asciiTheme="minorHAnsi" w:hAnsiTheme="minorHAnsi" w:cstheme="minorHAnsi"/>
          <w:color w:val="auto"/>
          <w:highlight w:val="yellow"/>
        </w:rPr>
        <w:t>ms</w:t>
      </w:r>
      <w:proofErr w:type="spellEnd"/>
      <w:r w:rsidR="002B3F2F" w:rsidRPr="007F08C3">
        <w:rPr>
          <w:rFonts w:asciiTheme="minorHAnsi" w:hAnsiTheme="minorHAnsi" w:cstheme="minorHAnsi"/>
          <w:color w:val="auto"/>
          <w:highlight w:val="yellow"/>
        </w:rPr>
        <w:t>, matrix 128</w:t>
      </w:r>
      <w:r w:rsidR="00F14D3A" w:rsidRPr="007F08C3">
        <w:rPr>
          <w:rFonts w:asciiTheme="minorHAnsi" w:hAnsiTheme="minorHAnsi" w:cstheme="minorHAnsi"/>
          <w:color w:val="auto"/>
          <w:highlight w:val="yellow"/>
        </w:rPr>
        <w:t xml:space="preserve"> </w:t>
      </w:r>
      <w:r w:rsidR="002B3F2F" w:rsidRPr="007F08C3">
        <w:rPr>
          <w:rFonts w:asciiTheme="minorHAnsi" w:hAnsiTheme="minorHAnsi" w:cstheme="minorHAnsi"/>
          <w:color w:val="auto"/>
          <w:highlight w:val="yellow"/>
        </w:rPr>
        <w:t>x</w:t>
      </w:r>
      <w:r w:rsidR="00F14D3A" w:rsidRPr="007F08C3">
        <w:rPr>
          <w:rFonts w:asciiTheme="minorHAnsi" w:hAnsiTheme="minorHAnsi" w:cstheme="minorHAnsi"/>
          <w:color w:val="auto"/>
          <w:highlight w:val="yellow"/>
        </w:rPr>
        <w:t xml:space="preserve"> </w:t>
      </w:r>
      <w:r w:rsidR="002B3F2F" w:rsidRPr="007F08C3">
        <w:rPr>
          <w:rFonts w:asciiTheme="minorHAnsi" w:hAnsiTheme="minorHAnsi" w:cstheme="minorHAnsi"/>
          <w:color w:val="auto"/>
          <w:highlight w:val="yellow"/>
        </w:rPr>
        <w:t xml:space="preserve">128, </w:t>
      </w:r>
      <w:r w:rsidR="00FF2EF6" w:rsidRPr="007F08C3">
        <w:rPr>
          <w:rFonts w:asciiTheme="minorHAnsi" w:hAnsiTheme="minorHAnsi" w:cstheme="minorHAnsi"/>
          <w:color w:val="auto"/>
          <w:highlight w:val="yellow"/>
        </w:rPr>
        <w:t>field of view (</w:t>
      </w:r>
      <w:r w:rsidR="002B3F2F" w:rsidRPr="007F08C3">
        <w:rPr>
          <w:rFonts w:asciiTheme="minorHAnsi" w:hAnsiTheme="minorHAnsi" w:cstheme="minorHAnsi"/>
          <w:color w:val="auto"/>
          <w:highlight w:val="yellow"/>
        </w:rPr>
        <w:t>FOV</w:t>
      </w:r>
      <w:r w:rsidR="00FF2EF6" w:rsidRPr="007F08C3">
        <w:rPr>
          <w:rFonts w:asciiTheme="minorHAnsi" w:hAnsiTheme="minorHAnsi" w:cstheme="minorHAnsi"/>
          <w:color w:val="auto"/>
          <w:highlight w:val="yellow"/>
        </w:rPr>
        <w:t>)</w:t>
      </w:r>
      <w:r w:rsidR="002B3F2F" w:rsidRPr="007F08C3">
        <w:rPr>
          <w:rFonts w:asciiTheme="minorHAnsi" w:hAnsiTheme="minorHAnsi" w:cstheme="minorHAnsi"/>
          <w:color w:val="auto"/>
          <w:highlight w:val="yellow"/>
        </w:rPr>
        <w:t xml:space="preserve"> 19.2x19.2</w:t>
      </w:r>
      <w:r w:rsidR="00E71B5C" w:rsidRPr="007F08C3">
        <w:rPr>
          <w:rFonts w:asciiTheme="minorHAnsi" w:hAnsiTheme="minorHAnsi" w:cstheme="minorHAnsi"/>
          <w:color w:val="auto"/>
          <w:highlight w:val="yellow"/>
        </w:rPr>
        <w:t xml:space="preserve"> mm</w:t>
      </w:r>
      <w:r w:rsidR="00E71B5C" w:rsidRPr="007F08C3">
        <w:rPr>
          <w:rFonts w:asciiTheme="minorHAnsi" w:hAnsiTheme="minorHAnsi" w:cstheme="minorHAnsi"/>
          <w:color w:val="auto"/>
          <w:highlight w:val="yellow"/>
          <w:vertAlign w:val="superscript"/>
        </w:rPr>
        <w:t>2</w:t>
      </w:r>
      <w:r w:rsidR="002B3F2F" w:rsidRPr="007F08C3">
        <w:rPr>
          <w:rFonts w:asciiTheme="minorHAnsi" w:hAnsiTheme="minorHAnsi" w:cstheme="minorHAnsi"/>
          <w:color w:val="auto"/>
          <w:highlight w:val="yellow"/>
        </w:rPr>
        <w:t xml:space="preserve">, number of slices 32, slice thickness 0.3 mm, RARE factor 8). </w:t>
      </w:r>
    </w:p>
    <w:p w14:paraId="2167DBCA" w14:textId="77777777" w:rsidR="00B11887" w:rsidRPr="007F08C3" w:rsidRDefault="00B11887" w:rsidP="00AB49D2">
      <w:pPr>
        <w:pStyle w:val="ListParagraph"/>
        <w:ind w:left="0"/>
        <w:jc w:val="left"/>
        <w:rPr>
          <w:rFonts w:asciiTheme="minorHAnsi" w:hAnsiTheme="minorHAnsi" w:cstheme="minorHAnsi"/>
          <w:color w:val="auto"/>
          <w:highlight w:val="yellow"/>
        </w:rPr>
      </w:pPr>
    </w:p>
    <w:p w14:paraId="34A4C317" w14:textId="4AB6FC60" w:rsidR="00EF3E7F" w:rsidRPr="007F08C3" w:rsidRDefault="00B11887"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NOTE: </w:t>
      </w:r>
      <w:r w:rsidR="00324837" w:rsidRPr="007F08C3">
        <w:rPr>
          <w:rFonts w:asciiTheme="minorHAnsi" w:hAnsiTheme="minorHAnsi" w:cstheme="minorHAnsi"/>
          <w:color w:val="auto"/>
          <w:highlight w:val="yellow"/>
        </w:rPr>
        <w:t>In</w:t>
      </w:r>
      <w:r w:rsidR="002B3F2F" w:rsidRPr="007F08C3">
        <w:rPr>
          <w:rFonts w:asciiTheme="minorHAnsi" w:hAnsiTheme="minorHAnsi" w:cstheme="minorHAnsi"/>
          <w:color w:val="auto"/>
          <w:highlight w:val="yellow"/>
        </w:rPr>
        <w:t xml:space="preserve"> the </w:t>
      </w:r>
      <w:r w:rsidR="002A6842" w:rsidRPr="007F08C3">
        <w:rPr>
          <w:rFonts w:asciiTheme="minorHAnsi" w:hAnsiTheme="minorHAnsi" w:cstheme="minorHAnsi"/>
          <w:color w:val="auto"/>
          <w:highlight w:val="yellow"/>
        </w:rPr>
        <w:t xml:space="preserve">following </w:t>
      </w:r>
      <w:r w:rsidR="00584C9D" w:rsidRPr="007F08C3">
        <w:rPr>
          <w:rFonts w:asciiTheme="minorHAnsi" w:hAnsiTheme="minorHAnsi" w:cstheme="minorHAnsi"/>
          <w:color w:val="auto"/>
          <w:highlight w:val="yellow"/>
        </w:rPr>
        <w:t xml:space="preserve">real-time </w:t>
      </w:r>
      <w:r w:rsidR="002B3F2F" w:rsidRPr="007F08C3">
        <w:rPr>
          <w:rFonts w:asciiTheme="minorHAnsi" w:hAnsiTheme="minorHAnsi" w:cstheme="minorHAnsi"/>
          <w:color w:val="auto"/>
          <w:highlight w:val="yellow"/>
        </w:rPr>
        <w:t xml:space="preserve">fMRI </w:t>
      </w:r>
      <w:r w:rsidR="001635D7" w:rsidRPr="007F08C3">
        <w:rPr>
          <w:rFonts w:asciiTheme="minorHAnsi" w:hAnsiTheme="minorHAnsi" w:cstheme="minorHAnsi"/>
          <w:color w:val="auto"/>
          <w:highlight w:val="yellow"/>
        </w:rPr>
        <w:t xml:space="preserve">visualization </w:t>
      </w:r>
      <w:r w:rsidR="00DF3E1E" w:rsidRPr="007F08C3">
        <w:rPr>
          <w:rFonts w:asciiTheme="minorHAnsi" w:hAnsiTheme="minorHAnsi" w:cstheme="minorHAnsi"/>
          <w:color w:val="auto"/>
          <w:highlight w:val="yellow"/>
        </w:rPr>
        <w:t>step</w:t>
      </w:r>
      <w:r w:rsidR="002B3F2F" w:rsidRPr="007F08C3">
        <w:rPr>
          <w:rFonts w:asciiTheme="minorHAnsi" w:hAnsiTheme="minorHAnsi" w:cstheme="minorHAnsi"/>
          <w:color w:val="auto"/>
          <w:highlight w:val="yellow"/>
        </w:rPr>
        <w:t xml:space="preserve">, the anatomical images are used </w:t>
      </w:r>
      <w:r w:rsidR="009046C6" w:rsidRPr="007F08C3">
        <w:rPr>
          <w:rFonts w:asciiTheme="minorHAnsi" w:hAnsiTheme="minorHAnsi" w:cstheme="minorHAnsi"/>
          <w:color w:val="auto"/>
          <w:highlight w:val="yellow"/>
        </w:rPr>
        <w:t xml:space="preserve">to </w:t>
      </w:r>
      <w:r w:rsidR="002B3F2F" w:rsidRPr="007F08C3">
        <w:rPr>
          <w:rFonts w:asciiTheme="minorHAnsi" w:hAnsiTheme="minorHAnsi" w:cstheme="minorHAnsi"/>
          <w:color w:val="auto"/>
          <w:highlight w:val="yellow"/>
        </w:rPr>
        <w:lastRenderedPageBreak/>
        <w:t>regist</w:t>
      </w:r>
      <w:r w:rsidR="0000413C" w:rsidRPr="007F08C3">
        <w:rPr>
          <w:rFonts w:asciiTheme="minorHAnsi" w:hAnsiTheme="minorHAnsi" w:cstheme="minorHAnsi"/>
          <w:color w:val="auto"/>
          <w:highlight w:val="yellow"/>
        </w:rPr>
        <w:t>er</w:t>
      </w:r>
      <w:r w:rsidR="009046C6" w:rsidRPr="007F08C3">
        <w:rPr>
          <w:rFonts w:asciiTheme="minorHAnsi" w:hAnsiTheme="minorHAnsi" w:cstheme="minorHAnsi"/>
          <w:color w:val="auto"/>
          <w:highlight w:val="yellow"/>
        </w:rPr>
        <w:t xml:space="preserve"> </w:t>
      </w:r>
      <w:r w:rsidR="002B3F2F" w:rsidRPr="007F08C3">
        <w:rPr>
          <w:rFonts w:asciiTheme="minorHAnsi" w:hAnsiTheme="minorHAnsi" w:cstheme="minorHAnsi"/>
          <w:color w:val="auto"/>
          <w:highlight w:val="yellow"/>
        </w:rPr>
        <w:t>3D EPI images as a template.</w:t>
      </w:r>
    </w:p>
    <w:p w14:paraId="39D71AE2" w14:textId="42BE53A4" w:rsidR="0056645F" w:rsidRPr="007F08C3" w:rsidRDefault="0056645F" w:rsidP="00AB49D2">
      <w:pPr>
        <w:jc w:val="left"/>
        <w:rPr>
          <w:color w:val="auto"/>
          <w:highlight w:val="yellow"/>
        </w:rPr>
      </w:pPr>
    </w:p>
    <w:p w14:paraId="51F4EEF2" w14:textId="255F663A" w:rsidR="005B59AE" w:rsidRPr="007F08C3" w:rsidRDefault="009738A1" w:rsidP="00AB49D2">
      <w:pPr>
        <w:pStyle w:val="ListParagraph"/>
        <w:numPr>
          <w:ilvl w:val="0"/>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b/>
          <w:color w:val="auto"/>
          <w:highlight w:val="yellow"/>
        </w:rPr>
        <w:t>Real</w:t>
      </w:r>
      <w:r w:rsidR="00386BF8" w:rsidRPr="007F08C3">
        <w:rPr>
          <w:rFonts w:asciiTheme="minorHAnsi" w:hAnsiTheme="minorHAnsi" w:cstheme="minorHAnsi"/>
          <w:b/>
          <w:color w:val="auto"/>
          <w:highlight w:val="yellow"/>
        </w:rPr>
        <w:t>-</w:t>
      </w:r>
      <w:r w:rsidRPr="007F08C3">
        <w:rPr>
          <w:rFonts w:asciiTheme="minorHAnsi" w:hAnsiTheme="minorHAnsi" w:cstheme="minorHAnsi"/>
          <w:b/>
          <w:color w:val="auto"/>
          <w:highlight w:val="yellow"/>
        </w:rPr>
        <w:t xml:space="preserve">Time </w:t>
      </w:r>
      <w:r w:rsidR="00F07429" w:rsidRPr="007F08C3">
        <w:rPr>
          <w:rFonts w:asciiTheme="minorHAnsi" w:hAnsiTheme="minorHAnsi" w:cstheme="minorHAnsi"/>
          <w:b/>
          <w:color w:val="auto"/>
          <w:highlight w:val="yellow"/>
        </w:rPr>
        <w:t>f</w:t>
      </w:r>
      <w:r w:rsidR="00BE7E78" w:rsidRPr="007F08C3">
        <w:rPr>
          <w:rFonts w:asciiTheme="minorHAnsi" w:hAnsiTheme="minorHAnsi" w:cstheme="minorHAnsi"/>
          <w:b/>
          <w:color w:val="auto"/>
          <w:highlight w:val="yellow"/>
        </w:rPr>
        <w:t xml:space="preserve">MRI </w:t>
      </w:r>
      <w:r w:rsidR="002F7D1E">
        <w:rPr>
          <w:rFonts w:asciiTheme="minorHAnsi" w:hAnsiTheme="minorHAnsi" w:cstheme="minorHAnsi"/>
          <w:b/>
          <w:color w:val="auto"/>
          <w:highlight w:val="yellow"/>
        </w:rPr>
        <w:t>s</w:t>
      </w:r>
      <w:r w:rsidR="00A82E2C" w:rsidRPr="007F08C3">
        <w:rPr>
          <w:rFonts w:asciiTheme="minorHAnsi" w:hAnsiTheme="minorHAnsi" w:cstheme="minorHAnsi"/>
          <w:b/>
          <w:color w:val="auto"/>
          <w:highlight w:val="yellow"/>
        </w:rPr>
        <w:t xml:space="preserve">oftware </w:t>
      </w:r>
      <w:r w:rsidR="002F7D1E">
        <w:rPr>
          <w:rFonts w:asciiTheme="minorHAnsi" w:hAnsiTheme="minorHAnsi" w:cstheme="minorHAnsi"/>
          <w:b/>
          <w:color w:val="auto"/>
          <w:highlight w:val="yellow"/>
        </w:rPr>
        <w:t>s</w:t>
      </w:r>
      <w:r w:rsidR="00B8685E" w:rsidRPr="007F08C3">
        <w:rPr>
          <w:rFonts w:asciiTheme="minorHAnsi" w:hAnsiTheme="minorHAnsi" w:cstheme="minorHAnsi"/>
          <w:b/>
          <w:color w:val="auto"/>
          <w:highlight w:val="yellow"/>
        </w:rPr>
        <w:t>et-</w:t>
      </w:r>
      <w:r w:rsidR="00870253" w:rsidRPr="007F08C3">
        <w:rPr>
          <w:rFonts w:asciiTheme="minorHAnsi" w:hAnsiTheme="minorHAnsi" w:cstheme="minorHAnsi"/>
          <w:b/>
          <w:color w:val="auto"/>
          <w:highlight w:val="yellow"/>
        </w:rPr>
        <w:t>u</w:t>
      </w:r>
      <w:r w:rsidR="00B8685E" w:rsidRPr="007F08C3">
        <w:rPr>
          <w:rFonts w:asciiTheme="minorHAnsi" w:hAnsiTheme="minorHAnsi" w:cstheme="minorHAnsi"/>
          <w:b/>
          <w:color w:val="auto"/>
          <w:highlight w:val="yellow"/>
        </w:rPr>
        <w:t xml:space="preserve">p </w:t>
      </w:r>
      <w:r w:rsidR="0055215C" w:rsidRPr="007F08C3">
        <w:rPr>
          <w:rFonts w:asciiTheme="minorHAnsi" w:hAnsiTheme="minorHAnsi" w:cstheme="minorHAnsi"/>
          <w:b/>
          <w:color w:val="auto"/>
          <w:highlight w:val="yellow"/>
        </w:rPr>
        <w:t xml:space="preserve">and </w:t>
      </w:r>
      <w:r w:rsidR="00DA68A2" w:rsidRPr="007F08C3">
        <w:rPr>
          <w:rFonts w:asciiTheme="minorHAnsi" w:hAnsiTheme="minorHAnsi" w:cstheme="minorHAnsi"/>
          <w:b/>
          <w:color w:val="auto"/>
          <w:highlight w:val="yellow"/>
        </w:rPr>
        <w:t xml:space="preserve">fMRI </w:t>
      </w:r>
      <w:r w:rsidR="002F7D1E">
        <w:rPr>
          <w:rFonts w:asciiTheme="minorHAnsi" w:hAnsiTheme="minorHAnsi" w:cstheme="minorHAnsi"/>
          <w:b/>
          <w:color w:val="auto"/>
          <w:highlight w:val="yellow"/>
        </w:rPr>
        <w:t>r</w:t>
      </w:r>
      <w:r w:rsidR="00DA68A2" w:rsidRPr="007F08C3">
        <w:rPr>
          <w:rFonts w:asciiTheme="minorHAnsi" w:hAnsiTheme="minorHAnsi" w:cstheme="minorHAnsi"/>
          <w:b/>
          <w:color w:val="auto"/>
          <w:highlight w:val="yellow"/>
        </w:rPr>
        <w:t xml:space="preserve">esponse </w:t>
      </w:r>
      <w:r w:rsidR="002F7D1E">
        <w:rPr>
          <w:rFonts w:asciiTheme="minorHAnsi" w:hAnsiTheme="minorHAnsi" w:cstheme="minorHAnsi"/>
          <w:b/>
          <w:color w:val="auto"/>
          <w:highlight w:val="yellow"/>
        </w:rPr>
        <w:t>v</w:t>
      </w:r>
      <w:r w:rsidR="0055215C" w:rsidRPr="007F08C3">
        <w:rPr>
          <w:rFonts w:asciiTheme="minorHAnsi" w:hAnsiTheme="minorHAnsi" w:cstheme="minorHAnsi"/>
          <w:b/>
          <w:color w:val="auto"/>
          <w:highlight w:val="yellow"/>
        </w:rPr>
        <w:t>isualization</w:t>
      </w:r>
    </w:p>
    <w:p w14:paraId="4CA9CE2D" w14:textId="77777777" w:rsidR="00EA6498" w:rsidRPr="007F08C3" w:rsidRDefault="00EA6498" w:rsidP="00AB49D2">
      <w:pPr>
        <w:pStyle w:val="ListParagraph"/>
        <w:ind w:left="0"/>
        <w:jc w:val="left"/>
        <w:rPr>
          <w:rFonts w:asciiTheme="minorHAnsi" w:hAnsiTheme="minorHAnsi" w:cstheme="minorHAnsi"/>
          <w:color w:val="auto"/>
          <w:highlight w:val="yellow"/>
        </w:rPr>
      </w:pPr>
    </w:p>
    <w:p w14:paraId="119051F2" w14:textId="38E4871F" w:rsidR="00F14D3A"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Open a terminal window and go to</w:t>
      </w:r>
      <w:r w:rsidR="00A926B2" w:rsidRPr="007F08C3">
        <w:rPr>
          <w:rFonts w:asciiTheme="minorHAnsi" w:hAnsiTheme="minorHAnsi" w:cstheme="minorHAnsi"/>
          <w:color w:val="auto"/>
          <w:highlight w:val="yellow"/>
        </w:rPr>
        <w:t xml:space="preserve"> the real-time AFNI plugin path</w:t>
      </w:r>
      <w:r w:rsidR="00893A6C" w:rsidRPr="007F08C3">
        <w:rPr>
          <w:rFonts w:asciiTheme="minorHAnsi" w:hAnsiTheme="minorHAnsi" w:cstheme="minorHAnsi"/>
          <w:color w:val="auto"/>
          <w:highlight w:val="yellow"/>
        </w:rPr>
        <w:t xml:space="preserve"> using the following command</w:t>
      </w:r>
      <w:r w:rsidR="002849E3" w:rsidRPr="007F08C3">
        <w:rPr>
          <w:rFonts w:asciiTheme="minorHAnsi" w:hAnsiTheme="minorHAnsi" w:cstheme="minorHAnsi"/>
          <w:color w:val="auto"/>
          <w:highlight w:val="yellow"/>
        </w:rPr>
        <w:t>:</w:t>
      </w:r>
    </w:p>
    <w:p w14:paraId="70EA8F11" w14:textId="05049485" w:rsidR="0067275C" w:rsidRPr="007F08C3" w:rsidRDefault="0067275C"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cd /home</w:t>
      </w:r>
      <w:proofErr w:type="gramStart"/>
      <w:r w:rsidRPr="007F08C3">
        <w:rPr>
          <w:rFonts w:asciiTheme="minorHAnsi" w:hAnsiTheme="minorHAnsi" w:cstheme="minorHAnsi"/>
          <w:i/>
          <w:color w:val="auto"/>
          <w:highlight w:val="yellow"/>
        </w:rPr>
        <w:t>/(</w:t>
      </w:r>
      <w:proofErr w:type="gramEnd"/>
      <w:r w:rsidRPr="007F08C3">
        <w:rPr>
          <w:rFonts w:asciiTheme="minorHAnsi" w:hAnsiTheme="minorHAnsi" w:cstheme="minorHAnsi"/>
          <w:i/>
          <w:color w:val="auto"/>
          <w:highlight w:val="yellow"/>
        </w:rPr>
        <w:t>user name)/</w:t>
      </w:r>
      <w:proofErr w:type="spellStart"/>
      <w:r w:rsidRPr="007F08C3">
        <w:rPr>
          <w:rFonts w:asciiTheme="minorHAnsi" w:hAnsiTheme="minorHAnsi" w:cstheme="minorHAnsi"/>
          <w:i/>
          <w:color w:val="auto"/>
          <w:highlight w:val="yellow"/>
        </w:rPr>
        <w:t>rt_</w:t>
      </w:r>
      <w:r w:rsidR="00553988" w:rsidRPr="007F08C3">
        <w:rPr>
          <w:rFonts w:asciiTheme="minorHAnsi" w:hAnsiTheme="minorHAnsi" w:cstheme="minorHAnsi"/>
          <w:i/>
          <w:color w:val="auto"/>
          <w:highlight w:val="yellow"/>
        </w:rPr>
        <w:t>afni</w:t>
      </w:r>
      <w:proofErr w:type="spellEnd"/>
      <w:r w:rsidRPr="007F08C3">
        <w:rPr>
          <w:rFonts w:asciiTheme="minorHAnsi" w:hAnsiTheme="minorHAnsi" w:cstheme="minorHAnsi"/>
          <w:i/>
          <w:color w:val="auto"/>
          <w:highlight w:val="yellow"/>
        </w:rPr>
        <w:t xml:space="preserve">  </w:t>
      </w:r>
    </w:p>
    <w:p w14:paraId="39B272D1" w14:textId="6A8F338B" w:rsidR="00DC3387" w:rsidRPr="007F08C3" w:rsidRDefault="00DC3387" w:rsidP="00AB49D2">
      <w:pPr>
        <w:pStyle w:val="ListParagraph"/>
        <w:ind w:left="0"/>
        <w:jc w:val="left"/>
        <w:rPr>
          <w:rFonts w:asciiTheme="minorHAnsi" w:hAnsiTheme="minorHAnsi" w:cstheme="minorHAnsi"/>
          <w:i/>
          <w:color w:val="auto"/>
          <w:highlight w:val="yellow"/>
        </w:rPr>
      </w:pPr>
    </w:p>
    <w:p w14:paraId="12B94406" w14:textId="396709DD" w:rsidR="00DC3387" w:rsidRPr="007F08C3" w:rsidRDefault="00DC3387"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 The AFNI plugin script, “</w:t>
      </w:r>
      <w:proofErr w:type="spellStart"/>
      <w:r w:rsidRPr="007F08C3">
        <w:rPr>
          <w:rFonts w:asciiTheme="minorHAnsi" w:hAnsiTheme="minorHAnsi" w:cstheme="minorHAnsi"/>
          <w:color w:val="auto"/>
          <w:highlight w:val="yellow"/>
        </w:rPr>
        <w:t>afni_rt</w:t>
      </w:r>
      <w:proofErr w:type="spellEnd"/>
      <w:r w:rsidRPr="007F08C3">
        <w:rPr>
          <w:rFonts w:asciiTheme="minorHAnsi" w:hAnsiTheme="minorHAnsi" w:cstheme="minorHAnsi"/>
          <w:color w:val="auto"/>
          <w:highlight w:val="yellow"/>
        </w:rPr>
        <w:t xml:space="preserve">” </w:t>
      </w:r>
      <w:r w:rsidR="0004794F" w:rsidRPr="007F08C3">
        <w:rPr>
          <w:rFonts w:asciiTheme="minorHAnsi" w:hAnsiTheme="minorHAnsi" w:cstheme="minorHAnsi"/>
          <w:color w:val="auto"/>
          <w:highlight w:val="yellow"/>
        </w:rPr>
        <w:t>is</w:t>
      </w:r>
      <w:r w:rsidRPr="007F08C3">
        <w:rPr>
          <w:rFonts w:asciiTheme="minorHAnsi" w:hAnsiTheme="minorHAnsi" w:cstheme="minorHAnsi"/>
          <w:color w:val="auto"/>
          <w:highlight w:val="yellow"/>
        </w:rPr>
        <w:t xml:space="preserve"> included in the </w:t>
      </w:r>
      <w:r w:rsidR="002F7D1E" w:rsidRPr="002F7D1E">
        <w:rPr>
          <w:rFonts w:asciiTheme="minorHAnsi" w:hAnsiTheme="minorHAnsi" w:cstheme="minorHAnsi"/>
          <w:b/>
          <w:bCs/>
          <w:color w:val="auto"/>
          <w:highlight w:val="yellow"/>
        </w:rPr>
        <w:t>S</w:t>
      </w:r>
      <w:r w:rsidRPr="002F7D1E">
        <w:rPr>
          <w:rFonts w:asciiTheme="minorHAnsi" w:hAnsiTheme="minorHAnsi" w:cstheme="minorHAnsi"/>
          <w:b/>
          <w:bCs/>
          <w:color w:val="auto"/>
          <w:highlight w:val="yellow"/>
        </w:rPr>
        <w:t>upplementary files</w:t>
      </w:r>
      <w:r w:rsidRPr="007F08C3">
        <w:rPr>
          <w:rFonts w:asciiTheme="minorHAnsi" w:hAnsiTheme="minorHAnsi" w:cstheme="minorHAnsi"/>
          <w:color w:val="auto"/>
          <w:highlight w:val="yellow"/>
        </w:rPr>
        <w:t>.</w:t>
      </w:r>
    </w:p>
    <w:p w14:paraId="6BE48172" w14:textId="77777777" w:rsidR="00F14D3A" w:rsidRPr="007F08C3" w:rsidRDefault="00F14D3A" w:rsidP="00AB49D2">
      <w:pPr>
        <w:pStyle w:val="ListParagraph"/>
        <w:ind w:left="0"/>
        <w:jc w:val="left"/>
        <w:rPr>
          <w:rFonts w:asciiTheme="minorHAnsi" w:hAnsiTheme="minorHAnsi" w:cstheme="minorHAnsi"/>
          <w:color w:val="auto"/>
          <w:highlight w:val="yellow"/>
        </w:rPr>
      </w:pPr>
    </w:p>
    <w:p w14:paraId="3DA41ACC" w14:textId="34142E2F" w:rsidR="00F14D3A" w:rsidRPr="007F08C3" w:rsidRDefault="00671EEB"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Execute</w:t>
      </w:r>
      <w:r w:rsidR="00EA6498" w:rsidRPr="007F08C3">
        <w:rPr>
          <w:rFonts w:asciiTheme="minorHAnsi" w:hAnsiTheme="minorHAnsi" w:cstheme="minorHAnsi"/>
          <w:color w:val="auto"/>
          <w:highlight w:val="yellow"/>
        </w:rPr>
        <w:t xml:space="preserve"> AFNI</w:t>
      </w:r>
      <w:r w:rsidR="00FE3E84" w:rsidRPr="007F08C3">
        <w:rPr>
          <w:rFonts w:asciiTheme="minorHAnsi" w:hAnsiTheme="minorHAnsi" w:cstheme="minorHAnsi"/>
          <w:color w:val="auto"/>
          <w:highlight w:val="yellow"/>
        </w:rPr>
        <w:t xml:space="preserve"> software</w:t>
      </w:r>
      <w:r w:rsidR="00EA6498" w:rsidRPr="007F08C3">
        <w:rPr>
          <w:rFonts w:asciiTheme="minorHAnsi" w:hAnsiTheme="minorHAnsi" w:cstheme="minorHAnsi"/>
          <w:color w:val="auto"/>
          <w:highlight w:val="yellow"/>
        </w:rPr>
        <w:t xml:space="preserve"> with the real-time plugin using the command</w:t>
      </w:r>
      <w:r w:rsidR="00B149DC" w:rsidRPr="007F08C3">
        <w:rPr>
          <w:rFonts w:asciiTheme="minorHAnsi" w:hAnsiTheme="minorHAnsi" w:cstheme="minorHAnsi"/>
          <w:color w:val="auto"/>
          <w:highlight w:val="yellow"/>
        </w:rPr>
        <w:t xml:space="preserve"> and options</w:t>
      </w:r>
      <w:r w:rsidR="00F14D3A" w:rsidRPr="007F08C3">
        <w:rPr>
          <w:rFonts w:asciiTheme="minorHAnsi" w:hAnsiTheme="minorHAnsi" w:cstheme="minorHAnsi"/>
          <w:color w:val="auto"/>
          <w:highlight w:val="yellow"/>
        </w:rPr>
        <w:t xml:space="preserve"> below</w:t>
      </w:r>
      <w:r w:rsidR="00163290" w:rsidRPr="007F08C3">
        <w:rPr>
          <w:rFonts w:asciiTheme="minorHAnsi" w:hAnsiTheme="minorHAnsi" w:cstheme="minorHAnsi"/>
          <w:color w:val="auto"/>
          <w:highlight w:val="yellow"/>
        </w:rPr>
        <w:t>.</w:t>
      </w:r>
      <w:r w:rsidR="00EA6498" w:rsidRPr="007F08C3">
        <w:rPr>
          <w:rFonts w:asciiTheme="minorHAnsi" w:hAnsiTheme="minorHAnsi" w:cstheme="minorHAnsi"/>
          <w:color w:val="auto"/>
          <w:highlight w:val="yellow"/>
        </w:rPr>
        <w:t xml:space="preserve"> </w:t>
      </w:r>
    </w:p>
    <w:p w14:paraId="405A98AE" w14:textId="490D1EF3" w:rsidR="00F14D3A" w:rsidRPr="007F08C3" w:rsidRDefault="00EA6498" w:rsidP="00AB49D2">
      <w:pPr>
        <w:pStyle w:val="ListParagraph"/>
        <w:ind w:left="0"/>
        <w:jc w:val="left"/>
        <w:rPr>
          <w:rFonts w:asciiTheme="minorHAnsi" w:hAnsiTheme="minorHAnsi" w:cstheme="minorHAnsi"/>
          <w:color w:val="auto"/>
          <w:highlight w:val="yellow"/>
        </w:rPr>
      </w:pPr>
      <w:proofErr w:type="spellStart"/>
      <w:r w:rsidRPr="007F08C3">
        <w:rPr>
          <w:rFonts w:asciiTheme="minorHAnsi" w:hAnsiTheme="minorHAnsi" w:cstheme="minorHAnsi"/>
          <w:i/>
          <w:iCs/>
          <w:color w:val="auto"/>
          <w:highlight w:val="yellow"/>
        </w:rPr>
        <w:t>afni</w:t>
      </w:r>
      <w:proofErr w:type="spellEnd"/>
      <w:r w:rsidRPr="007F08C3">
        <w:rPr>
          <w:rFonts w:asciiTheme="minorHAnsi" w:hAnsiTheme="minorHAnsi" w:cstheme="minorHAnsi"/>
          <w:i/>
          <w:iCs/>
          <w:color w:val="auto"/>
          <w:highlight w:val="yellow"/>
        </w:rPr>
        <w:t xml:space="preserve"> -r</w:t>
      </w:r>
      <w:r w:rsidR="004048E4" w:rsidRPr="007F08C3">
        <w:rPr>
          <w:rFonts w:asciiTheme="minorHAnsi" w:hAnsiTheme="minorHAnsi" w:cstheme="minorHAnsi"/>
          <w:i/>
          <w:iCs/>
          <w:color w:val="auto"/>
          <w:highlight w:val="yellow"/>
        </w:rPr>
        <w:t>t</w:t>
      </w:r>
    </w:p>
    <w:p w14:paraId="395CF112" w14:textId="2B71B140" w:rsidR="00F14D3A" w:rsidRPr="007F08C3" w:rsidRDefault="00DD0CEA" w:rsidP="00AB49D2">
      <w:pPr>
        <w:pStyle w:val="ListParagraph"/>
        <w:ind w:left="0"/>
        <w:jc w:val="left"/>
        <w:rPr>
          <w:rFonts w:asciiTheme="minorHAnsi" w:hAnsiTheme="minorHAnsi" w:cstheme="minorHAnsi"/>
          <w:color w:val="auto"/>
          <w:highlight w:val="yellow"/>
        </w:rPr>
      </w:pPr>
      <w:r w:rsidRPr="007F08C3" w:rsidDel="00DD0CEA">
        <w:rPr>
          <w:rFonts w:asciiTheme="minorHAnsi" w:hAnsiTheme="minorHAnsi" w:cstheme="minorHAnsi"/>
          <w:color w:val="auto"/>
          <w:highlight w:val="yellow"/>
        </w:rPr>
        <w:t xml:space="preserve"> </w:t>
      </w:r>
      <w:r w:rsidR="00EA6498" w:rsidRPr="007F08C3">
        <w:rPr>
          <w:rFonts w:asciiTheme="minorHAnsi" w:hAnsiTheme="minorHAnsi" w:cstheme="minorHAnsi"/>
          <w:i/>
          <w:iCs/>
          <w:color w:val="auto"/>
          <w:highlight w:val="yellow"/>
        </w:rPr>
        <w:t>-</w:t>
      </w:r>
      <w:proofErr w:type="spellStart"/>
      <w:r w:rsidR="00EA6498" w:rsidRPr="007F08C3">
        <w:rPr>
          <w:rFonts w:asciiTheme="minorHAnsi" w:hAnsiTheme="minorHAnsi" w:cstheme="minorHAnsi"/>
          <w:i/>
          <w:iCs/>
          <w:color w:val="auto"/>
          <w:highlight w:val="yellow"/>
        </w:rPr>
        <w:t>yestplugouts</w:t>
      </w:r>
      <w:proofErr w:type="spellEnd"/>
    </w:p>
    <w:p w14:paraId="58D869D5" w14:textId="7CB03158" w:rsidR="00F14D3A" w:rsidRPr="007F08C3" w:rsidRDefault="00EA6498"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i/>
          <w:iCs/>
          <w:color w:val="auto"/>
          <w:highlight w:val="yellow"/>
        </w:rPr>
        <w:t>-DAFNI_REALTIME_MP_HOST_PORT=localhost:(port number)</w:t>
      </w:r>
    </w:p>
    <w:p w14:paraId="6129B80E" w14:textId="4EEA7F5C" w:rsidR="00BA366F" w:rsidRPr="007F08C3" w:rsidRDefault="00BA366F"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i/>
          <w:color w:val="auto"/>
          <w:highlight w:val="yellow"/>
        </w:rPr>
        <w:t>-</w:t>
      </w:r>
      <w:proofErr w:type="spellStart"/>
      <w:r w:rsidRPr="007F08C3">
        <w:rPr>
          <w:rFonts w:asciiTheme="minorHAnsi" w:hAnsiTheme="minorHAnsi" w:cstheme="minorHAnsi"/>
          <w:i/>
          <w:color w:val="auto"/>
          <w:highlight w:val="yellow"/>
        </w:rPr>
        <w:t>DAFNI_REALTIME_Graph</w:t>
      </w:r>
      <w:proofErr w:type="spellEnd"/>
      <w:r w:rsidRPr="007F08C3">
        <w:rPr>
          <w:rFonts w:asciiTheme="minorHAnsi" w:hAnsiTheme="minorHAnsi" w:cstheme="minorHAnsi"/>
          <w:i/>
          <w:color w:val="auto"/>
          <w:highlight w:val="yellow"/>
        </w:rPr>
        <w:t>=Realtime</w:t>
      </w:r>
    </w:p>
    <w:p w14:paraId="242FB911" w14:textId="7666C5EA" w:rsidR="00F14D3A" w:rsidRPr="007F08C3" w:rsidRDefault="00BA366F"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i/>
          <w:color w:val="auto"/>
          <w:highlight w:val="yellow"/>
        </w:rPr>
        <w:t>-DAFNI_FIM_IDEAL=(Paradigm)</w:t>
      </w:r>
    </w:p>
    <w:p w14:paraId="201C00F7" w14:textId="77777777" w:rsidR="00BA366F" w:rsidRPr="007F08C3" w:rsidRDefault="00BA366F" w:rsidP="00AB49D2">
      <w:pPr>
        <w:pStyle w:val="ListParagraph"/>
        <w:ind w:left="0"/>
        <w:jc w:val="left"/>
        <w:rPr>
          <w:rFonts w:asciiTheme="minorHAnsi" w:hAnsiTheme="minorHAnsi" w:cstheme="minorHAnsi"/>
          <w:color w:val="auto"/>
          <w:highlight w:val="yellow"/>
        </w:rPr>
      </w:pPr>
    </w:p>
    <w:p w14:paraId="1A41F814" w14:textId="72CF656C" w:rsidR="00EA6498" w:rsidRPr="007F08C3" w:rsidRDefault="00F14D3A"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 In the first case, the code allows external programs to exchange data with AFNI while in the second case</w:t>
      </w:r>
      <w:r w:rsidR="00EA6498" w:rsidRPr="007F08C3">
        <w:rPr>
          <w:rFonts w:asciiTheme="minorHAnsi" w:hAnsiTheme="minorHAnsi" w:cstheme="minorHAnsi"/>
          <w:color w:val="auto"/>
          <w:highlight w:val="yellow"/>
        </w:rPr>
        <w:t xml:space="preserve"> the real-time plugin will attempt to open a TCP socket to the user-defined localhost and port</w:t>
      </w:r>
      <w:r w:rsidRPr="007F08C3">
        <w:rPr>
          <w:rFonts w:asciiTheme="minorHAnsi" w:hAnsiTheme="minorHAnsi" w:cstheme="minorHAnsi"/>
          <w:color w:val="auto"/>
          <w:highlight w:val="yellow"/>
        </w:rPr>
        <w:t>.</w:t>
      </w:r>
      <w:r w:rsidR="00BA366F" w:rsidRPr="007F08C3">
        <w:rPr>
          <w:rFonts w:asciiTheme="minorHAnsi" w:hAnsiTheme="minorHAnsi" w:cstheme="minorHAnsi"/>
          <w:color w:val="auto"/>
          <w:highlight w:val="yellow"/>
        </w:rPr>
        <w:t xml:space="preserve"> In the third </w:t>
      </w:r>
      <w:r w:rsidR="0041170C" w:rsidRPr="007F08C3">
        <w:rPr>
          <w:rFonts w:asciiTheme="minorHAnsi" w:hAnsiTheme="minorHAnsi" w:cstheme="minorHAnsi"/>
          <w:color w:val="auto"/>
          <w:highlight w:val="yellow"/>
        </w:rPr>
        <w:t xml:space="preserve">and fourth </w:t>
      </w:r>
      <w:r w:rsidR="00BA366F" w:rsidRPr="007F08C3">
        <w:rPr>
          <w:rFonts w:asciiTheme="minorHAnsi" w:hAnsiTheme="minorHAnsi" w:cstheme="minorHAnsi"/>
          <w:color w:val="auto"/>
          <w:highlight w:val="yellow"/>
        </w:rPr>
        <w:t>case</w:t>
      </w:r>
      <w:r w:rsidR="00EF28BD" w:rsidRPr="007F08C3">
        <w:rPr>
          <w:rFonts w:asciiTheme="minorHAnsi" w:hAnsiTheme="minorHAnsi" w:cstheme="minorHAnsi"/>
          <w:color w:val="auto"/>
          <w:highlight w:val="yellow"/>
        </w:rPr>
        <w:t>s</w:t>
      </w:r>
      <w:r w:rsidR="00BA366F" w:rsidRPr="007F08C3">
        <w:rPr>
          <w:rFonts w:asciiTheme="minorHAnsi" w:hAnsiTheme="minorHAnsi" w:cstheme="minorHAnsi"/>
          <w:color w:val="auto"/>
          <w:highlight w:val="yellow"/>
        </w:rPr>
        <w:t>, the code</w:t>
      </w:r>
      <w:r w:rsidR="0041170C" w:rsidRPr="007F08C3">
        <w:rPr>
          <w:rFonts w:asciiTheme="minorHAnsi" w:hAnsiTheme="minorHAnsi" w:cstheme="minorHAnsi"/>
          <w:color w:val="auto"/>
          <w:highlight w:val="yellow"/>
        </w:rPr>
        <w:t>s</w:t>
      </w:r>
      <w:r w:rsidR="00CF0644" w:rsidRPr="007F08C3">
        <w:rPr>
          <w:rFonts w:asciiTheme="minorHAnsi" w:hAnsiTheme="minorHAnsi" w:cstheme="minorHAnsi"/>
          <w:color w:val="auto"/>
          <w:highlight w:val="yellow"/>
        </w:rPr>
        <w:t xml:space="preserve"> will</w:t>
      </w:r>
      <w:r w:rsidR="00BA366F" w:rsidRPr="007F08C3">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p</w:t>
      </w:r>
      <w:r w:rsidR="00EA6498" w:rsidRPr="007F08C3">
        <w:rPr>
          <w:rFonts w:asciiTheme="minorHAnsi" w:hAnsiTheme="minorHAnsi" w:cstheme="minorHAnsi"/>
          <w:color w:val="auto"/>
          <w:highlight w:val="yellow"/>
        </w:rPr>
        <w:t xml:space="preserve">lot the time course of </w:t>
      </w:r>
      <w:r w:rsidR="0041170C" w:rsidRPr="007F08C3">
        <w:rPr>
          <w:rFonts w:asciiTheme="minorHAnsi" w:hAnsiTheme="minorHAnsi" w:cstheme="minorHAnsi"/>
          <w:color w:val="auto"/>
          <w:highlight w:val="yellow"/>
        </w:rPr>
        <w:t xml:space="preserve">fMRI </w:t>
      </w:r>
      <w:r w:rsidR="00EA6498" w:rsidRPr="007F08C3">
        <w:rPr>
          <w:rFonts w:asciiTheme="minorHAnsi" w:hAnsiTheme="minorHAnsi" w:cstheme="minorHAnsi"/>
          <w:color w:val="auto"/>
          <w:highlight w:val="yellow"/>
        </w:rPr>
        <w:t>data in real-time</w:t>
      </w:r>
      <w:r w:rsidR="00BA366F" w:rsidRPr="007F08C3">
        <w:rPr>
          <w:rFonts w:asciiTheme="minorHAnsi" w:hAnsiTheme="minorHAnsi" w:cstheme="minorHAnsi"/>
          <w:color w:val="auto"/>
          <w:highlight w:val="yellow"/>
        </w:rPr>
        <w:t xml:space="preserve"> </w:t>
      </w:r>
      <w:r w:rsidR="00D934D5" w:rsidRPr="007F08C3">
        <w:rPr>
          <w:rFonts w:asciiTheme="minorHAnsi" w:hAnsiTheme="minorHAnsi" w:cstheme="minorHAnsi"/>
          <w:color w:val="auto"/>
          <w:highlight w:val="yellow"/>
        </w:rPr>
        <w:t>and</w:t>
      </w:r>
      <w:r w:rsidR="00BA366F" w:rsidRPr="007F08C3">
        <w:rPr>
          <w:rFonts w:asciiTheme="minorHAnsi" w:hAnsiTheme="minorHAnsi" w:cstheme="minorHAnsi"/>
          <w:color w:val="auto"/>
          <w:highlight w:val="yellow"/>
        </w:rPr>
        <w:t xml:space="preserve"> </w:t>
      </w:r>
      <w:r w:rsidR="00EA6498" w:rsidRPr="007F08C3">
        <w:rPr>
          <w:rFonts w:asciiTheme="minorHAnsi" w:hAnsiTheme="minorHAnsi" w:cstheme="minorHAnsi"/>
          <w:color w:val="auto"/>
          <w:highlight w:val="yellow"/>
        </w:rPr>
        <w:t>plot the time course of the user-defined paradigm in the fMRI time course</w:t>
      </w:r>
      <w:r w:rsidR="00A60697" w:rsidRPr="007F08C3">
        <w:rPr>
          <w:rFonts w:asciiTheme="minorHAnsi" w:hAnsiTheme="minorHAnsi" w:cstheme="minorHAnsi"/>
          <w:color w:val="auto"/>
          <w:highlight w:val="yellow"/>
        </w:rPr>
        <w:t xml:space="preserve"> </w:t>
      </w:r>
      <w:r w:rsidR="0041170C" w:rsidRPr="007F08C3">
        <w:rPr>
          <w:rFonts w:asciiTheme="minorHAnsi" w:hAnsiTheme="minorHAnsi" w:cstheme="minorHAnsi"/>
          <w:color w:val="auto"/>
          <w:highlight w:val="yellow"/>
        </w:rPr>
        <w:t xml:space="preserve">respectively </w:t>
      </w:r>
      <w:r w:rsidR="00A60697" w:rsidRPr="007F08C3">
        <w:rPr>
          <w:rFonts w:asciiTheme="minorHAnsi" w:hAnsiTheme="minorHAnsi" w:cstheme="minorHAnsi"/>
          <w:color w:val="auto"/>
          <w:highlight w:val="yellow"/>
        </w:rPr>
        <w:t>when</w:t>
      </w:r>
      <w:r w:rsidR="000572D9" w:rsidRPr="007F08C3">
        <w:rPr>
          <w:rFonts w:asciiTheme="minorHAnsi" w:hAnsiTheme="minorHAnsi" w:cstheme="minorHAnsi"/>
          <w:color w:val="auto"/>
          <w:highlight w:val="yellow"/>
        </w:rPr>
        <w:t xml:space="preserve"> real-time</w:t>
      </w:r>
      <w:r w:rsidR="00A60697" w:rsidRPr="007F08C3">
        <w:rPr>
          <w:rFonts w:asciiTheme="minorHAnsi" w:hAnsiTheme="minorHAnsi" w:cstheme="minorHAnsi"/>
          <w:color w:val="auto"/>
          <w:highlight w:val="yellow"/>
        </w:rPr>
        <w:t xml:space="preserve"> fMRI data are acquired</w:t>
      </w:r>
      <w:r w:rsidR="00EA6498" w:rsidRPr="007F08C3">
        <w:rPr>
          <w:rFonts w:asciiTheme="minorHAnsi" w:hAnsiTheme="minorHAnsi" w:cstheme="minorHAnsi"/>
          <w:color w:val="auto"/>
          <w:highlight w:val="yellow"/>
        </w:rPr>
        <w:t>.</w:t>
      </w:r>
      <w:r w:rsidR="00090F02" w:rsidRPr="007F08C3">
        <w:rPr>
          <w:rFonts w:asciiTheme="minorHAnsi" w:hAnsiTheme="minorHAnsi" w:cstheme="minorHAnsi"/>
          <w:color w:val="auto"/>
          <w:highlight w:val="yellow"/>
        </w:rPr>
        <w:t xml:space="preserve"> For further details, </w:t>
      </w:r>
      <w:r w:rsidR="009A2232" w:rsidRPr="007F08C3">
        <w:rPr>
          <w:rFonts w:asciiTheme="minorHAnsi" w:hAnsiTheme="minorHAnsi" w:cstheme="minorHAnsi"/>
          <w:color w:val="auto"/>
          <w:highlight w:val="yellow"/>
        </w:rPr>
        <w:t>check</w:t>
      </w:r>
      <w:r w:rsidRPr="007F08C3">
        <w:rPr>
          <w:rFonts w:asciiTheme="minorHAnsi" w:hAnsiTheme="minorHAnsi" w:cstheme="minorHAnsi"/>
          <w:color w:val="auto"/>
          <w:highlight w:val="yellow"/>
        </w:rPr>
        <w:t xml:space="preserve"> </w:t>
      </w:r>
      <w:hyperlink r:id="rId8" w:history="1">
        <w:r w:rsidR="002045DC" w:rsidRPr="007F08C3">
          <w:rPr>
            <w:rStyle w:val="Hyperlink"/>
            <w:color w:val="auto"/>
            <w:highlight w:val="yellow"/>
          </w:rPr>
          <w:t>https://afni.nimh.nih.gov/pub/dist/doc/program_help/README.environment.html</w:t>
        </w:r>
      </w:hyperlink>
      <w:r w:rsidR="002045DC" w:rsidRPr="007F08C3">
        <w:rPr>
          <w:rStyle w:val="Hyperlink"/>
          <w:color w:val="auto"/>
          <w:highlight w:val="yellow"/>
        </w:rPr>
        <w:t>.</w:t>
      </w:r>
    </w:p>
    <w:p w14:paraId="6FD6CFAF" w14:textId="77777777" w:rsidR="00EA6498" w:rsidRPr="007F08C3" w:rsidRDefault="00EA6498" w:rsidP="00AB49D2">
      <w:pPr>
        <w:pStyle w:val="ListParagraph"/>
        <w:ind w:left="0"/>
        <w:jc w:val="left"/>
        <w:rPr>
          <w:rFonts w:asciiTheme="minorHAnsi" w:hAnsiTheme="minorHAnsi" w:cstheme="minorHAnsi"/>
          <w:color w:val="auto"/>
          <w:highlight w:val="yellow"/>
        </w:rPr>
      </w:pPr>
    </w:p>
    <w:p w14:paraId="06FFB38B" w14:textId="1972CAC9" w:rsidR="0009633B"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Monitor upcoming AFNI BRIK files defined by using the command “</w:t>
      </w:r>
      <w:proofErr w:type="spellStart"/>
      <w:r w:rsidRPr="007F08C3">
        <w:rPr>
          <w:rFonts w:asciiTheme="minorHAnsi" w:hAnsiTheme="minorHAnsi" w:cstheme="minorHAnsi"/>
          <w:color w:val="auto"/>
          <w:highlight w:val="yellow"/>
        </w:rPr>
        <w:t>Dimon</w:t>
      </w:r>
      <w:proofErr w:type="spellEnd"/>
      <w:r w:rsidRPr="007F08C3">
        <w:rPr>
          <w:rFonts w:asciiTheme="minorHAnsi" w:hAnsiTheme="minorHAnsi" w:cstheme="minorHAnsi"/>
          <w:color w:val="auto"/>
          <w:highlight w:val="yellow"/>
        </w:rPr>
        <w:t xml:space="preserve">” as shown in </w:t>
      </w:r>
      <w:r w:rsidRPr="007F08C3">
        <w:rPr>
          <w:rFonts w:asciiTheme="minorHAnsi" w:hAnsiTheme="minorHAnsi" w:cstheme="minorHAnsi"/>
          <w:b/>
          <w:color w:val="auto"/>
          <w:highlight w:val="yellow"/>
        </w:rPr>
        <w:t>Figure 2</w:t>
      </w:r>
      <w:r w:rsidR="0009633B" w:rsidRPr="007F08C3">
        <w:rPr>
          <w:rFonts w:asciiTheme="minorHAnsi" w:hAnsiTheme="minorHAnsi" w:cstheme="minorHAnsi"/>
          <w:color w:val="auto"/>
          <w:highlight w:val="yellow"/>
        </w:rPr>
        <w:t xml:space="preserve"> with</w:t>
      </w:r>
      <w:r w:rsidRPr="007F08C3">
        <w:rPr>
          <w:rFonts w:asciiTheme="minorHAnsi" w:hAnsiTheme="minorHAnsi" w:cstheme="minorHAnsi"/>
          <w:color w:val="auto"/>
          <w:highlight w:val="yellow"/>
        </w:rPr>
        <w:t xml:space="preserve"> </w:t>
      </w:r>
      <w:r w:rsidR="0009633B" w:rsidRPr="007F08C3">
        <w:rPr>
          <w:rFonts w:asciiTheme="minorHAnsi" w:hAnsiTheme="minorHAnsi" w:cstheme="minorHAnsi"/>
          <w:color w:val="auto"/>
          <w:highlight w:val="yellow"/>
        </w:rPr>
        <w:t>the following options:</w:t>
      </w:r>
    </w:p>
    <w:p w14:paraId="5C12554C" w14:textId="55265D72" w:rsidR="0009633B" w:rsidRPr="007F08C3" w:rsidRDefault="0009633B" w:rsidP="00AB49D2">
      <w:pPr>
        <w:pStyle w:val="ListParagraph"/>
        <w:ind w:left="0"/>
        <w:jc w:val="left"/>
        <w:rPr>
          <w:rFonts w:asciiTheme="minorHAnsi" w:hAnsiTheme="minorHAnsi" w:cstheme="minorHAnsi"/>
          <w:i/>
          <w:color w:val="auto"/>
          <w:highlight w:val="yellow"/>
        </w:rPr>
      </w:pPr>
      <w:proofErr w:type="spellStart"/>
      <w:r w:rsidRPr="007F08C3">
        <w:rPr>
          <w:rFonts w:asciiTheme="minorHAnsi" w:hAnsiTheme="minorHAnsi" w:cstheme="minorHAnsi"/>
          <w:i/>
          <w:color w:val="auto"/>
          <w:highlight w:val="yellow"/>
        </w:rPr>
        <w:t>Dimon</w:t>
      </w:r>
      <w:proofErr w:type="spellEnd"/>
      <w:r w:rsidR="0056551D" w:rsidRPr="007F08C3">
        <w:rPr>
          <w:rFonts w:asciiTheme="minorHAnsi" w:hAnsiTheme="minorHAnsi" w:cstheme="minorHAnsi"/>
          <w:i/>
          <w:color w:val="auto"/>
          <w:highlight w:val="yellow"/>
        </w:rPr>
        <w:t xml:space="preserve"> -tr (TR of EPI) -</w:t>
      </w:r>
      <w:proofErr w:type="spellStart"/>
      <w:r w:rsidR="0056551D" w:rsidRPr="007F08C3">
        <w:rPr>
          <w:rFonts w:asciiTheme="minorHAnsi" w:hAnsiTheme="minorHAnsi" w:cstheme="minorHAnsi"/>
          <w:i/>
          <w:color w:val="auto"/>
          <w:highlight w:val="yellow"/>
        </w:rPr>
        <w:t>nt</w:t>
      </w:r>
      <w:proofErr w:type="spellEnd"/>
      <w:r w:rsidR="0056551D" w:rsidRPr="007F08C3">
        <w:rPr>
          <w:rFonts w:asciiTheme="minorHAnsi" w:hAnsiTheme="minorHAnsi" w:cstheme="minorHAnsi"/>
          <w:i/>
          <w:color w:val="auto"/>
          <w:highlight w:val="yellow"/>
        </w:rPr>
        <w:t xml:space="preserve"> (</w:t>
      </w:r>
      <w:proofErr w:type="spellStart"/>
      <w:r w:rsidR="00032146" w:rsidRPr="007F08C3">
        <w:rPr>
          <w:rFonts w:asciiTheme="minorHAnsi" w:hAnsiTheme="minorHAnsi" w:cstheme="minorHAnsi"/>
          <w:i/>
          <w:color w:val="auto"/>
          <w:highlight w:val="yellow"/>
        </w:rPr>
        <w:t>N</w:t>
      </w:r>
      <w:r w:rsidR="0056551D" w:rsidRPr="007F08C3">
        <w:rPr>
          <w:rFonts w:asciiTheme="minorHAnsi" w:hAnsiTheme="minorHAnsi" w:cstheme="minorHAnsi"/>
          <w:i/>
          <w:color w:val="auto"/>
          <w:highlight w:val="yellow"/>
        </w:rPr>
        <w:t>Rep</w:t>
      </w:r>
      <w:r w:rsidR="00032146" w:rsidRPr="007F08C3">
        <w:rPr>
          <w:rFonts w:asciiTheme="minorHAnsi" w:hAnsiTheme="minorHAnsi" w:cstheme="minorHAnsi"/>
          <w:i/>
          <w:color w:val="auto"/>
          <w:highlight w:val="yellow"/>
        </w:rPr>
        <w:t>et</w:t>
      </w:r>
      <w:r w:rsidR="0056551D" w:rsidRPr="007F08C3">
        <w:rPr>
          <w:rFonts w:asciiTheme="minorHAnsi" w:hAnsiTheme="minorHAnsi" w:cstheme="minorHAnsi"/>
          <w:i/>
          <w:color w:val="auto"/>
          <w:highlight w:val="yellow"/>
        </w:rPr>
        <w:t>ition</w:t>
      </w:r>
      <w:r w:rsidR="00032146" w:rsidRPr="007F08C3">
        <w:rPr>
          <w:rFonts w:asciiTheme="minorHAnsi" w:hAnsiTheme="minorHAnsi" w:cstheme="minorHAnsi"/>
          <w:i/>
          <w:color w:val="auto"/>
          <w:highlight w:val="yellow"/>
        </w:rPr>
        <w:t>s</w:t>
      </w:r>
      <w:proofErr w:type="spellEnd"/>
      <w:r w:rsidR="0056551D" w:rsidRPr="007F08C3">
        <w:rPr>
          <w:rFonts w:asciiTheme="minorHAnsi" w:hAnsiTheme="minorHAnsi" w:cstheme="minorHAnsi"/>
          <w:i/>
          <w:color w:val="auto"/>
          <w:highlight w:val="yellow"/>
        </w:rPr>
        <w:t xml:space="preserve"> of EPI)</w:t>
      </w:r>
    </w:p>
    <w:p w14:paraId="3BDBCE48" w14:textId="21E4DA80" w:rsidR="00A55E2C" w:rsidRPr="007F08C3" w:rsidRDefault="00A55E2C"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 xml:space="preserve">-rt </w:t>
      </w:r>
      <w:r w:rsidR="000D1A26" w:rsidRPr="007F08C3">
        <w:rPr>
          <w:rFonts w:asciiTheme="minorHAnsi" w:hAnsiTheme="minorHAnsi" w:cstheme="minorHAnsi"/>
          <w:i/>
          <w:color w:val="auto"/>
          <w:highlight w:val="yellow"/>
        </w:rPr>
        <w:t>-quit</w:t>
      </w:r>
    </w:p>
    <w:p w14:paraId="474DD470" w14:textId="404B00F8" w:rsidR="0009633B" w:rsidRPr="007F08C3" w:rsidRDefault="0009633B"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w:t>
      </w:r>
      <w:proofErr w:type="spellStart"/>
      <w:r w:rsidR="00891CFD" w:rsidRPr="007F08C3">
        <w:rPr>
          <w:rFonts w:asciiTheme="minorHAnsi" w:hAnsiTheme="minorHAnsi" w:cstheme="minorHAnsi"/>
          <w:i/>
          <w:color w:val="auto"/>
          <w:highlight w:val="yellow"/>
        </w:rPr>
        <w:t>infile_pattern</w:t>
      </w:r>
      <w:proofErr w:type="spellEnd"/>
      <w:r w:rsidR="00891CFD" w:rsidRPr="007F08C3">
        <w:rPr>
          <w:rFonts w:asciiTheme="minorHAnsi" w:hAnsiTheme="minorHAnsi" w:cstheme="minorHAnsi"/>
          <w:i/>
          <w:color w:val="auto"/>
          <w:highlight w:val="yellow"/>
        </w:rPr>
        <w:t xml:space="preserve"> </w:t>
      </w:r>
      <w:proofErr w:type="spellStart"/>
      <w:r w:rsidR="00484716" w:rsidRPr="007F08C3">
        <w:rPr>
          <w:rFonts w:asciiTheme="minorHAnsi" w:hAnsiTheme="minorHAnsi" w:cstheme="minorHAnsi"/>
          <w:i/>
          <w:color w:val="auto"/>
          <w:highlight w:val="yellow"/>
        </w:rPr>
        <w:t>realtime</w:t>
      </w:r>
      <w:proofErr w:type="spellEnd"/>
      <w:proofErr w:type="gramStart"/>
      <w:r w:rsidR="00891CFD" w:rsidRPr="007F08C3">
        <w:rPr>
          <w:rFonts w:asciiTheme="minorHAnsi" w:hAnsiTheme="minorHAnsi" w:cstheme="minorHAnsi"/>
          <w:i/>
          <w:color w:val="auto"/>
          <w:highlight w:val="yellow"/>
        </w:rPr>
        <w:t>*.BRIK</w:t>
      </w:r>
      <w:proofErr w:type="gramEnd"/>
    </w:p>
    <w:p w14:paraId="3E582E4E" w14:textId="581C72A3" w:rsidR="00891CFD" w:rsidRPr="007F08C3" w:rsidRDefault="00891CFD"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w:t>
      </w:r>
      <w:proofErr w:type="spellStart"/>
      <w:r w:rsidRPr="007F08C3">
        <w:rPr>
          <w:rFonts w:asciiTheme="minorHAnsi" w:hAnsiTheme="minorHAnsi" w:cstheme="minorHAnsi"/>
          <w:i/>
          <w:color w:val="auto"/>
          <w:highlight w:val="yellow"/>
        </w:rPr>
        <w:t>file_type</w:t>
      </w:r>
      <w:proofErr w:type="spellEnd"/>
      <w:r w:rsidRPr="007F08C3">
        <w:rPr>
          <w:rFonts w:asciiTheme="minorHAnsi" w:hAnsiTheme="minorHAnsi" w:cstheme="minorHAnsi"/>
          <w:i/>
          <w:color w:val="auto"/>
          <w:highlight w:val="yellow"/>
        </w:rPr>
        <w:t xml:space="preserve"> A</w:t>
      </w:r>
      <w:r w:rsidR="00FF5541" w:rsidRPr="007F08C3">
        <w:rPr>
          <w:rFonts w:asciiTheme="minorHAnsi" w:hAnsiTheme="minorHAnsi" w:cstheme="minorHAnsi"/>
          <w:i/>
          <w:color w:val="auto"/>
          <w:highlight w:val="yellow"/>
        </w:rPr>
        <w:t>FNI</w:t>
      </w:r>
    </w:p>
    <w:p w14:paraId="718B7D4E" w14:textId="77777777" w:rsidR="0009633B" w:rsidRPr="007F08C3" w:rsidRDefault="0009633B" w:rsidP="00AB49D2">
      <w:pPr>
        <w:pStyle w:val="ListParagraph"/>
        <w:ind w:left="0"/>
        <w:jc w:val="left"/>
        <w:rPr>
          <w:rFonts w:asciiTheme="minorHAnsi" w:hAnsiTheme="minorHAnsi" w:cstheme="minorHAnsi"/>
          <w:color w:val="auto"/>
          <w:highlight w:val="yellow"/>
        </w:rPr>
      </w:pPr>
    </w:p>
    <w:p w14:paraId="21114ED7" w14:textId="146B64DC" w:rsidR="00EA6498"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w:t>
      </w:r>
      <w:r w:rsidR="00EA6498" w:rsidRPr="007F08C3">
        <w:rPr>
          <w:rFonts w:asciiTheme="minorHAnsi" w:hAnsiTheme="minorHAnsi" w:cstheme="minorHAnsi"/>
          <w:color w:val="auto"/>
          <w:highlight w:val="yellow"/>
        </w:rPr>
        <w:t xml:space="preserve"> “</w:t>
      </w:r>
      <w:proofErr w:type="spellStart"/>
      <w:r w:rsidR="00EA6498" w:rsidRPr="007F08C3">
        <w:rPr>
          <w:rFonts w:asciiTheme="minorHAnsi" w:hAnsiTheme="minorHAnsi" w:cstheme="minorHAnsi"/>
          <w:color w:val="auto"/>
          <w:highlight w:val="yellow"/>
        </w:rPr>
        <w:t>Dimon</w:t>
      </w:r>
      <w:proofErr w:type="spellEnd"/>
      <w:r w:rsidR="00EA6498" w:rsidRPr="007F08C3">
        <w:rPr>
          <w:rFonts w:asciiTheme="minorHAnsi" w:hAnsiTheme="minorHAnsi" w:cstheme="minorHAnsi"/>
          <w:color w:val="auto"/>
          <w:highlight w:val="yellow"/>
        </w:rPr>
        <w:t>” is a command to monitor the real-time acquisition of AFNI image files using the following options: “-rt” which executes the real-time plugin</w:t>
      </w:r>
      <w:r w:rsidR="003B4016" w:rsidRPr="007F08C3">
        <w:rPr>
          <w:rFonts w:asciiTheme="minorHAnsi" w:hAnsiTheme="minorHAnsi" w:cstheme="minorHAnsi"/>
          <w:color w:val="auto"/>
          <w:highlight w:val="yellow"/>
        </w:rPr>
        <w:t xml:space="preserve"> and</w:t>
      </w:r>
      <w:r w:rsidR="00EA6498" w:rsidRPr="007F08C3">
        <w:rPr>
          <w:rFonts w:asciiTheme="minorHAnsi" w:hAnsiTheme="minorHAnsi" w:cstheme="minorHAnsi"/>
          <w:color w:val="auto"/>
          <w:highlight w:val="yellow"/>
        </w:rPr>
        <w:t xml:space="preserve"> “-</w:t>
      </w:r>
      <w:proofErr w:type="spellStart"/>
      <w:r w:rsidR="00EA6498" w:rsidRPr="007F08C3">
        <w:rPr>
          <w:rFonts w:asciiTheme="minorHAnsi" w:hAnsiTheme="minorHAnsi" w:cstheme="minorHAnsi"/>
          <w:color w:val="auto"/>
          <w:highlight w:val="yellow"/>
        </w:rPr>
        <w:t>infile_pattern</w:t>
      </w:r>
      <w:proofErr w:type="spellEnd"/>
      <w:r w:rsidR="00EA6498" w:rsidRPr="007F08C3">
        <w:rPr>
          <w:rFonts w:asciiTheme="minorHAnsi" w:hAnsiTheme="minorHAnsi" w:cstheme="minorHAnsi"/>
          <w:color w:val="auto"/>
          <w:highlight w:val="yellow"/>
        </w:rPr>
        <w:t xml:space="preserve"> (</w:t>
      </w:r>
      <w:r w:rsidR="00EE7CCE" w:rsidRPr="007F08C3">
        <w:rPr>
          <w:rFonts w:asciiTheme="minorHAnsi" w:hAnsiTheme="minorHAnsi" w:cstheme="minorHAnsi"/>
          <w:color w:val="auto"/>
          <w:highlight w:val="yellow"/>
        </w:rPr>
        <w:t>d</w:t>
      </w:r>
      <w:r w:rsidR="00EA6498" w:rsidRPr="007F08C3">
        <w:rPr>
          <w:rFonts w:asciiTheme="minorHAnsi" w:hAnsiTheme="minorHAnsi" w:cstheme="minorHAnsi"/>
          <w:color w:val="auto"/>
          <w:highlight w:val="yellow"/>
        </w:rPr>
        <w:t xml:space="preserve">ata </w:t>
      </w:r>
      <w:r w:rsidR="00EE7CCE" w:rsidRPr="007F08C3">
        <w:rPr>
          <w:rFonts w:asciiTheme="minorHAnsi" w:hAnsiTheme="minorHAnsi" w:cstheme="minorHAnsi"/>
          <w:color w:val="auto"/>
          <w:highlight w:val="yellow"/>
        </w:rPr>
        <w:t>n</w:t>
      </w:r>
      <w:r w:rsidR="00EA6498" w:rsidRPr="007F08C3">
        <w:rPr>
          <w:rFonts w:asciiTheme="minorHAnsi" w:hAnsiTheme="minorHAnsi" w:cstheme="minorHAnsi"/>
          <w:color w:val="auto"/>
          <w:highlight w:val="yellow"/>
        </w:rPr>
        <w:t>ame).BRIK  -</w:t>
      </w:r>
      <w:proofErr w:type="spellStart"/>
      <w:r w:rsidR="00EA6498" w:rsidRPr="007F08C3">
        <w:rPr>
          <w:rFonts w:asciiTheme="minorHAnsi" w:hAnsiTheme="minorHAnsi" w:cstheme="minorHAnsi"/>
          <w:color w:val="auto"/>
          <w:highlight w:val="yellow"/>
        </w:rPr>
        <w:t>file_type</w:t>
      </w:r>
      <w:proofErr w:type="spellEnd"/>
      <w:r w:rsidR="00EA6498" w:rsidRPr="007F08C3">
        <w:rPr>
          <w:rFonts w:asciiTheme="minorHAnsi" w:hAnsiTheme="minorHAnsi" w:cstheme="minorHAnsi"/>
          <w:color w:val="auto"/>
          <w:highlight w:val="yellow"/>
        </w:rPr>
        <w:t xml:space="preserve"> AFNI” which allows the plugin to read the specific BRIK files and to send them into AFNI for display and formatting.</w:t>
      </w:r>
      <w:r w:rsidR="00D607A2" w:rsidRPr="007F08C3">
        <w:rPr>
          <w:rFonts w:asciiTheme="minorHAnsi" w:hAnsiTheme="minorHAnsi" w:cstheme="minorHAnsi"/>
          <w:color w:val="auto"/>
          <w:highlight w:val="yellow"/>
        </w:rPr>
        <w:t xml:space="preserve"> For further details, check </w:t>
      </w:r>
      <w:hyperlink r:id="rId9" w:history="1">
        <w:r w:rsidR="00EA6498" w:rsidRPr="007F08C3">
          <w:rPr>
            <w:rStyle w:val="Hyperlink"/>
            <w:rFonts w:asciiTheme="minorHAnsi" w:hAnsiTheme="minorHAnsi" w:cstheme="minorHAnsi"/>
            <w:color w:val="auto"/>
            <w:highlight w:val="yellow"/>
          </w:rPr>
          <w:t>https://afni.nimh.nih.gov/pub/dist/doc/program_help/Dimon.html</w:t>
        </w:r>
      </w:hyperlink>
      <w:r w:rsidR="00D607A2" w:rsidRPr="007F08C3">
        <w:rPr>
          <w:rStyle w:val="Hyperlink"/>
          <w:rFonts w:asciiTheme="minorHAnsi" w:hAnsiTheme="minorHAnsi" w:cstheme="minorHAnsi"/>
          <w:color w:val="auto"/>
          <w:highlight w:val="yellow"/>
        </w:rPr>
        <w:t>.</w:t>
      </w:r>
    </w:p>
    <w:p w14:paraId="300A4EB2" w14:textId="77777777" w:rsidR="00EA6498" w:rsidRPr="007F08C3" w:rsidRDefault="00EA6498" w:rsidP="00AB49D2">
      <w:pPr>
        <w:pStyle w:val="ListParagraph"/>
        <w:ind w:left="0"/>
        <w:jc w:val="left"/>
        <w:rPr>
          <w:rFonts w:asciiTheme="minorHAnsi" w:hAnsiTheme="minorHAnsi" w:cstheme="minorHAnsi"/>
          <w:color w:val="auto"/>
          <w:highlight w:val="yellow"/>
        </w:rPr>
      </w:pPr>
    </w:p>
    <w:p w14:paraId="59051EE3" w14:textId="76F58C6E" w:rsidR="0085787F"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Use “</w:t>
      </w:r>
      <w:proofErr w:type="spellStart"/>
      <w:r w:rsidRPr="007F08C3">
        <w:rPr>
          <w:rFonts w:asciiTheme="minorHAnsi" w:hAnsiTheme="minorHAnsi" w:cstheme="minorHAnsi"/>
          <w:color w:val="auto"/>
          <w:highlight w:val="yellow"/>
        </w:rPr>
        <w:t>pvcmd</w:t>
      </w:r>
      <w:proofErr w:type="spellEnd"/>
      <w:r w:rsidRPr="007F08C3">
        <w:rPr>
          <w:rFonts w:asciiTheme="minorHAnsi" w:hAnsiTheme="minorHAnsi" w:cstheme="minorHAnsi"/>
          <w:color w:val="auto"/>
          <w:highlight w:val="yellow"/>
        </w:rPr>
        <w:t>” command with</w:t>
      </w:r>
      <w:r w:rsidR="0085787F" w:rsidRPr="007F08C3">
        <w:rPr>
          <w:rFonts w:asciiTheme="minorHAnsi" w:hAnsiTheme="minorHAnsi" w:cstheme="minorHAnsi"/>
          <w:color w:val="auto"/>
          <w:highlight w:val="yellow"/>
        </w:rPr>
        <w:t xml:space="preserve"> the following options:</w:t>
      </w:r>
    </w:p>
    <w:p w14:paraId="6912F229" w14:textId="2666B3C6" w:rsidR="0085787F" w:rsidRPr="007F08C3" w:rsidRDefault="0085787F" w:rsidP="00AB49D2">
      <w:pPr>
        <w:pStyle w:val="ListParagraph"/>
        <w:ind w:left="0"/>
        <w:jc w:val="left"/>
        <w:rPr>
          <w:rFonts w:asciiTheme="minorHAnsi" w:hAnsiTheme="minorHAnsi" w:cstheme="minorHAnsi"/>
          <w:color w:val="auto"/>
          <w:highlight w:val="yellow"/>
        </w:rPr>
      </w:pPr>
      <w:proofErr w:type="spellStart"/>
      <w:r w:rsidRPr="007F08C3">
        <w:rPr>
          <w:rFonts w:asciiTheme="minorHAnsi" w:hAnsiTheme="minorHAnsi" w:cstheme="minorHAnsi"/>
          <w:i/>
          <w:color w:val="auto"/>
          <w:highlight w:val="yellow"/>
        </w:rPr>
        <w:t>pvcmd</w:t>
      </w:r>
      <w:proofErr w:type="spellEnd"/>
      <w:r w:rsidRPr="007F08C3">
        <w:rPr>
          <w:rFonts w:asciiTheme="minorHAnsi" w:hAnsiTheme="minorHAnsi" w:cstheme="minorHAnsi"/>
          <w:i/>
          <w:color w:val="auto"/>
          <w:highlight w:val="yellow"/>
        </w:rPr>
        <w:t xml:space="preserve"> -a </w:t>
      </w:r>
      <w:proofErr w:type="spellStart"/>
      <w:r w:rsidRPr="007F08C3">
        <w:rPr>
          <w:rFonts w:asciiTheme="minorHAnsi" w:hAnsiTheme="minorHAnsi" w:cstheme="minorHAnsi"/>
          <w:i/>
          <w:color w:val="auto"/>
          <w:highlight w:val="yellow"/>
        </w:rPr>
        <w:t>JMacroManager</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JMMExecuteMacro</w:t>
      </w:r>
      <w:proofErr w:type="spellEnd"/>
      <w:r w:rsidRPr="007F08C3">
        <w:rPr>
          <w:rFonts w:asciiTheme="minorHAnsi" w:hAnsiTheme="minorHAnsi" w:cstheme="minorHAnsi"/>
          <w:i/>
          <w:color w:val="auto"/>
          <w:highlight w:val="yellow"/>
        </w:rPr>
        <w:t xml:space="preserve"> -category $USER -macro Feed2AFNI_rt3DEPI</w:t>
      </w:r>
    </w:p>
    <w:p w14:paraId="4D0B6967" w14:textId="77777777" w:rsidR="003F2F6A" w:rsidRPr="007F08C3" w:rsidRDefault="003F2F6A" w:rsidP="00AB49D2">
      <w:pPr>
        <w:pStyle w:val="ListParagraph"/>
        <w:ind w:left="0"/>
        <w:jc w:val="left"/>
        <w:rPr>
          <w:rFonts w:asciiTheme="minorHAnsi" w:hAnsiTheme="minorHAnsi" w:cstheme="minorHAnsi"/>
          <w:color w:val="auto"/>
          <w:highlight w:val="yellow"/>
        </w:rPr>
      </w:pPr>
    </w:p>
    <w:p w14:paraId="1679CC2C" w14:textId="279F7859" w:rsidR="00EA6498"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NOTE: </w:t>
      </w:r>
      <w:r w:rsidR="000B7FB4" w:rsidRPr="007F08C3">
        <w:rPr>
          <w:rFonts w:asciiTheme="minorHAnsi" w:hAnsiTheme="minorHAnsi" w:cstheme="minorHAnsi"/>
          <w:color w:val="auto"/>
          <w:highlight w:val="yellow"/>
        </w:rPr>
        <w:t>Th</w:t>
      </w:r>
      <w:r w:rsidR="00DE61EC" w:rsidRPr="007F08C3">
        <w:rPr>
          <w:rFonts w:asciiTheme="minorHAnsi" w:hAnsiTheme="minorHAnsi" w:cstheme="minorHAnsi"/>
          <w:color w:val="auto"/>
          <w:highlight w:val="yellow"/>
        </w:rPr>
        <w:t>is</w:t>
      </w:r>
      <w:r w:rsidR="000B7FB4" w:rsidRPr="007F08C3">
        <w:rPr>
          <w:rFonts w:asciiTheme="minorHAnsi" w:hAnsiTheme="minorHAnsi" w:cstheme="minorHAnsi"/>
          <w:color w:val="auto"/>
          <w:highlight w:val="yellow"/>
        </w:rPr>
        <w:t xml:space="preserve"> code </w:t>
      </w:r>
      <w:r w:rsidR="0085787F" w:rsidRPr="007F08C3">
        <w:rPr>
          <w:rFonts w:asciiTheme="minorHAnsi" w:hAnsiTheme="minorHAnsi" w:cstheme="minorHAnsi"/>
          <w:color w:val="auto"/>
          <w:highlight w:val="yellow"/>
        </w:rPr>
        <w:t>exist</w:t>
      </w:r>
      <w:r w:rsidR="000B7FB4" w:rsidRPr="007F08C3">
        <w:rPr>
          <w:rFonts w:asciiTheme="minorHAnsi" w:hAnsiTheme="minorHAnsi" w:cstheme="minorHAnsi"/>
          <w:color w:val="auto"/>
          <w:highlight w:val="yellow"/>
        </w:rPr>
        <w:t>s</w:t>
      </w:r>
      <w:r w:rsidR="00EA6498" w:rsidRPr="007F08C3">
        <w:rPr>
          <w:rFonts w:asciiTheme="minorHAnsi" w:hAnsiTheme="minorHAnsi" w:cstheme="minorHAnsi"/>
          <w:color w:val="auto"/>
          <w:highlight w:val="yellow"/>
        </w:rPr>
        <w:t xml:space="preserve"> in the macro script, “Setup_rt3DEPI”</w:t>
      </w:r>
      <w:r w:rsidR="00CA3B9B" w:rsidRPr="007F08C3">
        <w:rPr>
          <w:rFonts w:asciiTheme="minorHAnsi" w:hAnsiTheme="minorHAnsi" w:cstheme="minorHAnsi"/>
          <w:color w:val="auto"/>
          <w:highlight w:val="yellow"/>
        </w:rPr>
        <w:t>,</w:t>
      </w:r>
      <w:r w:rsidR="00EA6498" w:rsidRPr="007F08C3">
        <w:rPr>
          <w:rFonts w:asciiTheme="minorHAnsi" w:hAnsiTheme="minorHAnsi" w:cstheme="minorHAnsi"/>
          <w:color w:val="auto"/>
          <w:highlight w:val="yellow"/>
        </w:rPr>
        <w:t xml:space="preserve"> to run the background macro scrip</w:t>
      </w:r>
      <w:r w:rsidR="001001C0" w:rsidRPr="007F08C3">
        <w:rPr>
          <w:rFonts w:asciiTheme="minorHAnsi" w:hAnsiTheme="minorHAnsi" w:cstheme="minorHAnsi"/>
          <w:color w:val="auto"/>
          <w:highlight w:val="yellow"/>
        </w:rPr>
        <w:t>t,</w:t>
      </w:r>
      <w:r w:rsidR="00EA6498" w:rsidRPr="007F08C3">
        <w:rPr>
          <w:rFonts w:asciiTheme="minorHAnsi" w:hAnsiTheme="minorHAnsi" w:cstheme="minorHAnsi"/>
          <w:color w:val="auto"/>
          <w:highlight w:val="yellow"/>
        </w:rPr>
        <w:t xml:space="preserve"> “Feed2AFNI_rt3DEPI”</w:t>
      </w:r>
      <w:r w:rsidR="007250C4" w:rsidRPr="007F08C3">
        <w:rPr>
          <w:rFonts w:asciiTheme="minorHAnsi" w:hAnsiTheme="minorHAnsi" w:cstheme="minorHAnsi"/>
          <w:color w:val="auto"/>
          <w:highlight w:val="yellow"/>
        </w:rPr>
        <w:t>,</w:t>
      </w:r>
      <w:r w:rsidR="00EA6498" w:rsidRPr="007F08C3">
        <w:rPr>
          <w:rFonts w:asciiTheme="minorHAnsi" w:hAnsiTheme="minorHAnsi" w:cstheme="minorHAnsi"/>
          <w:color w:val="auto"/>
          <w:highlight w:val="yellow"/>
        </w:rPr>
        <w:t xml:space="preserve"> right after click</w:t>
      </w:r>
      <w:r w:rsidR="006C5AF3" w:rsidRPr="007F08C3">
        <w:rPr>
          <w:rFonts w:asciiTheme="minorHAnsi" w:hAnsiTheme="minorHAnsi" w:cstheme="minorHAnsi"/>
          <w:color w:val="auto"/>
          <w:highlight w:val="yellow"/>
        </w:rPr>
        <w:t>ing “</w:t>
      </w:r>
      <w:r w:rsidR="006C5AF3" w:rsidRPr="007F08C3">
        <w:rPr>
          <w:rFonts w:asciiTheme="minorHAnsi" w:hAnsiTheme="minorHAnsi" w:cstheme="minorHAnsi"/>
          <w:b/>
          <w:color w:val="auto"/>
          <w:highlight w:val="yellow"/>
        </w:rPr>
        <w:t>Scan</w:t>
      </w:r>
      <w:r w:rsidR="006C5AF3" w:rsidRPr="007F08C3">
        <w:rPr>
          <w:rFonts w:asciiTheme="minorHAnsi" w:hAnsiTheme="minorHAnsi" w:cstheme="minorHAnsi"/>
          <w:color w:val="auto"/>
          <w:highlight w:val="yellow"/>
        </w:rPr>
        <w:t>”</w:t>
      </w:r>
      <w:r w:rsidR="00B71245" w:rsidRPr="007F08C3">
        <w:rPr>
          <w:rFonts w:asciiTheme="minorHAnsi" w:hAnsiTheme="minorHAnsi" w:cstheme="minorHAnsi"/>
          <w:color w:val="auto"/>
          <w:highlight w:val="yellow"/>
        </w:rPr>
        <w:t xml:space="preserve"> button</w:t>
      </w:r>
      <w:r w:rsidR="006C5AF3" w:rsidRPr="007F08C3">
        <w:rPr>
          <w:rFonts w:asciiTheme="minorHAnsi" w:hAnsiTheme="minorHAnsi" w:cstheme="minorHAnsi"/>
          <w:color w:val="auto"/>
          <w:highlight w:val="yellow"/>
        </w:rPr>
        <w:t xml:space="preserve"> for EPI acquisition.</w:t>
      </w:r>
    </w:p>
    <w:p w14:paraId="599A6EBA" w14:textId="77777777" w:rsidR="00EA6498" w:rsidRPr="007F08C3" w:rsidRDefault="00EA6498" w:rsidP="00AB49D2">
      <w:pPr>
        <w:pStyle w:val="ListParagraph"/>
        <w:ind w:left="0"/>
        <w:jc w:val="left"/>
        <w:rPr>
          <w:rFonts w:asciiTheme="minorHAnsi" w:hAnsiTheme="minorHAnsi" w:cstheme="minorHAnsi"/>
          <w:color w:val="auto"/>
          <w:highlight w:val="yellow"/>
        </w:rPr>
      </w:pPr>
    </w:p>
    <w:p w14:paraId="1A1C67C6" w14:textId="14397241" w:rsidR="001A6FA2"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Use “exec </w:t>
      </w:r>
      <w:proofErr w:type="spellStart"/>
      <w:r w:rsidRPr="007F08C3">
        <w:rPr>
          <w:rFonts w:asciiTheme="minorHAnsi" w:hAnsiTheme="minorHAnsi" w:cstheme="minorHAnsi"/>
          <w:color w:val="auto"/>
          <w:highlight w:val="yellow"/>
        </w:rPr>
        <w:t>pvcmd</w:t>
      </w:r>
      <w:proofErr w:type="spellEnd"/>
      <w:r w:rsidRPr="007F08C3">
        <w:rPr>
          <w:rFonts w:asciiTheme="minorHAnsi" w:hAnsiTheme="minorHAnsi" w:cstheme="minorHAnsi"/>
          <w:color w:val="auto"/>
          <w:highlight w:val="yellow"/>
        </w:rPr>
        <w:t xml:space="preserve">” command with </w:t>
      </w:r>
      <w:r w:rsidR="00480514" w:rsidRPr="007F08C3">
        <w:rPr>
          <w:rFonts w:asciiTheme="minorHAnsi" w:hAnsiTheme="minorHAnsi" w:cstheme="minorHAnsi"/>
          <w:color w:val="auto"/>
          <w:highlight w:val="yellow"/>
        </w:rPr>
        <w:t xml:space="preserve">the following </w:t>
      </w:r>
      <w:r w:rsidRPr="007F08C3">
        <w:rPr>
          <w:rFonts w:asciiTheme="minorHAnsi" w:hAnsiTheme="minorHAnsi" w:cstheme="minorHAnsi"/>
          <w:color w:val="auto"/>
          <w:highlight w:val="yellow"/>
        </w:rPr>
        <w:t xml:space="preserve">options to get EPI acquisition </w:t>
      </w:r>
      <w:r w:rsidRPr="007F08C3">
        <w:rPr>
          <w:rFonts w:asciiTheme="minorHAnsi" w:hAnsiTheme="minorHAnsi" w:cstheme="minorHAnsi"/>
          <w:color w:val="auto"/>
          <w:highlight w:val="yellow"/>
        </w:rPr>
        <w:lastRenderedPageBreak/>
        <w:t>parameters</w:t>
      </w:r>
      <w:r w:rsidR="001F0176" w:rsidRPr="007F08C3">
        <w:rPr>
          <w:rFonts w:asciiTheme="minorHAnsi" w:hAnsiTheme="minorHAnsi" w:cstheme="minorHAnsi"/>
          <w:color w:val="auto"/>
          <w:highlight w:val="yellow"/>
        </w:rPr>
        <w:t>.</w:t>
      </w:r>
    </w:p>
    <w:p w14:paraId="7013BABB" w14:textId="02E12123" w:rsidR="001F0176" w:rsidRPr="007F08C3" w:rsidRDefault="001F0176"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 xml:space="preserve">exec </w:t>
      </w:r>
      <w:proofErr w:type="spellStart"/>
      <w:r w:rsidR="000522FD" w:rsidRPr="007F08C3">
        <w:rPr>
          <w:rFonts w:asciiTheme="minorHAnsi" w:hAnsiTheme="minorHAnsi" w:cstheme="minorHAnsi"/>
          <w:i/>
          <w:color w:val="auto"/>
          <w:highlight w:val="yellow"/>
        </w:rPr>
        <w:t>pvcmd</w:t>
      </w:r>
      <w:proofErr w:type="spellEnd"/>
      <w:r w:rsidRPr="007F08C3">
        <w:rPr>
          <w:rFonts w:asciiTheme="minorHAnsi" w:hAnsiTheme="minorHAnsi" w:cstheme="minorHAnsi"/>
          <w:i/>
          <w:color w:val="auto"/>
          <w:highlight w:val="yellow"/>
        </w:rPr>
        <w:t xml:space="preserve"> -a </w:t>
      </w:r>
      <w:proofErr w:type="spellStart"/>
      <w:r w:rsidRPr="007F08C3">
        <w:rPr>
          <w:rFonts w:asciiTheme="minorHAnsi" w:hAnsiTheme="minorHAnsi" w:cstheme="minorHAnsi"/>
          <w:i/>
          <w:color w:val="auto"/>
          <w:highlight w:val="yellow"/>
        </w:rPr>
        <w:t>ParxServer</w:t>
      </w:r>
      <w:proofErr w:type="spellEnd"/>
      <w:r w:rsidRPr="007F08C3">
        <w:rPr>
          <w:rFonts w:asciiTheme="minorHAnsi" w:hAnsiTheme="minorHAnsi" w:cstheme="minorHAnsi"/>
          <w:i/>
          <w:color w:val="auto"/>
          <w:highlight w:val="yellow"/>
        </w:rPr>
        <w:t xml:space="preserve"> -r </w:t>
      </w:r>
      <w:proofErr w:type="spellStart"/>
      <w:r w:rsidRPr="007F08C3">
        <w:rPr>
          <w:rFonts w:asciiTheme="minorHAnsi" w:hAnsiTheme="minorHAnsi" w:cstheme="minorHAnsi"/>
          <w:i/>
          <w:color w:val="auto"/>
          <w:highlight w:val="yellow"/>
        </w:rPr>
        <w:t>ParamGetValue</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psid</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ParSpaceId</w:t>
      </w:r>
      <w:proofErr w:type="spellEnd"/>
      <w:r w:rsidRPr="007F08C3">
        <w:rPr>
          <w:rFonts w:asciiTheme="minorHAnsi" w:hAnsiTheme="minorHAnsi" w:cstheme="minorHAnsi"/>
          <w:i/>
          <w:color w:val="auto"/>
          <w:highlight w:val="yellow"/>
        </w:rPr>
        <w:t xml:space="preserve"> -param (PVM parameters</w:t>
      </w:r>
      <w:r w:rsidR="00DC11F5" w:rsidRPr="007F08C3">
        <w:rPr>
          <w:rFonts w:asciiTheme="minorHAnsi" w:hAnsiTheme="minorHAnsi" w:cstheme="minorHAnsi"/>
          <w:i/>
          <w:color w:val="auto"/>
          <w:highlight w:val="yellow"/>
        </w:rPr>
        <w:t xml:space="preserve"> of EPI</w:t>
      </w:r>
      <w:r w:rsidRPr="007F08C3">
        <w:rPr>
          <w:rFonts w:asciiTheme="minorHAnsi" w:hAnsiTheme="minorHAnsi" w:cstheme="minorHAnsi"/>
          <w:i/>
          <w:color w:val="auto"/>
          <w:highlight w:val="yellow"/>
        </w:rPr>
        <w:t>)</w:t>
      </w:r>
      <w:r w:rsidR="00FD6E89" w:rsidRPr="007F08C3">
        <w:rPr>
          <w:color w:val="auto"/>
          <w:highlight w:val="yellow"/>
        </w:rPr>
        <w:t xml:space="preserve"> </w:t>
      </w:r>
      <w:r w:rsidR="00601318" w:rsidRPr="007F08C3">
        <w:rPr>
          <w:rFonts w:asciiTheme="minorHAnsi" w:hAnsiTheme="minorHAnsi" w:cstheme="minorHAnsi"/>
          <w:i/>
          <w:color w:val="auto"/>
          <w:highlight w:val="yellow"/>
        </w:rPr>
        <w:t>-id 10 -</w:t>
      </w:r>
      <w:proofErr w:type="spellStart"/>
      <w:r w:rsidR="00601318" w:rsidRPr="007F08C3">
        <w:rPr>
          <w:rFonts w:asciiTheme="minorHAnsi" w:hAnsiTheme="minorHAnsi" w:cstheme="minorHAnsi"/>
          <w:i/>
          <w:color w:val="auto"/>
          <w:highlight w:val="yellow"/>
        </w:rPr>
        <w:t>args</w:t>
      </w:r>
      <w:proofErr w:type="spellEnd"/>
      <w:r w:rsidR="00601318" w:rsidRPr="007F08C3">
        <w:rPr>
          <w:rFonts w:asciiTheme="minorHAnsi" w:hAnsiTheme="minorHAnsi" w:cstheme="minorHAnsi"/>
          <w:i/>
          <w:color w:val="auto"/>
          <w:highlight w:val="yellow"/>
        </w:rPr>
        <w:t xml:space="preserve"> $</w:t>
      </w:r>
      <w:proofErr w:type="spellStart"/>
      <w:r w:rsidR="00601318" w:rsidRPr="007F08C3">
        <w:rPr>
          <w:rFonts w:asciiTheme="minorHAnsi" w:hAnsiTheme="minorHAnsi" w:cstheme="minorHAnsi"/>
          <w:i/>
          <w:color w:val="auto"/>
          <w:highlight w:val="yellow"/>
        </w:rPr>
        <w:t>AcqKey</w:t>
      </w:r>
      <w:proofErr w:type="spellEnd"/>
      <w:r w:rsidR="00601318" w:rsidRPr="007F08C3">
        <w:rPr>
          <w:rFonts w:asciiTheme="minorHAnsi" w:hAnsiTheme="minorHAnsi" w:cstheme="minorHAnsi"/>
          <w:i/>
          <w:color w:val="auto"/>
          <w:highlight w:val="yellow"/>
        </w:rPr>
        <w:t xml:space="preserve"> $</w:t>
      </w:r>
      <w:proofErr w:type="spellStart"/>
      <w:r w:rsidR="00601318" w:rsidRPr="007F08C3">
        <w:rPr>
          <w:rFonts w:asciiTheme="minorHAnsi" w:hAnsiTheme="minorHAnsi" w:cstheme="minorHAnsi"/>
          <w:i/>
          <w:color w:val="auto"/>
          <w:highlight w:val="yellow"/>
        </w:rPr>
        <w:t>ParSpaceId</w:t>
      </w:r>
      <w:proofErr w:type="spellEnd"/>
      <w:r w:rsidR="00601318" w:rsidRPr="007F08C3">
        <w:rPr>
          <w:rFonts w:asciiTheme="minorHAnsi" w:hAnsiTheme="minorHAnsi" w:cstheme="minorHAnsi"/>
          <w:i/>
          <w:color w:val="auto"/>
          <w:highlight w:val="yellow"/>
        </w:rPr>
        <w:t xml:space="preserve"> $</w:t>
      </w:r>
      <w:proofErr w:type="spellStart"/>
      <w:r w:rsidR="00601318" w:rsidRPr="007F08C3">
        <w:rPr>
          <w:rFonts w:asciiTheme="minorHAnsi" w:hAnsiTheme="minorHAnsi" w:cstheme="minorHAnsi"/>
          <w:i/>
          <w:color w:val="auto"/>
          <w:highlight w:val="yellow"/>
        </w:rPr>
        <w:t>ProcnoPath</w:t>
      </w:r>
      <w:proofErr w:type="spellEnd"/>
    </w:p>
    <w:p w14:paraId="192EA509" w14:textId="77777777" w:rsidR="001A6FA2" w:rsidRPr="007F08C3" w:rsidRDefault="001A6FA2" w:rsidP="00AB49D2">
      <w:pPr>
        <w:pStyle w:val="ListParagraph"/>
        <w:ind w:left="0"/>
        <w:jc w:val="left"/>
        <w:rPr>
          <w:rFonts w:asciiTheme="minorHAnsi" w:hAnsiTheme="minorHAnsi" w:cstheme="minorHAnsi"/>
          <w:color w:val="auto"/>
          <w:highlight w:val="yellow"/>
        </w:rPr>
      </w:pPr>
    </w:p>
    <w:p w14:paraId="61C3C268" w14:textId="7AE0DBFC" w:rsidR="00E833A5" w:rsidRPr="007F08C3" w:rsidRDefault="007B7522"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U</w:t>
      </w:r>
      <w:r w:rsidR="00EA6498" w:rsidRPr="007F08C3">
        <w:rPr>
          <w:rFonts w:asciiTheme="minorHAnsi" w:hAnsiTheme="minorHAnsi" w:cstheme="minorHAnsi"/>
          <w:color w:val="auto"/>
          <w:highlight w:val="yellow"/>
        </w:rPr>
        <w:t>se “exec to3d” command</w:t>
      </w:r>
      <w:r w:rsidR="003D2532" w:rsidRPr="007F08C3">
        <w:rPr>
          <w:rFonts w:asciiTheme="minorHAnsi" w:hAnsiTheme="minorHAnsi" w:cstheme="minorHAnsi"/>
          <w:color w:val="auto"/>
          <w:highlight w:val="yellow"/>
        </w:rPr>
        <w:t xml:space="preserve"> with the following options</w:t>
      </w:r>
      <w:r w:rsidR="00EA6498" w:rsidRPr="007F08C3">
        <w:rPr>
          <w:rFonts w:asciiTheme="minorHAnsi" w:hAnsiTheme="minorHAnsi" w:cstheme="minorHAnsi"/>
          <w:color w:val="auto"/>
          <w:highlight w:val="yellow"/>
        </w:rPr>
        <w:t xml:space="preserve"> to convert EPI r</w:t>
      </w:r>
      <w:r w:rsidR="00414D4E" w:rsidRPr="007F08C3">
        <w:rPr>
          <w:rFonts w:asciiTheme="minorHAnsi" w:hAnsiTheme="minorHAnsi" w:cstheme="minorHAnsi"/>
          <w:color w:val="auto"/>
          <w:highlight w:val="yellow"/>
        </w:rPr>
        <w:t>aw data to AFNI files</w:t>
      </w:r>
      <w:r w:rsidR="00EA6498" w:rsidRPr="007F08C3">
        <w:rPr>
          <w:rFonts w:asciiTheme="minorHAnsi" w:hAnsiTheme="minorHAnsi" w:cstheme="minorHAnsi"/>
          <w:color w:val="auto"/>
          <w:highlight w:val="yellow"/>
        </w:rPr>
        <w:t xml:space="preserve"> in real-time in the background macro script, “Feed2AFNI_rt3DEPI”.</w:t>
      </w:r>
    </w:p>
    <w:p w14:paraId="59D936E4" w14:textId="7B0EFAC7" w:rsidR="003D2532" w:rsidRPr="007F08C3" w:rsidRDefault="00E833A5"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exec to3d -</w:t>
      </w:r>
      <w:proofErr w:type="spellStart"/>
      <w:r w:rsidRPr="007F08C3">
        <w:rPr>
          <w:rFonts w:asciiTheme="minorHAnsi" w:hAnsiTheme="minorHAnsi" w:cstheme="minorHAnsi"/>
          <w:i/>
          <w:color w:val="auto"/>
          <w:highlight w:val="yellow"/>
        </w:rPr>
        <w:t>omri</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xFOV</w:t>
      </w:r>
      <w:proofErr w:type="spellEnd"/>
      <w:r w:rsidRPr="007F08C3">
        <w:rPr>
          <w:rFonts w:asciiTheme="minorHAnsi" w:hAnsiTheme="minorHAnsi" w:cstheme="minorHAnsi"/>
          <w:i/>
          <w:color w:val="auto"/>
          <w:highlight w:val="yellow"/>
        </w:rPr>
        <w:t xml:space="preserve"> $FOV_X -</w:t>
      </w:r>
      <w:proofErr w:type="spellStart"/>
      <w:r w:rsidRPr="007F08C3">
        <w:rPr>
          <w:rFonts w:asciiTheme="minorHAnsi" w:hAnsiTheme="minorHAnsi" w:cstheme="minorHAnsi"/>
          <w:i/>
          <w:color w:val="auto"/>
          <w:highlight w:val="yellow"/>
        </w:rPr>
        <w:t>yFOV</w:t>
      </w:r>
      <w:proofErr w:type="spellEnd"/>
      <w:r w:rsidRPr="007F08C3">
        <w:rPr>
          <w:rFonts w:asciiTheme="minorHAnsi" w:hAnsiTheme="minorHAnsi" w:cstheme="minorHAnsi"/>
          <w:i/>
          <w:color w:val="auto"/>
          <w:highlight w:val="yellow"/>
        </w:rPr>
        <w:t xml:space="preserve"> $FOV_Y -</w:t>
      </w:r>
      <w:proofErr w:type="spellStart"/>
      <w:r w:rsidRPr="007F08C3">
        <w:rPr>
          <w:rFonts w:asciiTheme="minorHAnsi" w:hAnsiTheme="minorHAnsi" w:cstheme="minorHAnsi"/>
          <w:i/>
          <w:color w:val="auto"/>
          <w:highlight w:val="yellow"/>
        </w:rPr>
        <w:t>zFOV</w:t>
      </w:r>
      <w:proofErr w:type="spellEnd"/>
      <w:r w:rsidRPr="007F08C3">
        <w:rPr>
          <w:rFonts w:asciiTheme="minorHAnsi" w:hAnsiTheme="minorHAnsi" w:cstheme="minorHAnsi"/>
          <w:i/>
          <w:color w:val="auto"/>
          <w:highlight w:val="yellow"/>
        </w:rPr>
        <w:t xml:space="preserve"> $FOV_Z -prefix $</w:t>
      </w:r>
      <w:proofErr w:type="spellStart"/>
      <w:r w:rsidRPr="007F08C3">
        <w:rPr>
          <w:rFonts w:asciiTheme="minorHAnsi" w:hAnsiTheme="minorHAnsi" w:cstheme="minorHAnsi"/>
          <w:i/>
          <w:color w:val="auto"/>
          <w:highlight w:val="yellow"/>
        </w:rPr>
        <w:t>LastVolName</w:t>
      </w:r>
      <w:proofErr w:type="spellEnd"/>
      <w:r w:rsidRPr="007F08C3">
        <w:rPr>
          <w:rFonts w:asciiTheme="minorHAnsi" w:hAnsiTheme="minorHAnsi" w:cstheme="minorHAnsi"/>
          <w:i/>
          <w:color w:val="auto"/>
          <w:highlight w:val="yellow"/>
        </w:rPr>
        <w:t xml:space="preserve"> $ImgFormat$Path2dseq</w:t>
      </w:r>
      <w:r w:rsidR="00EA6498" w:rsidRPr="007F08C3">
        <w:rPr>
          <w:rFonts w:asciiTheme="minorHAnsi" w:hAnsiTheme="minorHAnsi" w:cstheme="minorHAnsi"/>
          <w:i/>
          <w:color w:val="auto"/>
          <w:highlight w:val="yellow"/>
        </w:rPr>
        <w:t xml:space="preserve"> </w:t>
      </w:r>
    </w:p>
    <w:p w14:paraId="2D846F6F" w14:textId="77777777" w:rsidR="003D2532" w:rsidRPr="007F08C3" w:rsidRDefault="003D2532" w:rsidP="00AB49D2">
      <w:pPr>
        <w:pStyle w:val="ListParagraph"/>
        <w:ind w:left="0"/>
        <w:jc w:val="left"/>
        <w:rPr>
          <w:rFonts w:asciiTheme="minorHAnsi" w:hAnsiTheme="minorHAnsi" w:cstheme="minorHAnsi"/>
          <w:color w:val="auto"/>
          <w:highlight w:val="yellow"/>
        </w:rPr>
      </w:pPr>
    </w:p>
    <w:p w14:paraId="6EC113C6" w14:textId="1F64517A" w:rsidR="00056E79"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Make sure that </w:t>
      </w:r>
      <w:r w:rsidR="00833E56" w:rsidRPr="007F08C3">
        <w:rPr>
          <w:rFonts w:asciiTheme="minorHAnsi" w:hAnsiTheme="minorHAnsi" w:cstheme="minorHAnsi"/>
          <w:color w:val="auto"/>
          <w:highlight w:val="yellow"/>
        </w:rPr>
        <w:t xml:space="preserve">EPI </w:t>
      </w:r>
      <w:r w:rsidRPr="007F08C3">
        <w:rPr>
          <w:rFonts w:asciiTheme="minorHAnsi" w:hAnsiTheme="minorHAnsi" w:cstheme="minorHAnsi"/>
          <w:color w:val="auto"/>
          <w:highlight w:val="yellow"/>
        </w:rPr>
        <w:t xml:space="preserve">geometrical information is consistent with the anatomy orientation. </w:t>
      </w:r>
    </w:p>
    <w:p w14:paraId="046C3995" w14:textId="77777777" w:rsidR="00056E79" w:rsidRPr="007F08C3" w:rsidRDefault="00056E79" w:rsidP="00AB49D2">
      <w:pPr>
        <w:pStyle w:val="ListParagraph"/>
        <w:ind w:left="0"/>
        <w:jc w:val="left"/>
        <w:rPr>
          <w:rFonts w:asciiTheme="minorHAnsi" w:hAnsiTheme="minorHAnsi" w:cstheme="minorHAnsi"/>
          <w:color w:val="auto"/>
          <w:highlight w:val="yellow"/>
        </w:rPr>
      </w:pPr>
    </w:p>
    <w:p w14:paraId="762A05EA" w14:textId="410E1FF6" w:rsidR="00EA6498"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w:t>
      </w:r>
      <w:r w:rsidR="00EA6498" w:rsidRPr="007F08C3">
        <w:rPr>
          <w:rFonts w:asciiTheme="minorHAnsi" w:hAnsiTheme="minorHAnsi" w:cstheme="minorHAnsi"/>
          <w:color w:val="auto"/>
          <w:highlight w:val="yellow"/>
        </w:rPr>
        <w:t xml:space="preserve"> The “to3d” AFNI command will </w:t>
      </w:r>
      <w:r w:rsidR="00D16550" w:rsidRPr="007F08C3">
        <w:rPr>
          <w:rFonts w:asciiTheme="minorHAnsi" w:hAnsiTheme="minorHAnsi" w:cstheme="minorHAnsi"/>
          <w:color w:val="auto"/>
          <w:highlight w:val="yellow"/>
        </w:rPr>
        <w:t>run</w:t>
      </w:r>
      <w:r w:rsidR="00EA6498" w:rsidRPr="007F08C3">
        <w:rPr>
          <w:rFonts w:asciiTheme="minorHAnsi" w:hAnsiTheme="minorHAnsi" w:cstheme="minorHAnsi"/>
          <w:color w:val="auto"/>
          <w:highlight w:val="yellow"/>
        </w:rPr>
        <w:t xml:space="preserve"> automatically with </w:t>
      </w:r>
      <w:r w:rsidR="001C5594" w:rsidRPr="007F08C3">
        <w:rPr>
          <w:rFonts w:asciiTheme="minorHAnsi" w:hAnsiTheme="minorHAnsi" w:cstheme="minorHAnsi"/>
          <w:color w:val="auto"/>
          <w:highlight w:val="yellow"/>
        </w:rPr>
        <w:t xml:space="preserve">the </w:t>
      </w:r>
      <w:r w:rsidR="00EA6498" w:rsidRPr="007F08C3">
        <w:rPr>
          <w:rFonts w:asciiTheme="minorHAnsi" w:hAnsiTheme="minorHAnsi" w:cstheme="minorHAnsi"/>
          <w:color w:val="auto"/>
          <w:highlight w:val="yellow"/>
        </w:rPr>
        <w:t>geometrical information such as</w:t>
      </w:r>
      <w:r w:rsidR="007965FF" w:rsidRPr="007F08C3">
        <w:rPr>
          <w:rFonts w:asciiTheme="minorHAnsi" w:hAnsiTheme="minorHAnsi" w:cstheme="minorHAnsi"/>
          <w:color w:val="auto"/>
          <w:highlight w:val="yellow"/>
        </w:rPr>
        <w:t xml:space="preserve"> the</w:t>
      </w:r>
      <w:r w:rsidR="00EA6498" w:rsidRPr="007F08C3">
        <w:rPr>
          <w:rFonts w:asciiTheme="minorHAnsi" w:hAnsiTheme="minorHAnsi" w:cstheme="minorHAnsi"/>
          <w:color w:val="auto"/>
          <w:highlight w:val="yellow"/>
        </w:rPr>
        <w:t xml:space="preserve"> field of view (FOV) and matrix size to convert the fMRI raw data into one AFNI BRIK data whenever each 3D volume data is stored after every single TR as shown in </w:t>
      </w:r>
      <w:r w:rsidR="00EA6498" w:rsidRPr="007F08C3">
        <w:rPr>
          <w:rFonts w:asciiTheme="minorHAnsi" w:hAnsiTheme="minorHAnsi" w:cstheme="minorHAnsi"/>
          <w:b/>
          <w:color w:val="auto"/>
          <w:highlight w:val="yellow"/>
        </w:rPr>
        <w:t>Figure 2</w:t>
      </w:r>
      <w:r w:rsidR="00EA6498" w:rsidRPr="007F08C3">
        <w:rPr>
          <w:rFonts w:asciiTheme="minorHAnsi" w:hAnsiTheme="minorHAnsi" w:cstheme="minorHAnsi"/>
          <w:color w:val="auto"/>
          <w:highlight w:val="yellow"/>
        </w:rPr>
        <w:t>. The</w:t>
      </w:r>
      <w:r w:rsidR="005E306C" w:rsidRPr="007F08C3">
        <w:rPr>
          <w:rFonts w:asciiTheme="minorHAnsi" w:hAnsiTheme="minorHAnsi" w:cstheme="minorHAnsi"/>
          <w:color w:val="auto"/>
          <w:highlight w:val="yellow"/>
        </w:rPr>
        <w:t xml:space="preserve"> image</w:t>
      </w:r>
      <w:r w:rsidR="00EA6498" w:rsidRPr="007F08C3">
        <w:rPr>
          <w:rFonts w:asciiTheme="minorHAnsi" w:hAnsiTheme="minorHAnsi" w:cstheme="minorHAnsi"/>
          <w:color w:val="auto"/>
          <w:highlight w:val="yellow"/>
        </w:rPr>
        <w:t xml:space="preserve"> orientation can be changed with </w:t>
      </w:r>
      <w:r w:rsidR="00BB1730" w:rsidRPr="007F08C3">
        <w:rPr>
          <w:rFonts w:asciiTheme="minorHAnsi" w:hAnsiTheme="minorHAnsi" w:cstheme="minorHAnsi"/>
          <w:color w:val="auto"/>
          <w:highlight w:val="yellow"/>
        </w:rPr>
        <w:t>the</w:t>
      </w:r>
      <w:r w:rsidR="00EA6498" w:rsidRPr="007F08C3">
        <w:rPr>
          <w:rFonts w:asciiTheme="minorHAnsi" w:hAnsiTheme="minorHAnsi" w:cstheme="minorHAnsi"/>
          <w:color w:val="auto"/>
          <w:highlight w:val="yellow"/>
        </w:rPr>
        <w:t xml:space="preserve"> geometrical information</w:t>
      </w:r>
      <w:r w:rsidR="00BB1730" w:rsidRPr="007F08C3">
        <w:rPr>
          <w:rFonts w:asciiTheme="minorHAnsi" w:hAnsiTheme="minorHAnsi" w:cstheme="minorHAnsi"/>
          <w:color w:val="auto"/>
          <w:highlight w:val="yellow"/>
        </w:rPr>
        <w:t xml:space="preserve"> parameters of “to3d”</w:t>
      </w:r>
      <w:r w:rsidR="00EA6498" w:rsidRPr="007F08C3">
        <w:rPr>
          <w:rFonts w:asciiTheme="minorHAnsi" w:hAnsiTheme="minorHAnsi" w:cstheme="minorHAnsi"/>
          <w:color w:val="auto"/>
          <w:highlight w:val="yellow"/>
        </w:rPr>
        <w:t>.</w:t>
      </w:r>
      <w:r w:rsidR="003D140D" w:rsidRPr="007F08C3">
        <w:rPr>
          <w:rFonts w:asciiTheme="minorHAnsi" w:hAnsiTheme="minorHAnsi" w:cstheme="minorHAnsi"/>
          <w:color w:val="auto"/>
          <w:highlight w:val="yellow"/>
        </w:rPr>
        <w:t xml:space="preserve"> For further details, check</w:t>
      </w:r>
      <w:r w:rsidR="00027FA5" w:rsidRPr="007F08C3">
        <w:rPr>
          <w:rFonts w:asciiTheme="minorHAnsi" w:hAnsiTheme="minorHAnsi" w:cstheme="minorHAnsi"/>
          <w:color w:val="auto"/>
          <w:highlight w:val="yellow"/>
        </w:rPr>
        <w:t xml:space="preserve"> </w:t>
      </w:r>
      <w:hyperlink r:id="rId10" w:history="1">
        <w:r w:rsidR="00EA6498" w:rsidRPr="007F08C3">
          <w:rPr>
            <w:rStyle w:val="Hyperlink"/>
            <w:rFonts w:asciiTheme="minorHAnsi" w:hAnsiTheme="minorHAnsi" w:cstheme="minorHAnsi"/>
            <w:color w:val="auto"/>
            <w:highlight w:val="yellow"/>
          </w:rPr>
          <w:t>https://afni.nimh.nih.gov/pub/dist/doc/program_help/to3d.html</w:t>
        </w:r>
      </w:hyperlink>
      <w:r w:rsidR="00027FA5" w:rsidRPr="007F08C3">
        <w:rPr>
          <w:rStyle w:val="Hyperlink"/>
          <w:rFonts w:asciiTheme="minorHAnsi" w:hAnsiTheme="minorHAnsi" w:cstheme="minorHAnsi"/>
          <w:color w:val="auto"/>
          <w:highlight w:val="yellow"/>
        </w:rPr>
        <w:t>.</w:t>
      </w:r>
    </w:p>
    <w:p w14:paraId="51B82072" w14:textId="77777777" w:rsidR="00FB4B86" w:rsidRPr="007F08C3" w:rsidRDefault="00FB4B86" w:rsidP="00AB49D2">
      <w:pPr>
        <w:pStyle w:val="ListParagraph"/>
        <w:tabs>
          <w:tab w:val="left" w:pos="7500"/>
        </w:tabs>
        <w:ind w:left="0"/>
        <w:jc w:val="left"/>
        <w:rPr>
          <w:rFonts w:asciiTheme="minorHAnsi" w:hAnsiTheme="minorHAnsi" w:cstheme="minorHAnsi"/>
          <w:color w:val="auto"/>
          <w:highlight w:val="yellow"/>
        </w:rPr>
      </w:pPr>
    </w:p>
    <w:p w14:paraId="58BFACFC" w14:textId="49F112A5" w:rsidR="006D333B" w:rsidRPr="007F08C3" w:rsidRDefault="00FB4B86"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Turn on an electrical stimulus isolator and perform electrical forepaw stimulation for </w:t>
      </w:r>
      <w:r w:rsidR="00445BBB" w:rsidRPr="007F08C3">
        <w:rPr>
          <w:rFonts w:asciiTheme="minorHAnsi" w:hAnsiTheme="minorHAnsi" w:cstheme="minorHAnsi"/>
          <w:color w:val="auto"/>
          <w:highlight w:val="yellow"/>
          <w:lang w:eastAsia="ko-KR"/>
        </w:rPr>
        <w:t>one</w:t>
      </w:r>
      <w:r w:rsidRPr="007F08C3">
        <w:rPr>
          <w:rFonts w:asciiTheme="minorHAnsi" w:hAnsiTheme="minorHAnsi" w:cstheme="minorHAnsi"/>
          <w:color w:val="auto"/>
          <w:highlight w:val="yellow"/>
        </w:rPr>
        <w:t xml:space="preserve"> evoked fMRI study (e.g., 3Hz, 4s pulse width 300us, 2.5mA) </w:t>
      </w:r>
      <w:r w:rsidR="00445BBB" w:rsidRPr="007F08C3">
        <w:rPr>
          <w:rFonts w:asciiTheme="minorHAnsi" w:hAnsiTheme="minorHAnsi" w:cstheme="minorHAnsi"/>
          <w:color w:val="auto"/>
          <w:highlight w:val="yellow"/>
        </w:rPr>
        <w:t>using</w:t>
      </w:r>
      <w:r w:rsidRPr="007F08C3">
        <w:rPr>
          <w:rFonts w:asciiTheme="minorHAnsi" w:hAnsiTheme="minorHAnsi" w:cstheme="minorHAnsi"/>
          <w:color w:val="auto"/>
          <w:highlight w:val="yellow"/>
        </w:rPr>
        <w:t xml:space="preserve"> stimulation blocks. </w:t>
      </w:r>
    </w:p>
    <w:p w14:paraId="0AA14869" w14:textId="77777777" w:rsidR="006D333B" w:rsidRPr="007F08C3" w:rsidRDefault="006D333B" w:rsidP="00AB49D2">
      <w:pPr>
        <w:pStyle w:val="ListParagraph"/>
        <w:ind w:left="0"/>
        <w:jc w:val="left"/>
        <w:rPr>
          <w:rFonts w:asciiTheme="minorHAnsi" w:hAnsiTheme="minorHAnsi" w:cstheme="minorHAnsi"/>
          <w:color w:val="auto"/>
          <w:highlight w:val="yellow"/>
        </w:rPr>
      </w:pPr>
    </w:p>
    <w:p w14:paraId="282125CB" w14:textId="490EC8AE" w:rsidR="00FB4B86"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w:t>
      </w:r>
      <w:r w:rsidR="00FB4B86" w:rsidRPr="007F08C3">
        <w:rPr>
          <w:rFonts w:asciiTheme="minorHAnsi" w:hAnsiTheme="minorHAnsi" w:cstheme="minorHAnsi"/>
          <w:color w:val="auto"/>
          <w:highlight w:val="yellow"/>
        </w:rPr>
        <w:t xml:space="preserve"> Here, the block-design paradigm consists of 10 pre-stimulation scans, 3 stimulation scans and 12 inter-stimulation scans (15 scans per epoch).</w:t>
      </w:r>
    </w:p>
    <w:p w14:paraId="1F0B5D3F" w14:textId="77777777" w:rsidR="00FB4B86" w:rsidRPr="007F08C3" w:rsidRDefault="00FB4B86" w:rsidP="00AB49D2">
      <w:pPr>
        <w:pStyle w:val="ListParagraph"/>
        <w:ind w:left="0"/>
        <w:jc w:val="left"/>
        <w:rPr>
          <w:rFonts w:asciiTheme="minorHAnsi" w:hAnsiTheme="minorHAnsi" w:cstheme="minorHAnsi"/>
          <w:color w:val="auto"/>
          <w:highlight w:val="yellow"/>
        </w:rPr>
      </w:pPr>
    </w:p>
    <w:p w14:paraId="2C9FC72B" w14:textId="7651E8B5" w:rsidR="008F3C3F" w:rsidRPr="007F08C3" w:rsidRDefault="00EA649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Run a T2*-weighted 3D EPI sequence </w:t>
      </w:r>
      <w:r w:rsidR="00771CE4" w:rsidRPr="007F08C3">
        <w:rPr>
          <w:rFonts w:asciiTheme="minorHAnsi" w:hAnsiTheme="minorHAnsi" w:cstheme="minorHAnsi"/>
          <w:color w:val="auto"/>
          <w:highlight w:val="yellow"/>
        </w:rPr>
        <w:t>by clicking the “</w:t>
      </w:r>
      <w:r w:rsidR="00771CE4" w:rsidRPr="007F08C3">
        <w:rPr>
          <w:rFonts w:asciiTheme="minorHAnsi" w:hAnsiTheme="minorHAnsi" w:cstheme="minorHAnsi"/>
          <w:b/>
          <w:color w:val="auto"/>
          <w:highlight w:val="yellow"/>
        </w:rPr>
        <w:t>Scan</w:t>
      </w:r>
      <w:r w:rsidR="00771CE4" w:rsidRPr="007F08C3">
        <w:rPr>
          <w:rFonts w:asciiTheme="minorHAnsi" w:hAnsiTheme="minorHAnsi" w:cstheme="minorHAnsi"/>
          <w:color w:val="auto"/>
          <w:highlight w:val="yellow"/>
        </w:rPr>
        <w:t xml:space="preserve">” button </w:t>
      </w:r>
      <w:r w:rsidRPr="007F08C3">
        <w:rPr>
          <w:rFonts w:asciiTheme="minorHAnsi" w:hAnsiTheme="minorHAnsi" w:cstheme="minorHAnsi"/>
          <w:color w:val="auto"/>
          <w:highlight w:val="yellow"/>
        </w:rPr>
        <w:t>for the BOLD</w:t>
      </w:r>
      <w:r w:rsidR="002D2E03" w:rsidRPr="007F08C3">
        <w:rPr>
          <w:rFonts w:asciiTheme="minorHAnsi" w:hAnsiTheme="minorHAnsi" w:cstheme="minorHAnsi"/>
          <w:color w:val="auto"/>
          <w:highlight w:val="yellow"/>
        </w:rPr>
        <w:t>-</w:t>
      </w:r>
      <w:r w:rsidRPr="007F08C3">
        <w:rPr>
          <w:rFonts w:asciiTheme="minorHAnsi" w:hAnsiTheme="minorHAnsi" w:cstheme="minorHAnsi"/>
          <w:color w:val="auto"/>
          <w:highlight w:val="yellow"/>
        </w:rPr>
        <w:t>fMRI study (e.g., the following parameters</w:t>
      </w:r>
      <w:r w:rsidR="001028E3" w:rsidRPr="007F08C3">
        <w:rPr>
          <w:rFonts w:asciiTheme="minorHAnsi" w:hAnsiTheme="minorHAnsi" w:cstheme="minorHAnsi"/>
          <w:color w:val="auto"/>
          <w:highlight w:val="yellow"/>
        </w:rPr>
        <w:t xml:space="preserve"> are used</w:t>
      </w:r>
      <w:r w:rsidRPr="007F08C3">
        <w:rPr>
          <w:rFonts w:asciiTheme="minorHAnsi" w:hAnsiTheme="minorHAnsi" w:cstheme="minorHAnsi"/>
          <w:color w:val="auto"/>
          <w:highlight w:val="yellow"/>
        </w:rPr>
        <w:t xml:space="preserve">: TR/TE 1500/14 </w:t>
      </w:r>
      <w:proofErr w:type="spellStart"/>
      <w:r w:rsidRPr="007F08C3">
        <w:rPr>
          <w:rFonts w:asciiTheme="minorHAnsi" w:hAnsiTheme="minorHAnsi" w:cstheme="minorHAnsi"/>
          <w:color w:val="auto"/>
          <w:highlight w:val="yellow"/>
        </w:rPr>
        <w:t>ms</w:t>
      </w:r>
      <w:proofErr w:type="spellEnd"/>
      <w:r w:rsidRPr="007F08C3">
        <w:rPr>
          <w:rFonts w:asciiTheme="minorHAnsi" w:hAnsiTheme="minorHAnsi" w:cstheme="minorHAnsi"/>
          <w:color w:val="auto"/>
          <w:highlight w:val="yellow"/>
        </w:rPr>
        <w:t>, matrix 64</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64</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32, FOV 19.2</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19.2</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9.6 mm</w:t>
      </w:r>
      <w:r w:rsidRPr="007F08C3">
        <w:rPr>
          <w:rFonts w:asciiTheme="minorHAnsi" w:hAnsiTheme="minorHAnsi" w:cstheme="minorHAnsi"/>
          <w:color w:val="auto"/>
          <w:highlight w:val="yellow"/>
          <w:vertAlign w:val="superscript"/>
        </w:rPr>
        <w:t>3</w:t>
      </w:r>
      <w:r w:rsidRPr="007F08C3">
        <w:rPr>
          <w:rFonts w:asciiTheme="minorHAnsi" w:hAnsiTheme="minorHAnsi" w:cstheme="minorHAnsi"/>
          <w:color w:val="auto"/>
          <w:highlight w:val="yellow"/>
        </w:rPr>
        <w:t>, and resolution 300</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300</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x</w:t>
      </w:r>
      <w:r w:rsidR="002F7D1E">
        <w:rPr>
          <w:rFonts w:asciiTheme="minorHAnsi" w:hAnsiTheme="minorHAnsi" w:cstheme="minorHAnsi"/>
          <w:color w:val="auto"/>
          <w:highlight w:val="yellow"/>
        </w:rPr>
        <w:t xml:space="preserve"> </w:t>
      </w:r>
      <w:r w:rsidRPr="007F08C3">
        <w:rPr>
          <w:rFonts w:asciiTheme="minorHAnsi" w:hAnsiTheme="minorHAnsi" w:cstheme="minorHAnsi"/>
          <w:color w:val="auto"/>
          <w:highlight w:val="yellow"/>
        </w:rPr>
        <w:t>300 µm</w:t>
      </w:r>
      <w:r w:rsidR="00ED5F9B" w:rsidRPr="007F08C3">
        <w:rPr>
          <w:rFonts w:asciiTheme="minorHAnsi" w:hAnsiTheme="minorHAnsi" w:cstheme="minorHAnsi"/>
          <w:color w:val="auto"/>
          <w:highlight w:val="yellow"/>
          <w:vertAlign w:val="superscript"/>
        </w:rPr>
        <w:t>3</w:t>
      </w:r>
      <w:r w:rsidRPr="007F08C3">
        <w:rPr>
          <w:rFonts w:asciiTheme="minorHAnsi" w:hAnsiTheme="minorHAnsi" w:cstheme="minorHAnsi"/>
          <w:color w:val="auto"/>
          <w:highlight w:val="yellow"/>
        </w:rPr>
        <w:t xml:space="preserve">). </w:t>
      </w:r>
    </w:p>
    <w:p w14:paraId="1AA7EFC5" w14:textId="77777777" w:rsidR="008F3C3F" w:rsidRPr="007F08C3" w:rsidRDefault="008F3C3F" w:rsidP="00AB49D2">
      <w:pPr>
        <w:pStyle w:val="ListParagraph"/>
        <w:ind w:left="0"/>
        <w:jc w:val="left"/>
        <w:rPr>
          <w:rFonts w:asciiTheme="minorHAnsi" w:hAnsiTheme="minorHAnsi" w:cstheme="minorHAnsi"/>
          <w:color w:val="auto"/>
          <w:highlight w:val="yellow"/>
        </w:rPr>
      </w:pPr>
    </w:p>
    <w:p w14:paraId="23B4DAE7" w14:textId="1D65EFEF" w:rsidR="00EA6498" w:rsidRPr="007F08C3" w:rsidRDefault="00EA6498"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 As soon as clicking the “</w:t>
      </w:r>
      <w:r w:rsidR="000A236C" w:rsidRPr="007F08C3">
        <w:rPr>
          <w:rFonts w:asciiTheme="minorHAnsi" w:hAnsiTheme="minorHAnsi" w:cstheme="minorHAnsi"/>
          <w:b/>
          <w:color w:val="auto"/>
          <w:highlight w:val="yellow"/>
        </w:rPr>
        <w:t>S</w:t>
      </w:r>
      <w:r w:rsidRPr="007F08C3">
        <w:rPr>
          <w:rFonts w:asciiTheme="minorHAnsi" w:hAnsiTheme="minorHAnsi" w:cstheme="minorHAnsi"/>
          <w:b/>
          <w:color w:val="auto"/>
          <w:highlight w:val="yellow"/>
        </w:rPr>
        <w:t>can</w:t>
      </w:r>
      <w:r w:rsidRPr="007F08C3">
        <w:rPr>
          <w:rFonts w:asciiTheme="minorHAnsi" w:hAnsiTheme="minorHAnsi" w:cstheme="minorHAnsi"/>
          <w:color w:val="auto"/>
          <w:highlight w:val="yellow"/>
        </w:rPr>
        <w:t>” button, monitoring</w:t>
      </w:r>
      <w:r w:rsidR="002F7D1E">
        <w:rPr>
          <w:rFonts w:asciiTheme="minorHAnsi" w:hAnsiTheme="minorHAnsi" w:cstheme="minorHAnsi"/>
          <w:color w:val="auto"/>
          <w:highlight w:val="yellow"/>
        </w:rPr>
        <w:t>,</w:t>
      </w:r>
      <w:r w:rsidRPr="007F08C3">
        <w:rPr>
          <w:rFonts w:asciiTheme="minorHAnsi" w:hAnsiTheme="minorHAnsi" w:cstheme="minorHAnsi"/>
          <w:color w:val="auto"/>
          <w:highlight w:val="yellow"/>
        </w:rPr>
        <w:t xml:space="preserve"> and processing raw data will be done by using the predefined macro scripts in real-time. Once one AFNI BRIK dataset </w:t>
      </w:r>
      <w:r w:rsidR="00C57306" w:rsidRPr="007F08C3">
        <w:rPr>
          <w:rFonts w:asciiTheme="minorHAnsi" w:hAnsiTheme="minorHAnsi" w:cstheme="minorHAnsi"/>
          <w:color w:val="auto"/>
          <w:highlight w:val="yellow"/>
          <w:lang w:eastAsia="ko-KR"/>
        </w:rPr>
        <w:t xml:space="preserve">is </w:t>
      </w:r>
      <w:r w:rsidRPr="007F08C3">
        <w:rPr>
          <w:rFonts w:asciiTheme="minorHAnsi" w:hAnsiTheme="minorHAnsi" w:cstheme="minorHAnsi"/>
          <w:color w:val="auto"/>
          <w:highlight w:val="yellow"/>
        </w:rPr>
        <w:t xml:space="preserve">converted, voxel-wise time course graphs for 3D EPI images are displayed </w:t>
      </w:r>
      <w:r w:rsidR="00472B33" w:rsidRPr="007F08C3">
        <w:rPr>
          <w:rFonts w:asciiTheme="minorHAnsi" w:hAnsiTheme="minorHAnsi" w:cstheme="minorHAnsi"/>
          <w:color w:val="auto"/>
          <w:highlight w:val="yellow"/>
        </w:rPr>
        <w:t>in</w:t>
      </w:r>
      <w:r w:rsidRPr="007F08C3">
        <w:rPr>
          <w:rFonts w:asciiTheme="minorHAnsi" w:hAnsiTheme="minorHAnsi" w:cstheme="minorHAnsi"/>
          <w:color w:val="auto"/>
          <w:highlight w:val="yellow"/>
        </w:rPr>
        <w:t xml:space="preserve"> </w:t>
      </w:r>
      <w:r w:rsidR="003E79A3" w:rsidRPr="007F08C3">
        <w:rPr>
          <w:rFonts w:asciiTheme="minorHAnsi" w:hAnsiTheme="minorHAnsi" w:cstheme="minorHAnsi"/>
          <w:color w:val="auto"/>
          <w:highlight w:val="yellow"/>
        </w:rPr>
        <w:t xml:space="preserve">the </w:t>
      </w:r>
      <w:r w:rsidRPr="007F08C3">
        <w:rPr>
          <w:rFonts w:asciiTheme="minorHAnsi" w:hAnsiTheme="minorHAnsi" w:cstheme="minorHAnsi"/>
          <w:color w:val="auto"/>
          <w:highlight w:val="yellow"/>
        </w:rPr>
        <w:t xml:space="preserve">AFNI software and automatically updated </w:t>
      </w:r>
      <w:r w:rsidR="000A3273" w:rsidRPr="007F08C3">
        <w:rPr>
          <w:rFonts w:asciiTheme="minorHAnsi" w:hAnsiTheme="minorHAnsi" w:cstheme="minorHAnsi"/>
          <w:color w:val="auto"/>
          <w:highlight w:val="yellow"/>
        </w:rPr>
        <w:t xml:space="preserve">for </w:t>
      </w:r>
      <w:r w:rsidRPr="007F08C3">
        <w:rPr>
          <w:rFonts w:asciiTheme="minorHAnsi" w:hAnsiTheme="minorHAnsi" w:cstheme="minorHAnsi"/>
          <w:color w:val="auto"/>
          <w:highlight w:val="yellow"/>
        </w:rPr>
        <w:t>every single TR.</w:t>
      </w:r>
    </w:p>
    <w:p w14:paraId="708F9C64" w14:textId="77777777" w:rsidR="00EA6498" w:rsidRPr="007F08C3" w:rsidRDefault="00EA6498" w:rsidP="00AB49D2">
      <w:pPr>
        <w:pStyle w:val="ListParagraph"/>
        <w:ind w:left="0"/>
        <w:jc w:val="left"/>
        <w:rPr>
          <w:rFonts w:asciiTheme="minorHAnsi" w:hAnsiTheme="minorHAnsi" w:cstheme="minorHAnsi"/>
          <w:color w:val="auto"/>
          <w:highlight w:val="yellow"/>
        </w:rPr>
      </w:pPr>
    </w:p>
    <w:p w14:paraId="4E3EB2EE" w14:textId="7F1394E1" w:rsidR="008F3C3F" w:rsidRPr="007F08C3" w:rsidRDefault="00003A89"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To </w:t>
      </w:r>
      <w:r w:rsidR="00D127E0" w:rsidRPr="007F08C3">
        <w:rPr>
          <w:rFonts w:asciiTheme="minorHAnsi" w:hAnsiTheme="minorHAnsi" w:cstheme="minorHAnsi"/>
          <w:color w:val="auto"/>
          <w:highlight w:val="yellow"/>
        </w:rPr>
        <w:t>overlay</w:t>
      </w:r>
      <w:r w:rsidR="002378EC" w:rsidRPr="007F08C3">
        <w:rPr>
          <w:rFonts w:asciiTheme="minorHAnsi" w:hAnsiTheme="minorHAnsi" w:cstheme="minorHAnsi"/>
          <w:color w:val="auto"/>
          <w:highlight w:val="yellow"/>
        </w:rPr>
        <w:t xml:space="preserve"> the</w:t>
      </w:r>
      <w:r w:rsidR="00D127E0" w:rsidRPr="007F08C3">
        <w:rPr>
          <w:rFonts w:asciiTheme="minorHAnsi" w:hAnsiTheme="minorHAnsi" w:cstheme="minorHAnsi"/>
          <w:color w:val="auto"/>
          <w:highlight w:val="yellow"/>
        </w:rPr>
        <w:t xml:space="preserve"> EPI images on </w:t>
      </w:r>
      <w:r w:rsidR="005A4A9D" w:rsidRPr="007F08C3">
        <w:rPr>
          <w:rFonts w:asciiTheme="minorHAnsi" w:hAnsiTheme="minorHAnsi" w:cstheme="minorHAnsi"/>
          <w:color w:val="auto"/>
          <w:highlight w:val="yellow"/>
        </w:rPr>
        <w:t xml:space="preserve">top of </w:t>
      </w:r>
      <w:r w:rsidR="00DC1115" w:rsidRPr="007F08C3">
        <w:rPr>
          <w:rFonts w:asciiTheme="minorHAnsi" w:hAnsiTheme="minorHAnsi" w:cstheme="minorHAnsi"/>
          <w:color w:val="auto"/>
          <w:highlight w:val="yellow"/>
        </w:rPr>
        <w:t xml:space="preserve">the </w:t>
      </w:r>
      <w:r w:rsidR="007612FE" w:rsidRPr="007F08C3">
        <w:rPr>
          <w:rFonts w:asciiTheme="minorHAnsi" w:hAnsiTheme="minorHAnsi" w:cstheme="minorHAnsi"/>
          <w:color w:val="auto"/>
          <w:highlight w:val="yellow"/>
        </w:rPr>
        <w:t>anatomical</w:t>
      </w:r>
      <w:r w:rsidR="00D127E0" w:rsidRPr="007F08C3">
        <w:rPr>
          <w:rFonts w:asciiTheme="minorHAnsi" w:hAnsiTheme="minorHAnsi" w:cstheme="minorHAnsi"/>
          <w:color w:val="auto"/>
          <w:highlight w:val="yellow"/>
        </w:rPr>
        <w:t xml:space="preserve"> RARE image</w:t>
      </w:r>
      <w:r w:rsidR="002E7A33" w:rsidRPr="007F08C3">
        <w:rPr>
          <w:rFonts w:asciiTheme="minorHAnsi" w:hAnsiTheme="minorHAnsi" w:cstheme="minorHAnsi"/>
          <w:color w:val="auto"/>
          <w:highlight w:val="yellow"/>
        </w:rPr>
        <w:t>s</w:t>
      </w:r>
      <w:r w:rsidR="00D127E0" w:rsidRPr="007F08C3">
        <w:rPr>
          <w:rFonts w:asciiTheme="minorHAnsi" w:hAnsiTheme="minorHAnsi" w:cstheme="minorHAnsi"/>
          <w:color w:val="auto"/>
          <w:highlight w:val="yellow"/>
        </w:rPr>
        <w:t xml:space="preserve">, convert the RARE images to </w:t>
      </w:r>
      <w:r w:rsidR="00EC34CE" w:rsidRPr="007F08C3">
        <w:rPr>
          <w:rFonts w:asciiTheme="minorHAnsi" w:hAnsiTheme="minorHAnsi" w:cstheme="minorHAnsi"/>
          <w:color w:val="auto"/>
          <w:highlight w:val="yellow"/>
        </w:rPr>
        <w:t>an</w:t>
      </w:r>
      <w:r w:rsidR="00897800" w:rsidRPr="007F08C3">
        <w:rPr>
          <w:rFonts w:asciiTheme="minorHAnsi" w:hAnsiTheme="minorHAnsi" w:cstheme="minorHAnsi"/>
          <w:color w:val="auto"/>
          <w:highlight w:val="yellow"/>
        </w:rPr>
        <w:t xml:space="preserve"> </w:t>
      </w:r>
      <w:r w:rsidR="00D127E0" w:rsidRPr="007F08C3">
        <w:rPr>
          <w:rFonts w:asciiTheme="minorHAnsi" w:hAnsiTheme="minorHAnsi" w:cstheme="minorHAnsi"/>
          <w:color w:val="auto"/>
          <w:highlight w:val="yellow"/>
        </w:rPr>
        <w:t xml:space="preserve">AFNI BRIK dataset </w:t>
      </w:r>
      <w:r w:rsidR="00A544DC" w:rsidRPr="007F08C3">
        <w:rPr>
          <w:rFonts w:asciiTheme="minorHAnsi" w:hAnsiTheme="minorHAnsi" w:cstheme="minorHAnsi"/>
          <w:color w:val="auto"/>
          <w:highlight w:val="yellow"/>
        </w:rPr>
        <w:t>using the command “to3d”</w:t>
      </w:r>
      <w:r w:rsidR="00EE6CF1" w:rsidRPr="007F08C3">
        <w:rPr>
          <w:rFonts w:asciiTheme="minorHAnsi" w:hAnsiTheme="minorHAnsi" w:cstheme="minorHAnsi"/>
          <w:color w:val="auto"/>
          <w:highlight w:val="yellow"/>
          <w:lang w:eastAsia="ko-KR"/>
        </w:rPr>
        <w:t xml:space="preserve"> as in step 5.6</w:t>
      </w:r>
      <w:r w:rsidR="003B55DA" w:rsidRPr="007F08C3">
        <w:rPr>
          <w:rFonts w:asciiTheme="minorHAnsi" w:hAnsiTheme="minorHAnsi" w:cstheme="minorHAnsi"/>
          <w:color w:val="auto"/>
          <w:highlight w:val="yellow"/>
        </w:rPr>
        <w:t>,</w:t>
      </w:r>
      <w:r w:rsidR="00A544DC" w:rsidRPr="007F08C3">
        <w:rPr>
          <w:rFonts w:asciiTheme="minorHAnsi" w:hAnsiTheme="minorHAnsi" w:cstheme="minorHAnsi"/>
          <w:color w:val="auto"/>
          <w:highlight w:val="yellow"/>
        </w:rPr>
        <w:t xml:space="preserve"> </w:t>
      </w:r>
      <w:r w:rsidR="00D910AC" w:rsidRPr="007F08C3">
        <w:rPr>
          <w:rFonts w:asciiTheme="minorHAnsi" w:hAnsiTheme="minorHAnsi" w:cstheme="minorHAnsi"/>
          <w:color w:val="auto"/>
          <w:highlight w:val="yellow"/>
        </w:rPr>
        <w:t xml:space="preserve">then </w:t>
      </w:r>
      <w:r w:rsidR="00D127E0" w:rsidRPr="007F08C3">
        <w:rPr>
          <w:rFonts w:asciiTheme="minorHAnsi" w:hAnsiTheme="minorHAnsi" w:cstheme="minorHAnsi"/>
          <w:color w:val="auto"/>
          <w:highlight w:val="yellow"/>
        </w:rPr>
        <w:t xml:space="preserve">register </w:t>
      </w:r>
      <w:r w:rsidR="002E509D" w:rsidRPr="007F08C3">
        <w:rPr>
          <w:rFonts w:asciiTheme="minorHAnsi" w:hAnsiTheme="minorHAnsi" w:cstheme="minorHAnsi"/>
          <w:color w:val="auto"/>
          <w:highlight w:val="yellow"/>
        </w:rPr>
        <w:t xml:space="preserve">the </w:t>
      </w:r>
      <w:r w:rsidR="00D127E0" w:rsidRPr="007F08C3">
        <w:rPr>
          <w:rFonts w:asciiTheme="minorHAnsi" w:hAnsiTheme="minorHAnsi" w:cstheme="minorHAnsi"/>
          <w:color w:val="auto"/>
          <w:highlight w:val="yellow"/>
        </w:rPr>
        <w:t>EPI images to the anatomical images using the</w:t>
      </w:r>
      <w:r w:rsidR="00EF2C81" w:rsidRPr="007F08C3">
        <w:rPr>
          <w:rFonts w:asciiTheme="minorHAnsi" w:hAnsiTheme="minorHAnsi" w:cstheme="minorHAnsi"/>
          <w:color w:val="auto"/>
          <w:highlight w:val="yellow"/>
        </w:rPr>
        <w:t xml:space="preserve"> </w:t>
      </w:r>
      <w:r w:rsidR="00D127E0" w:rsidRPr="007F08C3">
        <w:rPr>
          <w:rFonts w:asciiTheme="minorHAnsi" w:hAnsiTheme="minorHAnsi" w:cstheme="minorHAnsi"/>
          <w:color w:val="auto"/>
          <w:highlight w:val="yellow"/>
        </w:rPr>
        <w:t>“</w:t>
      </w:r>
      <w:r w:rsidR="00EF2C81" w:rsidRPr="007F08C3">
        <w:rPr>
          <w:rFonts w:asciiTheme="minorHAnsi" w:hAnsiTheme="minorHAnsi" w:cstheme="minorHAnsi"/>
          <w:color w:val="auto"/>
          <w:highlight w:val="yellow"/>
        </w:rPr>
        <w:t>align_epi_anat.py</w:t>
      </w:r>
      <w:r w:rsidR="00D127E0" w:rsidRPr="007F08C3">
        <w:rPr>
          <w:rFonts w:asciiTheme="minorHAnsi" w:hAnsiTheme="minorHAnsi" w:cstheme="minorHAnsi"/>
          <w:color w:val="auto"/>
          <w:highlight w:val="yellow"/>
        </w:rPr>
        <w:t>”</w:t>
      </w:r>
      <w:r w:rsidR="00EF2C81" w:rsidRPr="007F08C3">
        <w:rPr>
          <w:rFonts w:asciiTheme="minorHAnsi" w:hAnsiTheme="minorHAnsi" w:cstheme="minorHAnsi"/>
          <w:color w:val="auto"/>
          <w:highlight w:val="yellow"/>
        </w:rPr>
        <w:t xml:space="preserve"> AFNI script</w:t>
      </w:r>
      <w:r w:rsidR="003F3922" w:rsidRPr="007F08C3">
        <w:rPr>
          <w:rFonts w:asciiTheme="minorHAnsi" w:hAnsiTheme="minorHAnsi" w:cstheme="minorHAnsi"/>
          <w:color w:val="auto"/>
          <w:highlight w:val="yellow"/>
        </w:rPr>
        <w:t xml:space="preserve"> with the following options:</w:t>
      </w:r>
      <w:r w:rsidR="00083F28" w:rsidRPr="007F08C3">
        <w:rPr>
          <w:rFonts w:asciiTheme="minorHAnsi" w:hAnsiTheme="minorHAnsi" w:cstheme="minorHAnsi"/>
          <w:color w:val="auto"/>
          <w:highlight w:val="yellow"/>
        </w:rPr>
        <w:t xml:space="preserve"> </w:t>
      </w:r>
    </w:p>
    <w:p w14:paraId="62A11A2A" w14:textId="522AC6B3" w:rsidR="008F3C3F" w:rsidRPr="007F08C3" w:rsidRDefault="003F3922" w:rsidP="00AB49D2">
      <w:pPr>
        <w:pStyle w:val="ListParagraph"/>
        <w:ind w:left="0"/>
        <w:jc w:val="left"/>
        <w:rPr>
          <w:rFonts w:asciiTheme="minorHAnsi" w:hAnsiTheme="minorHAnsi" w:cstheme="minorHAnsi"/>
          <w:i/>
          <w:color w:val="auto"/>
          <w:highlight w:val="yellow"/>
        </w:rPr>
      </w:pPr>
      <w:r w:rsidRPr="007F08C3">
        <w:rPr>
          <w:rFonts w:asciiTheme="minorHAnsi" w:hAnsiTheme="minorHAnsi" w:cstheme="minorHAnsi"/>
          <w:i/>
          <w:color w:val="auto"/>
          <w:highlight w:val="yellow"/>
        </w:rPr>
        <w:t>align_epi_anat.py -</w:t>
      </w:r>
      <w:proofErr w:type="spellStart"/>
      <w:r w:rsidRPr="007F08C3">
        <w:rPr>
          <w:rFonts w:asciiTheme="minorHAnsi" w:hAnsiTheme="minorHAnsi" w:cstheme="minorHAnsi"/>
          <w:i/>
          <w:color w:val="auto"/>
          <w:highlight w:val="yellow"/>
        </w:rPr>
        <w:t>anat</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anatomy_template_</w:t>
      </w:r>
      <w:r w:rsidRPr="007F08C3">
        <w:rPr>
          <w:rFonts w:asciiTheme="minorHAnsi" w:hAnsiTheme="minorHAnsi" w:cstheme="minorHAnsi"/>
          <w:i/>
          <w:color w:val="auto"/>
          <w:highlight w:val="yellow"/>
          <w:lang w:eastAsia="ko-KR"/>
        </w:rPr>
        <w:t>al</w:t>
      </w:r>
      <w:r w:rsidRPr="007F08C3">
        <w:rPr>
          <w:rFonts w:asciiTheme="minorHAnsi" w:hAnsiTheme="minorHAnsi" w:cstheme="minorHAnsi"/>
          <w:i/>
          <w:color w:val="auto"/>
          <w:highlight w:val="yellow"/>
        </w:rPr>
        <w:t>+orig</w:t>
      </w:r>
      <w:proofErr w:type="spellEnd"/>
      <w:r w:rsidRPr="007F08C3">
        <w:rPr>
          <w:rFonts w:asciiTheme="minorHAnsi" w:hAnsiTheme="minorHAnsi" w:cstheme="minorHAnsi"/>
          <w:i/>
          <w:color w:val="auto"/>
          <w:highlight w:val="yellow"/>
        </w:rPr>
        <w:t xml:space="preserve"> -</w:t>
      </w:r>
      <w:proofErr w:type="gramStart"/>
      <w:r w:rsidRPr="007F08C3">
        <w:rPr>
          <w:rFonts w:asciiTheme="minorHAnsi" w:hAnsiTheme="minorHAnsi" w:cstheme="minorHAnsi"/>
          <w:i/>
          <w:color w:val="auto"/>
          <w:highlight w:val="yellow"/>
        </w:rPr>
        <w:t>epi  epi</w:t>
      </w:r>
      <w:proofErr w:type="gramEnd"/>
      <w:r w:rsidRPr="007F08C3">
        <w:rPr>
          <w:rFonts w:asciiTheme="minorHAnsi" w:hAnsiTheme="minorHAnsi" w:cstheme="minorHAnsi"/>
          <w:i/>
          <w:color w:val="auto"/>
          <w:highlight w:val="yellow"/>
        </w:rPr>
        <w:t>.$(epi</w:t>
      </w:r>
      <w:r w:rsidR="00A40AF8" w:rsidRPr="007F08C3">
        <w:rPr>
          <w:rFonts w:asciiTheme="minorHAnsi" w:hAnsiTheme="minorHAnsi" w:cstheme="minorHAnsi"/>
          <w:i/>
          <w:color w:val="auto"/>
          <w:highlight w:val="yellow"/>
        </w:rPr>
        <w:t xml:space="preserve"> data</w:t>
      </w:r>
      <w:r w:rsidRPr="007F08C3">
        <w:rPr>
          <w:rFonts w:asciiTheme="minorHAnsi" w:hAnsiTheme="minorHAnsi" w:cstheme="minorHAnsi"/>
          <w:i/>
          <w:color w:val="auto"/>
          <w:highlight w:val="yellow"/>
        </w:rPr>
        <w:t xml:space="preserve"> number)+</w:t>
      </w:r>
      <w:proofErr w:type="spellStart"/>
      <w:r w:rsidRPr="007F08C3">
        <w:rPr>
          <w:rFonts w:asciiTheme="minorHAnsi" w:hAnsiTheme="minorHAnsi" w:cstheme="minorHAnsi"/>
          <w:i/>
          <w:color w:val="auto"/>
          <w:highlight w:val="yellow"/>
        </w:rPr>
        <w:t>orig</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epi_base</w:t>
      </w:r>
      <w:proofErr w:type="spellEnd"/>
      <w:r w:rsidRPr="007F08C3">
        <w:rPr>
          <w:rFonts w:asciiTheme="minorHAnsi" w:hAnsiTheme="minorHAnsi" w:cstheme="minorHAnsi"/>
          <w:i/>
          <w:color w:val="auto"/>
          <w:highlight w:val="yellow"/>
        </w:rPr>
        <w:t xml:space="preserve"> 1 -suffix _</w:t>
      </w:r>
      <w:proofErr w:type="spellStart"/>
      <w:r w:rsidRPr="007F08C3">
        <w:rPr>
          <w:rFonts w:asciiTheme="minorHAnsi" w:hAnsiTheme="minorHAnsi" w:cstheme="minorHAnsi"/>
          <w:i/>
          <w:color w:val="auto"/>
          <w:highlight w:val="yellow"/>
        </w:rPr>
        <w:t>volreg</w:t>
      </w:r>
      <w:proofErr w:type="spellEnd"/>
      <w:r w:rsidRPr="007F08C3">
        <w:rPr>
          <w:rFonts w:asciiTheme="minorHAnsi" w:hAnsiTheme="minorHAnsi" w:cstheme="minorHAnsi"/>
          <w:i/>
          <w:color w:val="auto"/>
          <w:highlight w:val="yellow"/>
        </w:rPr>
        <w:t xml:space="preserve">  -</w:t>
      </w:r>
      <w:proofErr w:type="spellStart"/>
      <w:r w:rsidRPr="007F08C3">
        <w:rPr>
          <w:rFonts w:asciiTheme="minorHAnsi" w:hAnsiTheme="minorHAnsi" w:cstheme="minorHAnsi"/>
          <w:i/>
          <w:color w:val="auto"/>
          <w:highlight w:val="yellow"/>
        </w:rPr>
        <w:t>rat_align</w:t>
      </w:r>
      <w:proofErr w:type="spellEnd"/>
      <w:r w:rsidRPr="007F08C3">
        <w:rPr>
          <w:rFonts w:asciiTheme="minorHAnsi" w:hAnsiTheme="minorHAnsi" w:cstheme="minorHAnsi"/>
          <w:i/>
          <w:color w:val="auto"/>
          <w:highlight w:val="yellow"/>
        </w:rPr>
        <w:t xml:space="preserve"> -cost </w:t>
      </w:r>
      <w:proofErr w:type="spellStart"/>
      <w:r w:rsidRPr="007F08C3">
        <w:rPr>
          <w:rFonts w:asciiTheme="minorHAnsi" w:hAnsiTheme="minorHAnsi" w:cstheme="minorHAnsi"/>
          <w:i/>
          <w:color w:val="auto"/>
          <w:highlight w:val="yellow"/>
        </w:rPr>
        <w:t>lpa</w:t>
      </w:r>
      <w:proofErr w:type="spellEnd"/>
      <w:r w:rsidRPr="007F08C3">
        <w:rPr>
          <w:rFonts w:asciiTheme="minorHAnsi" w:hAnsiTheme="minorHAnsi" w:cstheme="minorHAnsi"/>
          <w:i/>
          <w:color w:val="auto"/>
          <w:highlight w:val="yellow"/>
        </w:rPr>
        <w:t xml:space="preserve"> -epi2anat</w:t>
      </w:r>
    </w:p>
    <w:p w14:paraId="1D3F38C5" w14:textId="77777777" w:rsidR="003F3922" w:rsidRPr="007F08C3" w:rsidRDefault="003F3922" w:rsidP="00AB49D2">
      <w:pPr>
        <w:pStyle w:val="ListParagraph"/>
        <w:ind w:left="0"/>
        <w:jc w:val="left"/>
        <w:rPr>
          <w:rFonts w:asciiTheme="minorHAnsi" w:hAnsiTheme="minorHAnsi" w:cstheme="minorHAnsi"/>
          <w:color w:val="auto"/>
          <w:highlight w:val="yellow"/>
        </w:rPr>
      </w:pPr>
    </w:p>
    <w:p w14:paraId="61F062E6" w14:textId="62833407" w:rsidR="006D2F9A"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w:t>
      </w:r>
      <w:r w:rsidR="001C0AAE" w:rsidRPr="007F08C3">
        <w:rPr>
          <w:rFonts w:asciiTheme="minorHAnsi" w:hAnsiTheme="minorHAnsi" w:cstheme="minorHAnsi"/>
          <w:color w:val="auto"/>
          <w:highlight w:val="yellow"/>
        </w:rPr>
        <w:t xml:space="preserve"> </w:t>
      </w:r>
      <w:r w:rsidR="001A15CC" w:rsidRPr="007F08C3">
        <w:rPr>
          <w:rFonts w:asciiTheme="minorHAnsi" w:hAnsiTheme="minorHAnsi" w:cstheme="minorHAnsi"/>
          <w:color w:val="auto"/>
          <w:highlight w:val="yellow"/>
        </w:rPr>
        <w:t xml:space="preserve">For further details, check </w:t>
      </w:r>
      <w:hyperlink r:id="rId11" w:history="1">
        <w:r w:rsidR="008976B3" w:rsidRPr="007F08C3">
          <w:rPr>
            <w:rStyle w:val="Hyperlink"/>
            <w:rFonts w:asciiTheme="minorHAnsi" w:hAnsiTheme="minorHAnsi" w:cstheme="minorHAnsi"/>
            <w:color w:val="auto"/>
            <w:highlight w:val="yellow"/>
          </w:rPr>
          <w:t>https://afni.nimh.nih.gov/pub/dist/doc/program_help/ align_epi_anat.py.html</w:t>
        </w:r>
      </w:hyperlink>
      <w:r w:rsidR="001A15CC" w:rsidRPr="007F08C3">
        <w:rPr>
          <w:rFonts w:asciiTheme="minorHAnsi" w:hAnsiTheme="minorHAnsi" w:cstheme="minorHAnsi"/>
          <w:color w:val="auto"/>
          <w:highlight w:val="yellow"/>
        </w:rPr>
        <w:t>.</w:t>
      </w:r>
    </w:p>
    <w:p w14:paraId="041AE133" w14:textId="77777777" w:rsidR="005B59AE" w:rsidRPr="007F08C3" w:rsidRDefault="005B59AE" w:rsidP="00AB49D2">
      <w:pPr>
        <w:pStyle w:val="ListParagraph"/>
        <w:ind w:left="0"/>
        <w:jc w:val="left"/>
        <w:rPr>
          <w:rFonts w:asciiTheme="minorHAnsi" w:hAnsiTheme="minorHAnsi" w:cstheme="minorHAnsi"/>
          <w:color w:val="auto"/>
          <w:highlight w:val="yellow"/>
        </w:rPr>
      </w:pPr>
    </w:p>
    <w:p w14:paraId="16061723" w14:textId="69945C08" w:rsidR="004F450A" w:rsidRPr="007F08C3" w:rsidRDefault="003B7A3F"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To process functional maps of the BOLD responses,</w:t>
      </w:r>
      <w:r w:rsidRPr="007F08C3">
        <w:rPr>
          <w:rFonts w:asciiTheme="minorHAnsi" w:hAnsiTheme="minorHAnsi" w:cstheme="minorHAnsi"/>
          <w:color w:val="auto"/>
          <w:highlight w:val="yellow"/>
          <w:lang w:eastAsia="ko-KR"/>
        </w:rPr>
        <w:t xml:space="preserve"> c</w:t>
      </w:r>
      <w:r w:rsidR="004F450A" w:rsidRPr="007F08C3">
        <w:rPr>
          <w:rFonts w:asciiTheme="minorHAnsi" w:hAnsiTheme="minorHAnsi" w:cstheme="minorHAnsi"/>
          <w:color w:val="auto"/>
          <w:highlight w:val="yellow"/>
        </w:rPr>
        <w:t>alculate the deconvolution of 3D+time dataset with a specific stimulus time series</w:t>
      </w:r>
      <w:r w:rsidR="00D17F89" w:rsidRPr="007F08C3">
        <w:rPr>
          <w:rFonts w:asciiTheme="minorHAnsi" w:hAnsiTheme="minorHAnsi" w:cstheme="minorHAnsi"/>
          <w:color w:val="auto"/>
          <w:highlight w:val="yellow"/>
        </w:rPr>
        <w:t xml:space="preserve"> using the “3dDeconvolve” command with </w:t>
      </w:r>
      <w:r w:rsidR="00D17F89" w:rsidRPr="007F08C3">
        <w:rPr>
          <w:rFonts w:asciiTheme="minorHAnsi" w:hAnsiTheme="minorHAnsi" w:cstheme="minorHAnsi"/>
          <w:color w:val="auto"/>
          <w:highlight w:val="yellow"/>
        </w:rPr>
        <w:lastRenderedPageBreak/>
        <w:t>the following options</w:t>
      </w:r>
      <w:r w:rsidR="00F33E12" w:rsidRPr="007F08C3">
        <w:rPr>
          <w:rFonts w:asciiTheme="minorHAnsi" w:hAnsiTheme="minorHAnsi" w:cstheme="minorHAnsi"/>
          <w:color w:val="auto"/>
          <w:highlight w:val="yellow"/>
        </w:rPr>
        <w:t>:</w:t>
      </w:r>
      <w:r w:rsidR="00881A37" w:rsidRPr="007F08C3">
        <w:rPr>
          <w:rFonts w:asciiTheme="minorHAnsi" w:hAnsiTheme="minorHAnsi" w:cstheme="minorHAnsi"/>
          <w:color w:val="auto"/>
          <w:highlight w:val="yellow"/>
        </w:rPr>
        <w:t xml:space="preserve"> </w:t>
      </w:r>
    </w:p>
    <w:p w14:paraId="4FCF2A54" w14:textId="61B54EDA" w:rsidR="004F450A" w:rsidRPr="007F08C3" w:rsidRDefault="004F450A" w:rsidP="00AB49D2">
      <w:pPr>
        <w:jc w:val="left"/>
        <w:rPr>
          <w:rFonts w:asciiTheme="minorHAnsi" w:hAnsiTheme="minorHAnsi" w:cstheme="minorHAnsi"/>
          <w:i/>
          <w:color w:val="auto"/>
          <w:lang w:eastAsia="ko-KR"/>
        </w:rPr>
      </w:pPr>
      <w:r w:rsidRPr="007F08C3">
        <w:rPr>
          <w:rFonts w:asciiTheme="minorHAnsi" w:hAnsiTheme="minorHAnsi" w:cstheme="minorHAnsi"/>
          <w:i/>
          <w:color w:val="auto"/>
          <w:highlight w:val="yellow"/>
        </w:rPr>
        <w:t xml:space="preserve">3dDeconvolve -input (input file </w:t>
      </w:r>
      <w:proofErr w:type="gramStart"/>
      <w:r w:rsidRPr="007F08C3">
        <w:rPr>
          <w:rFonts w:asciiTheme="minorHAnsi" w:hAnsiTheme="minorHAnsi" w:cstheme="minorHAnsi"/>
          <w:i/>
          <w:color w:val="auto"/>
          <w:highlight w:val="yellow"/>
        </w:rPr>
        <w:t>name)+</w:t>
      </w:r>
      <w:proofErr w:type="gramEnd"/>
      <w:r w:rsidRPr="007F08C3">
        <w:rPr>
          <w:rFonts w:asciiTheme="minorHAnsi" w:hAnsiTheme="minorHAnsi" w:cstheme="minorHAnsi"/>
          <w:i/>
          <w:color w:val="auto"/>
          <w:highlight w:val="yellow"/>
        </w:rPr>
        <w:t>orig. -</w:t>
      </w:r>
      <w:proofErr w:type="spellStart"/>
      <w:r w:rsidRPr="007F08C3">
        <w:rPr>
          <w:rFonts w:asciiTheme="minorHAnsi" w:hAnsiTheme="minorHAnsi" w:cstheme="minorHAnsi"/>
          <w:i/>
          <w:color w:val="auto"/>
          <w:highlight w:val="yellow"/>
        </w:rPr>
        <w:t>nfirst</w:t>
      </w:r>
      <w:proofErr w:type="spellEnd"/>
      <w:r w:rsidRPr="007F08C3">
        <w:rPr>
          <w:rFonts w:asciiTheme="minorHAnsi" w:hAnsiTheme="minorHAnsi" w:cstheme="minorHAnsi"/>
          <w:i/>
          <w:color w:val="auto"/>
          <w:highlight w:val="yellow"/>
        </w:rPr>
        <w:t xml:space="preserve"> 0 -</w:t>
      </w:r>
      <w:proofErr w:type="spellStart"/>
      <w:r w:rsidRPr="007F08C3">
        <w:rPr>
          <w:rFonts w:asciiTheme="minorHAnsi" w:hAnsiTheme="minorHAnsi" w:cstheme="minorHAnsi"/>
          <w:i/>
          <w:color w:val="auto"/>
          <w:highlight w:val="yellow"/>
        </w:rPr>
        <w:t>polort</w:t>
      </w:r>
      <w:proofErr w:type="spellEnd"/>
      <w:r w:rsidRPr="007F08C3">
        <w:rPr>
          <w:rFonts w:asciiTheme="minorHAnsi" w:hAnsiTheme="minorHAnsi" w:cstheme="minorHAnsi"/>
          <w:i/>
          <w:color w:val="auto"/>
          <w:highlight w:val="yellow"/>
        </w:rPr>
        <w:t xml:space="preserve"> 3 -</w:t>
      </w:r>
      <w:proofErr w:type="spellStart"/>
      <w:r w:rsidRPr="007F08C3">
        <w:rPr>
          <w:rFonts w:asciiTheme="minorHAnsi" w:hAnsiTheme="minorHAnsi" w:cstheme="minorHAnsi"/>
          <w:i/>
          <w:color w:val="auto"/>
          <w:highlight w:val="yellow"/>
        </w:rPr>
        <w:t>num_stimts</w:t>
      </w:r>
      <w:proofErr w:type="spellEnd"/>
      <w:r w:rsidRPr="007F08C3">
        <w:rPr>
          <w:rFonts w:asciiTheme="minorHAnsi" w:hAnsiTheme="minorHAnsi" w:cstheme="minorHAnsi"/>
          <w:i/>
          <w:color w:val="auto"/>
          <w:highlight w:val="yellow"/>
        </w:rPr>
        <w:t xml:space="preserve"> 1 -</w:t>
      </w:r>
      <w:proofErr w:type="spellStart"/>
      <w:r w:rsidRPr="007F08C3">
        <w:rPr>
          <w:rFonts w:asciiTheme="minorHAnsi" w:hAnsiTheme="minorHAnsi" w:cstheme="minorHAnsi"/>
          <w:i/>
          <w:color w:val="auto"/>
          <w:highlight w:val="yellow"/>
        </w:rPr>
        <w:t>stim_times</w:t>
      </w:r>
      <w:proofErr w:type="spellEnd"/>
      <w:r w:rsidRPr="007F08C3">
        <w:rPr>
          <w:rFonts w:asciiTheme="minorHAnsi" w:hAnsiTheme="minorHAnsi" w:cstheme="minorHAnsi"/>
          <w:i/>
          <w:color w:val="auto"/>
          <w:highlight w:val="yellow"/>
        </w:rPr>
        <w:t xml:space="preserve"> 1 (stimulation paradigm file name) 'BLOCK(4,1)'</w:t>
      </w:r>
      <w:r w:rsidR="00C7184E" w:rsidRPr="007F08C3">
        <w:rPr>
          <w:rFonts w:asciiTheme="minorHAnsi" w:hAnsiTheme="minorHAnsi" w:cstheme="minorHAnsi"/>
          <w:i/>
          <w:color w:val="auto"/>
          <w:highlight w:val="yellow"/>
          <w:lang w:eastAsia="ko-KR"/>
        </w:rPr>
        <w:t xml:space="preserve"> -</w:t>
      </w:r>
      <w:proofErr w:type="spellStart"/>
      <w:r w:rsidR="00C7184E" w:rsidRPr="007F08C3">
        <w:rPr>
          <w:rFonts w:asciiTheme="minorHAnsi" w:hAnsiTheme="minorHAnsi" w:cstheme="minorHAnsi"/>
          <w:i/>
          <w:color w:val="auto"/>
          <w:highlight w:val="yellow"/>
          <w:lang w:eastAsia="ko-KR"/>
        </w:rPr>
        <w:t>stim_label</w:t>
      </w:r>
      <w:proofErr w:type="spellEnd"/>
      <w:r w:rsidR="00C7184E" w:rsidRPr="007F08C3">
        <w:rPr>
          <w:rFonts w:asciiTheme="minorHAnsi" w:hAnsiTheme="minorHAnsi" w:cstheme="minorHAnsi"/>
          <w:i/>
          <w:color w:val="auto"/>
          <w:highlight w:val="yellow"/>
          <w:lang w:eastAsia="ko-KR"/>
        </w:rPr>
        <w:t xml:space="preserve"> 1 forepaw</w:t>
      </w:r>
      <w:r w:rsidR="00E75A36" w:rsidRPr="007F08C3">
        <w:rPr>
          <w:rFonts w:asciiTheme="minorHAnsi" w:hAnsiTheme="minorHAnsi" w:cstheme="minorHAnsi"/>
          <w:i/>
          <w:color w:val="auto"/>
          <w:highlight w:val="yellow"/>
          <w:lang w:eastAsia="ko-KR"/>
        </w:rPr>
        <w:t xml:space="preserve"> -tout -</w:t>
      </w:r>
      <w:proofErr w:type="spellStart"/>
      <w:r w:rsidR="00E75A36" w:rsidRPr="007F08C3">
        <w:rPr>
          <w:rFonts w:asciiTheme="minorHAnsi" w:hAnsiTheme="minorHAnsi" w:cstheme="minorHAnsi"/>
          <w:i/>
          <w:color w:val="auto"/>
          <w:highlight w:val="yellow"/>
          <w:lang w:eastAsia="ko-KR"/>
        </w:rPr>
        <w:t>fout</w:t>
      </w:r>
      <w:proofErr w:type="spellEnd"/>
      <w:r w:rsidR="00E75A36" w:rsidRPr="007F08C3">
        <w:rPr>
          <w:rFonts w:asciiTheme="minorHAnsi" w:hAnsiTheme="minorHAnsi" w:cstheme="minorHAnsi"/>
          <w:i/>
          <w:color w:val="auto"/>
          <w:highlight w:val="yellow"/>
          <w:lang w:eastAsia="ko-KR"/>
        </w:rPr>
        <w:t xml:space="preserve"> -rout</w:t>
      </w:r>
      <w:r w:rsidR="00E75A36" w:rsidRPr="007F08C3">
        <w:rPr>
          <w:rFonts w:asciiTheme="minorHAnsi" w:hAnsiTheme="minorHAnsi" w:cstheme="minorHAnsi"/>
          <w:i/>
          <w:color w:val="auto"/>
          <w:lang w:eastAsia="ko-KR"/>
        </w:rPr>
        <w:t xml:space="preserve"> </w:t>
      </w:r>
    </w:p>
    <w:p w14:paraId="2AC125A5" w14:textId="77777777" w:rsidR="00E75A36" w:rsidRPr="007F08C3" w:rsidRDefault="00E75A36" w:rsidP="00AB49D2">
      <w:pPr>
        <w:jc w:val="left"/>
        <w:rPr>
          <w:rFonts w:asciiTheme="minorHAnsi" w:hAnsiTheme="minorHAnsi" w:cstheme="minorHAnsi"/>
          <w:color w:val="auto"/>
          <w:highlight w:val="yellow"/>
        </w:rPr>
      </w:pPr>
    </w:p>
    <w:p w14:paraId="0C347145" w14:textId="0F98B478" w:rsidR="00881A37" w:rsidRPr="007F08C3" w:rsidRDefault="002F7D1E" w:rsidP="00AB49D2">
      <w:pPr>
        <w:pStyle w:val="ListParagraph"/>
        <w:ind w:left="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NOTE:</w:t>
      </w:r>
      <w:r w:rsidR="00881A37" w:rsidRPr="007F08C3">
        <w:rPr>
          <w:rFonts w:asciiTheme="minorHAnsi" w:hAnsiTheme="minorHAnsi" w:cstheme="minorHAnsi"/>
          <w:color w:val="auto"/>
          <w:highlight w:val="yellow"/>
        </w:rPr>
        <w:t xml:space="preserve"> Image processing steps such as spatial smoothing or temporal filtering have been incorporated into </w:t>
      </w:r>
      <w:r w:rsidR="00D561EA" w:rsidRPr="007F08C3">
        <w:rPr>
          <w:rFonts w:asciiTheme="minorHAnsi" w:hAnsiTheme="minorHAnsi" w:cstheme="minorHAnsi"/>
          <w:color w:val="auto"/>
          <w:highlight w:val="yellow"/>
        </w:rPr>
        <w:t>a</w:t>
      </w:r>
      <w:r w:rsidR="00881A37" w:rsidRPr="007F08C3">
        <w:rPr>
          <w:rFonts w:asciiTheme="minorHAnsi" w:hAnsiTheme="minorHAnsi" w:cstheme="minorHAnsi"/>
          <w:color w:val="auto"/>
          <w:highlight w:val="yellow"/>
        </w:rPr>
        <w:t xml:space="preserve"> customized AFNI </w:t>
      </w:r>
      <w:r w:rsidR="00D8132C" w:rsidRPr="007F08C3">
        <w:rPr>
          <w:rFonts w:asciiTheme="minorHAnsi" w:hAnsiTheme="minorHAnsi" w:cstheme="minorHAnsi"/>
          <w:color w:val="auto"/>
          <w:highlight w:val="yellow"/>
        </w:rPr>
        <w:t xml:space="preserve">data </w:t>
      </w:r>
      <w:r w:rsidR="002475CD" w:rsidRPr="007F08C3">
        <w:rPr>
          <w:rFonts w:asciiTheme="minorHAnsi" w:hAnsiTheme="minorHAnsi" w:cstheme="minorHAnsi"/>
          <w:color w:val="auto"/>
          <w:highlight w:val="yellow"/>
        </w:rPr>
        <w:t>processing</w:t>
      </w:r>
      <w:r w:rsidR="00D8132C" w:rsidRPr="007F08C3">
        <w:rPr>
          <w:rFonts w:asciiTheme="minorHAnsi" w:hAnsiTheme="minorHAnsi" w:cstheme="minorHAnsi"/>
          <w:color w:val="auto"/>
          <w:highlight w:val="yellow"/>
        </w:rPr>
        <w:t xml:space="preserve"> </w:t>
      </w:r>
      <w:r w:rsidR="00881A37" w:rsidRPr="007F08C3">
        <w:rPr>
          <w:rFonts w:asciiTheme="minorHAnsi" w:hAnsiTheme="minorHAnsi" w:cstheme="minorHAnsi"/>
          <w:color w:val="auto"/>
          <w:highlight w:val="yellow"/>
        </w:rPr>
        <w:t xml:space="preserve">script. For further details, check </w:t>
      </w:r>
      <w:hyperlink r:id="rId12" w:history="1">
        <w:r w:rsidR="00881A37" w:rsidRPr="007F08C3">
          <w:rPr>
            <w:rStyle w:val="Hyperlink"/>
            <w:rFonts w:asciiTheme="minorHAnsi" w:hAnsiTheme="minorHAnsi" w:cstheme="minorHAnsi"/>
            <w:color w:val="auto"/>
            <w:highlight w:val="yellow"/>
          </w:rPr>
          <w:t>https://afni.nimh.nih.gov/afni/doc/help/3dDeconvolve.html</w:t>
        </w:r>
      </w:hyperlink>
      <w:r w:rsidR="00881A37" w:rsidRPr="007F08C3">
        <w:rPr>
          <w:rFonts w:asciiTheme="minorHAnsi" w:hAnsiTheme="minorHAnsi" w:cstheme="minorHAnsi"/>
          <w:color w:val="auto"/>
          <w:highlight w:val="yellow"/>
        </w:rPr>
        <w:t>.</w:t>
      </w:r>
    </w:p>
    <w:p w14:paraId="1246DF86" w14:textId="77777777" w:rsidR="00881A37" w:rsidRPr="007F08C3" w:rsidRDefault="00881A37" w:rsidP="00AB49D2">
      <w:pPr>
        <w:pStyle w:val="ListParagraph"/>
        <w:ind w:left="0"/>
        <w:jc w:val="left"/>
        <w:rPr>
          <w:rFonts w:asciiTheme="minorHAnsi" w:hAnsiTheme="minorHAnsi" w:cstheme="minorHAnsi"/>
          <w:color w:val="auto"/>
          <w:highlight w:val="yellow"/>
        </w:rPr>
      </w:pPr>
    </w:p>
    <w:p w14:paraId="27D7464C" w14:textId="37630C10" w:rsidR="008F3C3F" w:rsidRPr="007F08C3" w:rsidRDefault="001255E8" w:rsidP="00AB49D2">
      <w:pPr>
        <w:pStyle w:val="ListParagraph"/>
        <w:numPr>
          <w:ilvl w:val="1"/>
          <w:numId w:val="28"/>
        </w:numPr>
        <w:ind w:left="0" w:firstLine="0"/>
        <w:jc w:val="left"/>
        <w:rPr>
          <w:rFonts w:asciiTheme="minorHAnsi" w:hAnsiTheme="minorHAnsi" w:cstheme="minorHAnsi"/>
          <w:color w:val="auto"/>
          <w:highlight w:val="yellow"/>
        </w:rPr>
      </w:pPr>
      <w:r w:rsidRPr="007F08C3">
        <w:rPr>
          <w:rFonts w:asciiTheme="minorHAnsi" w:hAnsiTheme="minorHAnsi" w:cstheme="minorHAnsi"/>
          <w:color w:val="auto"/>
          <w:highlight w:val="yellow"/>
        </w:rPr>
        <w:t xml:space="preserve">To visualize </w:t>
      </w:r>
      <w:r w:rsidR="00135E08" w:rsidRPr="007F08C3">
        <w:rPr>
          <w:rFonts w:asciiTheme="minorHAnsi" w:hAnsiTheme="minorHAnsi" w:cstheme="minorHAnsi"/>
          <w:color w:val="auto"/>
          <w:highlight w:val="yellow"/>
        </w:rPr>
        <w:t xml:space="preserve">functional </w:t>
      </w:r>
      <w:r w:rsidRPr="007F08C3">
        <w:rPr>
          <w:rFonts w:asciiTheme="minorHAnsi" w:hAnsiTheme="minorHAnsi" w:cstheme="minorHAnsi"/>
          <w:color w:val="auto"/>
          <w:highlight w:val="yellow"/>
        </w:rPr>
        <w:t xml:space="preserve">maps of </w:t>
      </w:r>
      <w:r w:rsidR="00290BFF" w:rsidRPr="007F08C3">
        <w:rPr>
          <w:rFonts w:asciiTheme="minorHAnsi" w:hAnsiTheme="minorHAnsi" w:cstheme="minorHAnsi"/>
          <w:color w:val="auto"/>
          <w:highlight w:val="yellow"/>
        </w:rPr>
        <w:t xml:space="preserve">the </w:t>
      </w:r>
      <w:r w:rsidRPr="007F08C3">
        <w:rPr>
          <w:rFonts w:asciiTheme="minorHAnsi" w:hAnsiTheme="minorHAnsi" w:cstheme="minorHAnsi"/>
          <w:color w:val="auto"/>
          <w:highlight w:val="yellow"/>
        </w:rPr>
        <w:t xml:space="preserve">BOLD signals, </w:t>
      </w:r>
      <w:r w:rsidR="00594FB6" w:rsidRPr="007F08C3">
        <w:rPr>
          <w:rFonts w:asciiTheme="minorHAnsi" w:hAnsiTheme="minorHAnsi" w:cstheme="minorHAnsi"/>
          <w:color w:val="auto"/>
          <w:highlight w:val="yellow"/>
        </w:rPr>
        <w:t>use a</w:t>
      </w:r>
      <w:r w:rsidR="00910968" w:rsidRPr="007F08C3">
        <w:rPr>
          <w:rFonts w:asciiTheme="minorHAnsi" w:hAnsiTheme="minorHAnsi" w:cstheme="minorHAnsi"/>
          <w:color w:val="auto"/>
          <w:highlight w:val="yellow"/>
        </w:rPr>
        <w:t>n</w:t>
      </w:r>
      <w:r w:rsidR="00594FB6" w:rsidRPr="007F08C3">
        <w:rPr>
          <w:rFonts w:asciiTheme="minorHAnsi" w:hAnsiTheme="minorHAnsi" w:cstheme="minorHAnsi"/>
          <w:color w:val="auto"/>
          <w:highlight w:val="yellow"/>
        </w:rPr>
        <w:t xml:space="preserve"> </w:t>
      </w:r>
      <w:r w:rsidR="007342DF" w:rsidRPr="007F08C3">
        <w:rPr>
          <w:rFonts w:asciiTheme="minorHAnsi" w:hAnsiTheme="minorHAnsi" w:cstheme="minorHAnsi"/>
          <w:color w:val="auto"/>
          <w:highlight w:val="yellow"/>
        </w:rPr>
        <w:t>interactive</w:t>
      </w:r>
      <w:r w:rsidR="00F21656" w:rsidRPr="007F08C3">
        <w:rPr>
          <w:rFonts w:asciiTheme="minorHAnsi" w:hAnsiTheme="minorHAnsi" w:cstheme="minorHAnsi"/>
          <w:color w:val="auto"/>
          <w:highlight w:val="yellow"/>
        </w:rPr>
        <w:t xml:space="preserve"> clustering</w:t>
      </w:r>
      <w:r w:rsidR="00D7061F" w:rsidRPr="007F08C3">
        <w:rPr>
          <w:rFonts w:asciiTheme="minorHAnsi" w:hAnsiTheme="minorHAnsi" w:cstheme="minorHAnsi"/>
          <w:color w:val="auto"/>
          <w:highlight w:val="yellow"/>
        </w:rPr>
        <w:t xml:space="preserve"> </w:t>
      </w:r>
      <w:r w:rsidR="00F719F6" w:rsidRPr="007F08C3">
        <w:rPr>
          <w:rFonts w:asciiTheme="minorHAnsi" w:hAnsiTheme="minorHAnsi" w:cstheme="minorHAnsi"/>
          <w:color w:val="auto"/>
          <w:highlight w:val="yellow"/>
        </w:rPr>
        <w:t>in</w:t>
      </w:r>
      <w:r w:rsidR="00D7061F" w:rsidRPr="007F08C3">
        <w:rPr>
          <w:rFonts w:asciiTheme="minorHAnsi" w:hAnsiTheme="minorHAnsi" w:cstheme="minorHAnsi"/>
          <w:color w:val="auto"/>
          <w:highlight w:val="yellow"/>
        </w:rPr>
        <w:t xml:space="preserve"> </w:t>
      </w:r>
      <w:r w:rsidR="00EB2A65" w:rsidRPr="007F08C3">
        <w:rPr>
          <w:rFonts w:asciiTheme="minorHAnsi" w:hAnsiTheme="minorHAnsi" w:cstheme="minorHAnsi"/>
          <w:color w:val="auto"/>
          <w:highlight w:val="yellow"/>
        </w:rPr>
        <w:t xml:space="preserve">the </w:t>
      </w:r>
      <w:r w:rsidR="00D7061F" w:rsidRPr="007F08C3">
        <w:rPr>
          <w:rFonts w:asciiTheme="minorHAnsi" w:hAnsiTheme="minorHAnsi" w:cstheme="minorHAnsi"/>
          <w:color w:val="auto"/>
          <w:highlight w:val="yellow"/>
        </w:rPr>
        <w:t>AFNI</w:t>
      </w:r>
      <w:r w:rsidR="00EB2A65" w:rsidRPr="007F08C3">
        <w:rPr>
          <w:rFonts w:asciiTheme="minorHAnsi" w:hAnsiTheme="minorHAnsi" w:cstheme="minorHAnsi"/>
          <w:color w:val="auto"/>
          <w:highlight w:val="yellow"/>
        </w:rPr>
        <w:t xml:space="preserve"> software</w:t>
      </w:r>
      <w:r w:rsidR="00F719F6" w:rsidRPr="007F08C3">
        <w:rPr>
          <w:rFonts w:asciiTheme="minorHAnsi" w:hAnsiTheme="minorHAnsi" w:cstheme="minorHAnsi"/>
          <w:color w:val="auto"/>
          <w:highlight w:val="yellow"/>
        </w:rPr>
        <w:t>.</w:t>
      </w:r>
      <w:r w:rsidR="00CF3114" w:rsidRPr="007F08C3">
        <w:rPr>
          <w:rFonts w:asciiTheme="minorHAnsi" w:hAnsiTheme="minorHAnsi" w:cstheme="minorHAnsi"/>
          <w:color w:val="auto"/>
          <w:highlight w:val="yellow"/>
        </w:rPr>
        <w:t xml:space="preserve"> </w:t>
      </w:r>
      <w:r w:rsidR="00F719F6" w:rsidRPr="007F08C3">
        <w:rPr>
          <w:rFonts w:asciiTheme="minorHAnsi" w:hAnsiTheme="minorHAnsi" w:cstheme="minorHAnsi"/>
          <w:color w:val="auto"/>
          <w:highlight w:val="yellow"/>
        </w:rPr>
        <w:t>O</w:t>
      </w:r>
      <w:r w:rsidR="00027539" w:rsidRPr="007F08C3">
        <w:rPr>
          <w:rFonts w:asciiTheme="minorHAnsi" w:hAnsiTheme="minorHAnsi" w:cstheme="minorHAnsi"/>
          <w:color w:val="auto"/>
          <w:highlight w:val="yellow"/>
        </w:rPr>
        <w:t>pen</w:t>
      </w:r>
      <w:r w:rsidR="00F719F6" w:rsidRPr="007F08C3">
        <w:rPr>
          <w:rFonts w:asciiTheme="minorHAnsi" w:hAnsiTheme="minorHAnsi" w:cstheme="minorHAnsi"/>
          <w:color w:val="auto"/>
          <w:highlight w:val="yellow"/>
        </w:rPr>
        <w:t xml:space="preserve"> </w:t>
      </w:r>
      <w:r w:rsidR="009E209E" w:rsidRPr="007F08C3">
        <w:rPr>
          <w:rFonts w:asciiTheme="minorHAnsi" w:hAnsiTheme="minorHAnsi" w:cstheme="minorHAnsi"/>
          <w:color w:val="auto"/>
          <w:highlight w:val="yellow"/>
        </w:rPr>
        <w:t xml:space="preserve">the </w:t>
      </w:r>
      <w:r w:rsidR="00027539" w:rsidRPr="007F08C3">
        <w:rPr>
          <w:rFonts w:asciiTheme="minorHAnsi" w:hAnsiTheme="minorHAnsi" w:cstheme="minorHAnsi"/>
          <w:color w:val="auto"/>
          <w:highlight w:val="yellow"/>
        </w:rPr>
        <w:t xml:space="preserve">“Define Overlay” option and </w:t>
      </w:r>
      <w:r w:rsidR="00C4728A" w:rsidRPr="007F08C3">
        <w:rPr>
          <w:rFonts w:asciiTheme="minorHAnsi" w:hAnsiTheme="minorHAnsi" w:cstheme="minorHAnsi"/>
          <w:color w:val="auto"/>
          <w:highlight w:val="yellow"/>
        </w:rPr>
        <w:t>use</w:t>
      </w:r>
      <w:r w:rsidR="00027539" w:rsidRPr="007F08C3">
        <w:rPr>
          <w:rFonts w:asciiTheme="minorHAnsi" w:hAnsiTheme="minorHAnsi" w:cstheme="minorHAnsi"/>
          <w:color w:val="auto"/>
          <w:highlight w:val="yellow"/>
        </w:rPr>
        <w:t xml:space="preserve"> </w:t>
      </w:r>
      <w:r w:rsidR="00900F0F" w:rsidRPr="007F08C3">
        <w:rPr>
          <w:rFonts w:asciiTheme="minorHAnsi" w:hAnsiTheme="minorHAnsi" w:cstheme="minorHAnsi"/>
          <w:color w:val="auto"/>
          <w:highlight w:val="yellow"/>
        </w:rPr>
        <w:t xml:space="preserve">the </w:t>
      </w:r>
      <w:r w:rsidR="00027539" w:rsidRPr="007F08C3">
        <w:rPr>
          <w:rFonts w:asciiTheme="minorHAnsi" w:hAnsiTheme="minorHAnsi" w:cstheme="minorHAnsi"/>
          <w:color w:val="auto"/>
          <w:highlight w:val="yellow"/>
        </w:rPr>
        <w:t>“</w:t>
      </w:r>
      <w:r w:rsidR="007F4871" w:rsidRPr="007F08C3">
        <w:rPr>
          <w:rFonts w:asciiTheme="minorHAnsi" w:hAnsiTheme="minorHAnsi" w:cstheme="minorHAnsi"/>
          <w:color w:val="auto"/>
          <w:highlight w:val="yellow"/>
        </w:rPr>
        <w:t>Clusters</w:t>
      </w:r>
      <w:r w:rsidR="00027539" w:rsidRPr="007F08C3">
        <w:rPr>
          <w:rFonts w:asciiTheme="minorHAnsi" w:hAnsiTheme="minorHAnsi" w:cstheme="minorHAnsi"/>
          <w:color w:val="auto"/>
          <w:highlight w:val="yellow"/>
        </w:rPr>
        <w:t>”</w:t>
      </w:r>
      <w:r w:rsidR="004A152B" w:rsidRPr="007F08C3">
        <w:rPr>
          <w:rFonts w:asciiTheme="minorHAnsi" w:hAnsiTheme="minorHAnsi" w:cstheme="minorHAnsi"/>
          <w:color w:val="auto"/>
          <w:highlight w:val="yellow"/>
        </w:rPr>
        <w:t xml:space="preserve"> </w:t>
      </w:r>
      <w:r w:rsidR="001E74C3" w:rsidRPr="007F08C3">
        <w:rPr>
          <w:rFonts w:asciiTheme="minorHAnsi" w:hAnsiTheme="minorHAnsi" w:cstheme="minorHAnsi"/>
          <w:color w:val="auto"/>
          <w:highlight w:val="yellow"/>
        </w:rPr>
        <w:t>function</w:t>
      </w:r>
      <w:r w:rsidR="00027539" w:rsidRPr="007F08C3">
        <w:rPr>
          <w:rFonts w:asciiTheme="minorHAnsi" w:hAnsiTheme="minorHAnsi" w:cstheme="minorHAnsi"/>
          <w:color w:val="auto"/>
          <w:highlight w:val="yellow"/>
        </w:rPr>
        <w:t xml:space="preserve"> from </w:t>
      </w:r>
      <w:r w:rsidR="00937685" w:rsidRPr="007F08C3">
        <w:rPr>
          <w:rFonts w:asciiTheme="minorHAnsi" w:hAnsiTheme="minorHAnsi" w:cstheme="minorHAnsi"/>
          <w:color w:val="auto"/>
          <w:highlight w:val="yellow"/>
        </w:rPr>
        <w:t xml:space="preserve">the </w:t>
      </w:r>
      <w:r w:rsidR="00470C41" w:rsidRPr="007F08C3">
        <w:rPr>
          <w:rFonts w:asciiTheme="minorHAnsi" w:hAnsiTheme="minorHAnsi" w:cstheme="minorHAnsi"/>
          <w:color w:val="auto"/>
          <w:highlight w:val="yellow"/>
        </w:rPr>
        <w:t xml:space="preserve">AFNI </w:t>
      </w:r>
      <w:r w:rsidR="00937685" w:rsidRPr="007F08C3">
        <w:rPr>
          <w:rFonts w:asciiTheme="minorHAnsi" w:hAnsiTheme="minorHAnsi" w:cstheme="minorHAnsi"/>
          <w:color w:val="auto"/>
          <w:highlight w:val="yellow"/>
        </w:rPr>
        <w:t>user interface</w:t>
      </w:r>
      <w:r w:rsidR="00027539" w:rsidRPr="007F08C3">
        <w:rPr>
          <w:rFonts w:asciiTheme="minorHAnsi" w:hAnsiTheme="minorHAnsi" w:cstheme="minorHAnsi"/>
          <w:color w:val="auto"/>
          <w:highlight w:val="yellow"/>
        </w:rPr>
        <w:t xml:space="preserve"> </w:t>
      </w:r>
      <w:r w:rsidR="002D5830" w:rsidRPr="007F08C3">
        <w:rPr>
          <w:rFonts w:asciiTheme="minorHAnsi" w:hAnsiTheme="minorHAnsi" w:cstheme="minorHAnsi"/>
          <w:color w:val="auto"/>
          <w:highlight w:val="yellow"/>
        </w:rPr>
        <w:t>menu</w:t>
      </w:r>
      <w:r w:rsidR="00027539" w:rsidRPr="007F08C3">
        <w:rPr>
          <w:rFonts w:asciiTheme="minorHAnsi" w:hAnsiTheme="minorHAnsi" w:cstheme="minorHAnsi"/>
          <w:color w:val="auto"/>
          <w:highlight w:val="yellow"/>
        </w:rPr>
        <w:t>.</w:t>
      </w:r>
      <w:r w:rsidR="002D5830" w:rsidRPr="007F08C3">
        <w:rPr>
          <w:rFonts w:asciiTheme="minorHAnsi" w:hAnsiTheme="minorHAnsi" w:cstheme="minorHAnsi"/>
          <w:color w:val="auto"/>
          <w:highlight w:val="yellow"/>
        </w:rPr>
        <w:t xml:space="preserve"> </w:t>
      </w:r>
    </w:p>
    <w:p w14:paraId="5217EED0" w14:textId="77777777" w:rsidR="005B59AE" w:rsidRPr="007F08C3" w:rsidRDefault="005B59AE" w:rsidP="00AB49D2">
      <w:pPr>
        <w:pStyle w:val="ListParagraph"/>
        <w:ind w:left="0"/>
        <w:jc w:val="left"/>
        <w:rPr>
          <w:rFonts w:asciiTheme="minorHAnsi" w:hAnsiTheme="minorHAnsi" w:cstheme="minorHAnsi"/>
          <w:color w:val="auto"/>
          <w:highlight w:val="yellow"/>
        </w:rPr>
      </w:pPr>
    </w:p>
    <w:p w14:paraId="41E2CE0B" w14:textId="10A37A74" w:rsidR="005B59AE" w:rsidRPr="007F08C3" w:rsidRDefault="008C7A9E" w:rsidP="00AB49D2">
      <w:pPr>
        <w:pStyle w:val="ListParagraph"/>
        <w:numPr>
          <w:ilvl w:val="1"/>
          <w:numId w:val="28"/>
        </w:numPr>
        <w:ind w:left="0" w:firstLine="0"/>
        <w:jc w:val="left"/>
        <w:rPr>
          <w:rFonts w:asciiTheme="minorHAnsi" w:hAnsiTheme="minorHAnsi" w:cstheme="minorHAnsi"/>
          <w:color w:val="auto"/>
        </w:rPr>
      </w:pPr>
      <w:r w:rsidRPr="007F08C3">
        <w:rPr>
          <w:rFonts w:asciiTheme="minorHAnsi" w:hAnsiTheme="minorHAnsi" w:cstheme="minorHAnsi"/>
          <w:color w:val="auto"/>
        </w:rPr>
        <w:t>After the last fMRI scan,</w:t>
      </w:r>
      <w:r w:rsidR="00E80C92" w:rsidRPr="007F08C3">
        <w:rPr>
          <w:rFonts w:asciiTheme="minorHAnsi" w:hAnsiTheme="minorHAnsi" w:cstheme="minorHAnsi"/>
          <w:color w:val="auto"/>
          <w:lang w:eastAsia="ko-KR"/>
        </w:rPr>
        <w:t xml:space="preserve"> take</w:t>
      </w:r>
      <w:r w:rsidR="00E80C92" w:rsidRPr="007F08C3">
        <w:rPr>
          <w:rFonts w:asciiTheme="minorHAnsi" w:hAnsiTheme="minorHAnsi" w:cstheme="minorHAnsi"/>
          <w:color w:val="auto"/>
        </w:rPr>
        <w:t xml:space="preserve"> </w:t>
      </w:r>
      <w:r w:rsidR="001E6183" w:rsidRPr="007F08C3">
        <w:rPr>
          <w:rFonts w:asciiTheme="minorHAnsi" w:hAnsiTheme="minorHAnsi" w:cstheme="minorHAnsi"/>
          <w:color w:val="auto"/>
        </w:rPr>
        <w:t xml:space="preserve">the animal </w:t>
      </w:r>
      <w:r w:rsidR="00E80C92" w:rsidRPr="007F08C3">
        <w:rPr>
          <w:rFonts w:asciiTheme="minorHAnsi" w:hAnsiTheme="minorHAnsi" w:cstheme="minorHAnsi"/>
          <w:color w:val="auto"/>
        </w:rPr>
        <w:t xml:space="preserve">out of </w:t>
      </w:r>
      <w:r w:rsidR="00013CF7" w:rsidRPr="007F08C3">
        <w:rPr>
          <w:rFonts w:asciiTheme="minorHAnsi" w:hAnsiTheme="minorHAnsi" w:cstheme="minorHAnsi"/>
          <w:color w:val="auto"/>
        </w:rPr>
        <w:t xml:space="preserve">the </w:t>
      </w:r>
      <w:r w:rsidR="001E6183" w:rsidRPr="007F08C3">
        <w:rPr>
          <w:rFonts w:asciiTheme="minorHAnsi" w:hAnsiTheme="minorHAnsi" w:cstheme="minorHAnsi"/>
          <w:color w:val="auto"/>
        </w:rPr>
        <w:t>MR</w:t>
      </w:r>
      <w:r w:rsidR="002E7312" w:rsidRPr="007F08C3">
        <w:rPr>
          <w:rFonts w:asciiTheme="minorHAnsi" w:hAnsiTheme="minorHAnsi" w:cstheme="minorHAnsi"/>
          <w:color w:val="auto"/>
        </w:rPr>
        <w:t>I</w:t>
      </w:r>
      <w:r w:rsidR="001E6183" w:rsidRPr="007F08C3">
        <w:rPr>
          <w:rFonts w:asciiTheme="minorHAnsi" w:hAnsiTheme="minorHAnsi" w:cstheme="minorHAnsi"/>
          <w:color w:val="auto"/>
        </w:rPr>
        <w:t xml:space="preserve"> scanner and </w:t>
      </w:r>
      <w:r w:rsidRPr="007F08C3">
        <w:rPr>
          <w:rFonts w:asciiTheme="minorHAnsi" w:hAnsiTheme="minorHAnsi" w:cstheme="minorHAnsi"/>
          <w:color w:val="auto"/>
        </w:rPr>
        <w:t xml:space="preserve">euthanize </w:t>
      </w:r>
      <w:r w:rsidR="009D674F" w:rsidRPr="007F08C3">
        <w:rPr>
          <w:rFonts w:asciiTheme="minorHAnsi" w:hAnsiTheme="minorHAnsi" w:cstheme="minorHAnsi"/>
          <w:color w:val="auto"/>
        </w:rPr>
        <w:t>it</w:t>
      </w:r>
      <w:r w:rsidR="004B4744" w:rsidRPr="007F08C3">
        <w:rPr>
          <w:rFonts w:asciiTheme="minorHAnsi" w:hAnsiTheme="minorHAnsi" w:cstheme="minorHAnsi"/>
          <w:color w:val="auto"/>
        </w:rPr>
        <w:t xml:space="preserve"> </w:t>
      </w:r>
      <w:r w:rsidR="002E24C9" w:rsidRPr="007F08C3">
        <w:rPr>
          <w:rFonts w:asciiTheme="minorHAnsi" w:hAnsiTheme="minorHAnsi" w:cstheme="minorHAnsi"/>
          <w:color w:val="auto"/>
        </w:rPr>
        <w:t xml:space="preserve">according to </w:t>
      </w:r>
      <w:r w:rsidRPr="007F08C3">
        <w:rPr>
          <w:rFonts w:asciiTheme="minorHAnsi" w:hAnsiTheme="minorHAnsi" w:cstheme="minorHAnsi"/>
          <w:color w:val="auto"/>
        </w:rPr>
        <w:t>the approved protocols.</w:t>
      </w:r>
    </w:p>
    <w:p w14:paraId="6A1F2818" w14:textId="77777777" w:rsidR="005B59AE" w:rsidRPr="007F08C3" w:rsidRDefault="005B59AE" w:rsidP="00AB49D2">
      <w:pPr>
        <w:pStyle w:val="ListParagraph"/>
        <w:ind w:left="0"/>
        <w:jc w:val="left"/>
        <w:rPr>
          <w:rFonts w:asciiTheme="minorHAnsi" w:hAnsiTheme="minorHAnsi" w:cstheme="minorHAnsi"/>
          <w:color w:val="auto"/>
          <w:lang w:eastAsia="ko-KR"/>
        </w:rPr>
      </w:pPr>
    </w:p>
    <w:p w14:paraId="591A1178" w14:textId="4786BB5A" w:rsidR="005A66E8" w:rsidRPr="007F08C3" w:rsidRDefault="007F08C3"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bCs/>
          <w:color w:val="auto"/>
        </w:rPr>
        <w:t>NOTE:</w:t>
      </w:r>
      <w:r w:rsidR="005A66E8" w:rsidRPr="007F08C3">
        <w:rPr>
          <w:rFonts w:asciiTheme="minorHAnsi" w:hAnsiTheme="minorHAnsi" w:cstheme="minorHAnsi"/>
          <w:color w:val="auto"/>
        </w:rPr>
        <w:t xml:space="preserve"> </w:t>
      </w:r>
      <w:r w:rsidR="00817B7E" w:rsidRPr="007F08C3">
        <w:rPr>
          <w:rFonts w:asciiTheme="minorHAnsi" w:hAnsiTheme="minorHAnsi" w:cstheme="minorHAnsi"/>
          <w:color w:val="auto"/>
        </w:rPr>
        <w:t xml:space="preserve">Image processing functions of </w:t>
      </w:r>
      <w:r w:rsidR="006C5F43" w:rsidRPr="007F08C3">
        <w:rPr>
          <w:rFonts w:asciiTheme="minorHAnsi" w:hAnsiTheme="minorHAnsi" w:cstheme="minorHAnsi"/>
          <w:color w:val="auto"/>
        </w:rPr>
        <w:t>AFNI</w:t>
      </w:r>
      <w:r w:rsidR="004D6880" w:rsidRPr="007F08C3">
        <w:rPr>
          <w:rFonts w:asciiTheme="minorHAnsi" w:hAnsiTheme="minorHAnsi" w:cstheme="minorHAnsi"/>
          <w:color w:val="auto"/>
        </w:rPr>
        <w:t xml:space="preserve"> and macro-</w:t>
      </w:r>
      <w:r w:rsidR="00A239EA" w:rsidRPr="007F08C3">
        <w:rPr>
          <w:rFonts w:asciiTheme="minorHAnsi" w:hAnsiTheme="minorHAnsi" w:cstheme="minorHAnsi"/>
          <w:color w:val="auto"/>
        </w:rPr>
        <w:t>function</w:t>
      </w:r>
      <w:r w:rsidR="00DD3B68" w:rsidRPr="007F08C3">
        <w:rPr>
          <w:rFonts w:asciiTheme="minorHAnsi" w:hAnsiTheme="minorHAnsi" w:cstheme="minorHAnsi"/>
          <w:color w:val="auto"/>
        </w:rPr>
        <w:t>s</w:t>
      </w:r>
      <w:r w:rsidR="00A239EA" w:rsidRPr="007F08C3">
        <w:rPr>
          <w:rFonts w:asciiTheme="minorHAnsi" w:hAnsiTheme="minorHAnsi" w:cstheme="minorHAnsi"/>
          <w:color w:val="auto"/>
        </w:rPr>
        <w:t xml:space="preserve"> </w:t>
      </w:r>
      <w:r w:rsidR="00A85233" w:rsidRPr="007F08C3">
        <w:rPr>
          <w:rFonts w:asciiTheme="minorHAnsi" w:hAnsiTheme="minorHAnsi" w:cstheme="minorHAnsi"/>
          <w:color w:val="auto"/>
        </w:rPr>
        <w:t>in</w:t>
      </w:r>
      <w:r w:rsidR="00A239EA" w:rsidRPr="007F08C3">
        <w:rPr>
          <w:rFonts w:asciiTheme="minorHAnsi" w:hAnsiTheme="minorHAnsi" w:cstheme="minorHAnsi"/>
          <w:color w:val="auto"/>
        </w:rPr>
        <w:t xml:space="preserve"> the latest console software were used to process the real-time fMRI data. </w:t>
      </w:r>
      <w:r w:rsidR="007F14BB" w:rsidRPr="007F08C3">
        <w:rPr>
          <w:rFonts w:asciiTheme="minorHAnsi" w:hAnsiTheme="minorHAnsi" w:cstheme="minorHAnsi"/>
          <w:color w:val="auto"/>
        </w:rPr>
        <w:t>Detailed information and description</w:t>
      </w:r>
      <w:r w:rsidR="00A451C8" w:rsidRPr="007F08C3">
        <w:rPr>
          <w:rFonts w:asciiTheme="minorHAnsi" w:hAnsiTheme="minorHAnsi" w:cstheme="minorHAnsi"/>
          <w:color w:val="auto"/>
        </w:rPr>
        <w:t>s</w:t>
      </w:r>
      <w:r w:rsidR="007F14BB" w:rsidRPr="007F08C3">
        <w:rPr>
          <w:rFonts w:asciiTheme="minorHAnsi" w:hAnsiTheme="minorHAnsi" w:cstheme="minorHAnsi"/>
          <w:color w:val="auto"/>
        </w:rPr>
        <w:t xml:space="preserve"> </w:t>
      </w:r>
      <w:r w:rsidR="00A85233" w:rsidRPr="007F08C3">
        <w:rPr>
          <w:rFonts w:asciiTheme="minorHAnsi" w:hAnsiTheme="minorHAnsi" w:cstheme="minorHAnsi"/>
          <w:color w:val="auto"/>
        </w:rPr>
        <w:t>of</w:t>
      </w:r>
      <w:r w:rsidR="002937B5" w:rsidRPr="007F08C3">
        <w:rPr>
          <w:rFonts w:asciiTheme="minorHAnsi" w:hAnsiTheme="minorHAnsi" w:cstheme="minorHAnsi"/>
          <w:color w:val="auto"/>
        </w:rPr>
        <w:t xml:space="preserve"> </w:t>
      </w:r>
      <w:r w:rsidR="002F7359" w:rsidRPr="007F08C3">
        <w:rPr>
          <w:rFonts w:asciiTheme="minorHAnsi" w:hAnsiTheme="minorHAnsi" w:cstheme="minorHAnsi"/>
          <w:color w:val="auto"/>
        </w:rPr>
        <w:t>macro-</w:t>
      </w:r>
      <w:r w:rsidR="00A85233" w:rsidRPr="007F08C3">
        <w:rPr>
          <w:rFonts w:asciiTheme="minorHAnsi" w:hAnsiTheme="minorHAnsi" w:cstheme="minorHAnsi"/>
          <w:color w:val="auto"/>
        </w:rPr>
        <w:t>function</w:t>
      </w:r>
      <w:r w:rsidR="002F7359" w:rsidRPr="007F08C3">
        <w:rPr>
          <w:rFonts w:asciiTheme="minorHAnsi" w:hAnsiTheme="minorHAnsi" w:cstheme="minorHAnsi"/>
          <w:color w:val="auto"/>
        </w:rPr>
        <w:t>s</w:t>
      </w:r>
      <w:r w:rsidR="00A85233" w:rsidRPr="007F08C3">
        <w:rPr>
          <w:rFonts w:asciiTheme="minorHAnsi" w:hAnsiTheme="minorHAnsi" w:cstheme="minorHAnsi"/>
          <w:color w:val="auto"/>
        </w:rPr>
        <w:t xml:space="preserve"> </w:t>
      </w:r>
      <w:r w:rsidR="007F14BB" w:rsidRPr="007F08C3">
        <w:rPr>
          <w:rFonts w:asciiTheme="minorHAnsi" w:hAnsiTheme="minorHAnsi" w:cstheme="minorHAnsi"/>
          <w:color w:val="auto"/>
        </w:rPr>
        <w:t>can be found from the help menu</w:t>
      </w:r>
      <w:r w:rsidR="00A607B2" w:rsidRPr="007F08C3">
        <w:rPr>
          <w:rFonts w:asciiTheme="minorHAnsi" w:hAnsiTheme="minorHAnsi" w:cstheme="minorHAnsi"/>
          <w:color w:val="auto"/>
        </w:rPr>
        <w:t xml:space="preserve"> in the console software</w:t>
      </w:r>
      <w:r w:rsidR="007F14BB" w:rsidRPr="007F08C3">
        <w:rPr>
          <w:rFonts w:asciiTheme="minorHAnsi" w:hAnsiTheme="minorHAnsi" w:cstheme="minorHAnsi"/>
          <w:color w:val="auto"/>
        </w:rPr>
        <w:t xml:space="preserve">. The AFNI software is a freeware, that can be directly downloaded through the NIMH-AFNI website. The related scripts to build the linkage between AFNI and the console system </w:t>
      </w:r>
      <w:r w:rsidR="00A451C8" w:rsidRPr="007F08C3">
        <w:rPr>
          <w:rFonts w:asciiTheme="minorHAnsi" w:hAnsiTheme="minorHAnsi" w:cstheme="minorHAnsi"/>
          <w:color w:val="auto"/>
        </w:rPr>
        <w:t>are attached.</w:t>
      </w:r>
    </w:p>
    <w:p w14:paraId="0E2A80AB" w14:textId="77777777" w:rsidR="005A66E8" w:rsidRPr="007F08C3" w:rsidRDefault="005A66E8" w:rsidP="00AB49D2">
      <w:pPr>
        <w:pStyle w:val="NormalWeb"/>
        <w:spacing w:before="0" w:beforeAutospacing="0" w:after="0" w:afterAutospacing="0"/>
        <w:jc w:val="left"/>
        <w:rPr>
          <w:rFonts w:asciiTheme="minorHAnsi" w:hAnsiTheme="minorHAnsi" w:cstheme="minorHAnsi"/>
          <w:b/>
          <w:color w:val="auto"/>
        </w:rPr>
      </w:pPr>
    </w:p>
    <w:p w14:paraId="3E79FCA8" w14:textId="12171DE7" w:rsidR="006305D7" w:rsidRPr="007F08C3" w:rsidRDefault="006305D7" w:rsidP="00AB49D2">
      <w:pPr>
        <w:pStyle w:val="NormalWeb"/>
        <w:tabs>
          <w:tab w:val="left" w:pos="3253"/>
        </w:tabs>
        <w:spacing w:before="0" w:beforeAutospacing="0" w:after="0" w:afterAutospacing="0"/>
        <w:jc w:val="left"/>
        <w:rPr>
          <w:rFonts w:asciiTheme="minorHAnsi" w:hAnsiTheme="minorHAnsi" w:cstheme="minorHAnsi"/>
          <w:color w:val="auto"/>
        </w:rPr>
      </w:pPr>
      <w:r w:rsidRPr="007F08C3">
        <w:rPr>
          <w:rFonts w:asciiTheme="minorHAnsi" w:hAnsiTheme="minorHAnsi" w:cstheme="minorHAnsi"/>
          <w:b/>
          <w:color w:val="auto"/>
        </w:rPr>
        <w:t>REPRESENTATIVE RESULTS</w:t>
      </w:r>
      <w:r w:rsidR="00EF1462" w:rsidRPr="007F08C3">
        <w:rPr>
          <w:rFonts w:asciiTheme="minorHAnsi" w:hAnsiTheme="minorHAnsi" w:cstheme="minorHAnsi"/>
          <w:b/>
          <w:color w:val="auto"/>
        </w:rPr>
        <w:t>:</w:t>
      </w:r>
    </w:p>
    <w:p w14:paraId="60ADC9B8" w14:textId="2F765417" w:rsidR="00BD7AA4" w:rsidRPr="007F08C3" w:rsidRDefault="003D2E29" w:rsidP="00AB49D2">
      <w:pPr>
        <w:jc w:val="left"/>
        <w:rPr>
          <w:rFonts w:asciiTheme="minorHAnsi" w:hAnsiTheme="minorHAnsi" w:cstheme="minorHAnsi"/>
          <w:color w:val="auto"/>
        </w:rPr>
      </w:pPr>
      <w:r w:rsidRPr="007F08C3">
        <w:rPr>
          <w:rFonts w:asciiTheme="minorHAnsi" w:hAnsiTheme="minorHAnsi" w:cstheme="minorHAnsi"/>
          <w:b/>
          <w:color w:val="auto"/>
        </w:rPr>
        <w:t xml:space="preserve">Figure </w:t>
      </w:r>
      <w:r w:rsidR="00FB1719" w:rsidRPr="007F08C3">
        <w:rPr>
          <w:rFonts w:asciiTheme="minorHAnsi" w:hAnsiTheme="minorHAnsi" w:cstheme="minorHAnsi"/>
          <w:b/>
          <w:color w:val="auto"/>
        </w:rPr>
        <w:t>3</w:t>
      </w:r>
      <w:r w:rsidR="00BD27F8" w:rsidRPr="007F08C3">
        <w:rPr>
          <w:rFonts w:asciiTheme="minorHAnsi" w:hAnsiTheme="minorHAnsi" w:cstheme="minorHAnsi"/>
          <w:b/>
          <w:color w:val="auto"/>
        </w:rPr>
        <w:t xml:space="preserve"> </w:t>
      </w:r>
      <w:r w:rsidR="00BD27F8" w:rsidRPr="007F08C3">
        <w:rPr>
          <w:rFonts w:asciiTheme="minorHAnsi" w:hAnsiTheme="minorHAnsi" w:cstheme="minorHAnsi"/>
          <w:color w:val="auto"/>
        </w:rPr>
        <w:t>and</w:t>
      </w:r>
      <w:r w:rsidR="00BD27F8" w:rsidRPr="007F08C3">
        <w:rPr>
          <w:rFonts w:asciiTheme="minorHAnsi" w:hAnsiTheme="minorHAnsi" w:cstheme="minorHAnsi"/>
          <w:b/>
          <w:color w:val="auto"/>
        </w:rPr>
        <w:t xml:space="preserve"> Figure </w:t>
      </w:r>
      <w:r w:rsidR="00FB1719" w:rsidRPr="007F08C3">
        <w:rPr>
          <w:rFonts w:asciiTheme="minorHAnsi" w:hAnsiTheme="minorHAnsi" w:cstheme="minorHAnsi"/>
          <w:b/>
          <w:color w:val="auto"/>
        </w:rPr>
        <w:t xml:space="preserve">4 </w:t>
      </w:r>
      <w:r w:rsidR="00BD27F8" w:rsidRPr="007F08C3">
        <w:rPr>
          <w:rFonts w:asciiTheme="minorHAnsi" w:hAnsiTheme="minorHAnsi" w:cstheme="minorHAnsi"/>
          <w:color w:val="auto"/>
        </w:rPr>
        <w:t xml:space="preserve">show </w:t>
      </w:r>
      <w:r w:rsidR="00464F99" w:rsidRPr="007F08C3">
        <w:rPr>
          <w:rFonts w:asciiTheme="minorHAnsi" w:hAnsiTheme="minorHAnsi" w:cstheme="minorHAnsi"/>
          <w:color w:val="auto"/>
        </w:rPr>
        <w:t xml:space="preserve">a </w:t>
      </w:r>
      <w:r w:rsidR="00BD27F8" w:rsidRPr="007F08C3">
        <w:rPr>
          <w:rFonts w:asciiTheme="minorHAnsi" w:hAnsiTheme="minorHAnsi" w:cstheme="minorHAnsi"/>
          <w:color w:val="auto"/>
        </w:rPr>
        <w:t>representative</w:t>
      </w:r>
      <w:r w:rsidR="00D532EE" w:rsidRPr="007F08C3">
        <w:rPr>
          <w:rFonts w:asciiTheme="minorHAnsi" w:hAnsiTheme="minorHAnsi" w:cstheme="minorHAnsi"/>
          <w:color w:val="auto"/>
        </w:rPr>
        <w:t xml:space="preserve"> real</w:t>
      </w:r>
      <w:r w:rsidR="00117A74" w:rsidRPr="007F08C3">
        <w:rPr>
          <w:rFonts w:asciiTheme="minorHAnsi" w:hAnsiTheme="minorHAnsi" w:cstheme="minorHAnsi"/>
          <w:color w:val="auto"/>
        </w:rPr>
        <w:t>-</w:t>
      </w:r>
      <w:r w:rsidR="00D532EE" w:rsidRPr="007F08C3">
        <w:rPr>
          <w:rFonts w:asciiTheme="minorHAnsi" w:hAnsiTheme="minorHAnsi" w:cstheme="minorHAnsi"/>
          <w:color w:val="auto"/>
        </w:rPr>
        <w:t>time</w:t>
      </w:r>
      <w:r w:rsidR="0041560E" w:rsidRPr="007F08C3">
        <w:rPr>
          <w:rFonts w:asciiTheme="minorHAnsi" w:hAnsiTheme="minorHAnsi" w:cstheme="minorHAnsi"/>
          <w:color w:val="auto"/>
        </w:rPr>
        <w:t xml:space="preserve"> </w:t>
      </w:r>
      <w:r w:rsidR="00590AAF" w:rsidRPr="007F08C3">
        <w:rPr>
          <w:rFonts w:asciiTheme="minorHAnsi" w:hAnsiTheme="minorHAnsi" w:cstheme="minorHAnsi"/>
          <w:color w:val="auto"/>
        </w:rPr>
        <w:t>voxel</w:t>
      </w:r>
      <w:r w:rsidR="000D452E" w:rsidRPr="007F08C3">
        <w:rPr>
          <w:rFonts w:asciiTheme="minorHAnsi" w:hAnsiTheme="minorHAnsi" w:cstheme="minorHAnsi"/>
          <w:color w:val="auto"/>
        </w:rPr>
        <w:t>-</w:t>
      </w:r>
      <w:r w:rsidR="00590AAF" w:rsidRPr="007F08C3">
        <w:rPr>
          <w:rFonts w:asciiTheme="minorHAnsi" w:hAnsiTheme="minorHAnsi" w:cstheme="minorHAnsi"/>
          <w:color w:val="auto"/>
        </w:rPr>
        <w:t xml:space="preserve">wise </w:t>
      </w:r>
      <w:r w:rsidR="0041560E" w:rsidRPr="007F08C3">
        <w:rPr>
          <w:rFonts w:asciiTheme="minorHAnsi" w:hAnsiTheme="minorHAnsi" w:cstheme="minorHAnsi"/>
          <w:color w:val="auto"/>
        </w:rPr>
        <w:t xml:space="preserve">BOLD-fMRI </w:t>
      </w:r>
      <w:r w:rsidR="00590AAF" w:rsidRPr="007F08C3">
        <w:rPr>
          <w:rFonts w:asciiTheme="minorHAnsi" w:hAnsiTheme="minorHAnsi" w:cstheme="minorHAnsi"/>
          <w:color w:val="auto"/>
        </w:rPr>
        <w:t xml:space="preserve">time course and </w:t>
      </w:r>
      <w:r w:rsidR="0041560E" w:rsidRPr="007F08C3">
        <w:rPr>
          <w:rFonts w:asciiTheme="minorHAnsi" w:hAnsiTheme="minorHAnsi" w:cstheme="minorHAnsi"/>
          <w:color w:val="auto"/>
        </w:rPr>
        <w:t xml:space="preserve">functional </w:t>
      </w:r>
      <w:r w:rsidR="00590AAF" w:rsidRPr="007F08C3">
        <w:rPr>
          <w:rFonts w:asciiTheme="minorHAnsi" w:hAnsiTheme="minorHAnsi" w:cstheme="minorHAnsi"/>
          <w:color w:val="auto"/>
        </w:rPr>
        <w:t xml:space="preserve">maps with </w:t>
      </w:r>
      <w:r w:rsidR="00A47A9F" w:rsidRPr="007F08C3">
        <w:rPr>
          <w:rFonts w:asciiTheme="minorHAnsi" w:hAnsiTheme="minorHAnsi" w:cstheme="minorHAnsi"/>
          <w:color w:val="auto"/>
        </w:rPr>
        <w:t>electrical</w:t>
      </w:r>
      <w:r w:rsidR="00730417" w:rsidRPr="007F08C3">
        <w:rPr>
          <w:rFonts w:asciiTheme="minorHAnsi" w:hAnsiTheme="minorHAnsi" w:cstheme="minorHAnsi"/>
          <w:color w:val="auto"/>
        </w:rPr>
        <w:t xml:space="preserve"> forepaw</w:t>
      </w:r>
      <w:r w:rsidR="00A47A9F" w:rsidRPr="007F08C3">
        <w:rPr>
          <w:rFonts w:asciiTheme="minorHAnsi" w:hAnsiTheme="minorHAnsi" w:cstheme="minorHAnsi"/>
          <w:color w:val="auto"/>
        </w:rPr>
        <w:t xml:space="preserve"> </w:t>
      </w:r>
      <w:r w:rsidR="00590AAF" w:rsidRPr="007F08C3">
        <w:rPr>
          <w:rFonts w:asciiTheme="minorHAnsi" w:hAnsiTheme="minorHAnsi" w:cstheme="minorHAnsi"/>
          <w:color w:val="auto"/>
        </w:rPr>
        <w:t>stimulation (3 Hz, 4 s, pulse width 300 us, 2.5 mA)</w:t>
      </w:r>
      <w:r w:rsidR="0041560E" w:rsidRPr="007F08C3">
        <w:rPr>
          <w:rFonts w:asciiTheme="minorHAnsi" w:hAnsiTheme="minorHAnsi" w:cstheme="minorHAnsi"/>
          <w:color w:val="auto"/>
        </w:rPr>
        <w:t>.</w:t>
      </w:r>
      <w:r w:rsidR="001F3464" w:rsidRPr="007F08C3">
        <w:rPr>
          <w:rFonts w:asciiTheme="minorHAnsi" w:hAnsiTheme="minorHAnsi" w:cstheme="minorHAnsi"/>
          <w:color w:val="auto"/>
        </w:rPr>
        <w:t xml:space="preserve"> The fMRI design paradigm comprises </w:t>
      </w:r>
      <w:r w:rsidR="006F6C27" w:rsidRPr="007F08C3">
        <w:rPr>
          <w:rFonts w:asciiTheme="minorHAnsi" w:hAnsiTheme="minorHAnsi" w:cstheme="minorHAnsi"/>
          <w:color w:val="auto"/>
        </w:rPr>
        <w:t>10 pre-stimulation scans, 3 stimulation</w:t>
      </w:r>
      <w:r w:rsidR="003C5378" w:rsidRPr="007F08C3">
        <w:rPr>
          <w:rFonts w:asciiTheme="minorHAnsi" w:hAnsiTheme="minorHAnsi" w:cstheme="minorHAnsi"/>
          <w:color w:val="auto"/>
        </w:rPr>
        <w:t xml:space="preserve"> scans</w:t>
      </w:r>
      <w:r w:rsidR="00B83E01" w:rsidRPr="007F08C3">
        <w:rPr>
          <w:rFonts w:asciiTheme="minorHAnsi" w:hAnsiTheme="minorHAnsi" w:cstheme="minorHAnsi"/>
          <w:color w:val="auto"/>
        </w:rPr>
        <w:t>,</w:t>
      </w:r>
      <w:r w:rsidR="006F6C27" w:rsidRPr="007F08C3">
        <w:rPr>
          <w:rFonts w:asciiTheme="minorHAnsi" w:hAnsiTheme="minorHAnsi" w:cstheme="minorHAnsi"/>
          <w:color w:val="auto"/>
        </w:rPr>
        <w:t xml:space="preserve"> and 12 inter-stimulation scans</w:t>
      </w:r>
      <w:r w:rsidR="00B9175E" w:rsidRPr="007F08C3">
        <w:rPr>
          <w:rFonts w:asciiTheme="minorHAnsi" w:hAnsiTheme="minorHAnsi" w:cstheme="minorHAnsi"/>
          <w:color w:val="auto"/>
        </w:rPr>
        <w:t xml:space="preserve"> with </w:t>
      </w:r>
      <w:r w:rsidR="00531FA2" w:rsidRPr="007F08C3">
        <w:rPr>
          <w:rFonts w:asciiTheme="minorHAnsi" w:hAnsiTheme="minorHAnsi" w:cstheme="minorHAnsi"/>
          <w:color w:val="auto"/>
        </w:rPr>
        <w:t xml:space="preserve">a </w:t>
      </w:r>
      <w:r w:rsidR="00B9175E" w:rsidRPr="007F08C3">
        <w:rPr>
          <w:rFonts w:asciiTheme="minorHAnsi" w:hAnsiTheme="minorHAnsi" w:cstheme="minorHAnsi"/>
          <w:color w:val="auto"/>
        </w:rPr>
        <w:t>total</w:t>
      </w:r>
      <w:r w:rsidR="00531FA2" w:rsidRPr="007F08C3">
        <w:rPr>
          <w:rFonts w:asciiTheme="minorHAnsi" w:hAnsiTheme="minorHAnsi" w:cstheme="minorHAnsi"/>
          <w:color w:val="auto"/>
        </w:rPr>
        <w:t xml:space="preserve"> of</w:t>
      </w:r>
      <w:r w:rsidR="00B9175E" w:rsidRPr="007F08C3">
        <w:rPr>
          <w:rFonts w:asciiTheme="minorHAnsi" w:hAnsiTheme="minorHAnsi" w:cstheme="minorHAnsi"/>
          <w:color w:val="auto"/>
        </w:rPr>
        <w:t xml:space="preserve"> 8 epochs (130 </w:t>
      </w:r>
      <w:r w:rsidR="00CC4D8E" w:rsidRPr="007F08C3">
        <w:rPr>
          <w:rFonts w:asciiTheme="minorHAnsi" w:hAnsiTheme="minorHAnsi" w:cstheme="minorHAnsi"/>
          <w:color w:val="auto"/>
        </w:rPr>
        <w:t>scans</w:t>
      </w:r>
      <w:r w:rsidR="00163AF2" w:rsidRPr="007F08C3">
        <w:rPr>
          <w:rFonts w:asciiTheme="minorHAnsi" w:hAnsiTheme="minorHAnsi" w:cstheme="minorHAnsi"/>
          <w:color w:val="auto"/>
        </w:rPr>
        <w:t>)</w:t>
      </w:r>
      <w:r w:rsidR="006F0C14" w:rsidRPr="007F08C3">
        <w:rPr>
          <w:rFonts w:asciiTheme="minorHAnsi" w:hAnsiTheme="minorHAnsi" w:cstheme="minorHAnsi"/>
          <w:color w:val="auto"/>
        </w:rPr>
        <w:t>.</w:t>
      </w:r>
      <w:r w:rsidR="00214C76" w:rsidRPr="007F08C3">
        <w:rPr>
          <w:rFonts w:asciiTheme="minorHAnsi" w:hAnsiTheme="minorHAnsi" w:cstheme="minorHAnsi"/>
          <w:color w:val="auto"/>
        </w:rPr>
        <w:t xml:space="preserve"> </w:t>
      </w:r>
      <w:r w:rsidR="007E63BB" w:rsidRPr="007F08C3">
        <w:rPr>
          <w:rFonts w:asciiTheme="minorHAnsi" w:hAnsiTheme="minorHAnsi" w:cstheme="minorHAnsi"/>
          <w:color w:val="auto"/>
        </w:rPr>
        <w:t>The</w:t>
      </w:r>
      <w:r w:rsidR="00214C76" w:rsidRPr="007F08C3">
        <w:rPr>
          <w:rFonts w:asciiTheme="minorHAnsi" w:hAnsiTheme="minorHAnsi" w:cstheme="minorHAnsi"/>
          <w:color w:val="auto"/>
        </w:rPr>
        <w:t xml:space="preserve"> total </w:t>
      </w:r>
      <w:r w:rsidR="00CC4D8E" w:rsidRPr="007F08C3">
        <w:rPr>
          <w:rFonts w:asciiTheme="minorHAnsi" w:hAnsiTheme="minorHAnsi" w:cstheme="minorHAnsi"/>
          <w:color w:val="auto"/>
        </w:rPr>
        <w:t xml:space="preserve">scan time is </w:t>
      </w:r>
      <w:r w:rsidR="00214C76" w:rsidRPr="007F08C3">
        <w:rPr>
          <w:rFonts w:asciiTheme="minorHAnsi" w:hAnsiTheme="minorHAnsi" w:cstheme="minorHAnsi"/>
          <w:color w:val="auto"/>
        </w:rPr>
        <w:t>3 min 15 sec</w:t>
      </w:r>
      <w:r w:rsidR="00623F4D" w:rsidRPr="007F08C3">
        <w:rPr>
          <w:rFonts w:asciiTheme="minorHAnsi" w:hAnsiTheme="minorHAnsi" w:cstheme="minorHAnsi"/>
          <w:color w:val="auto"/>
        </w:rPr>
        <w:t xml:space="preserve"> (</w:t>
      </w:r>
      <w:r w:rsidR="00B23F75" w:rsidRPr="007F08C3">
        <w:rPr>
          <w:rFonts w:asciiTheme="minorHAnsi" w:hAnsiTheme="minorHAnsi" w:cstheme="minorHAnsi"/>
          <w:color w:val="auto"/>
        </w:rPr>
        <w:t>195</w:t>
      </w:r>
      <w:r w:rsidR="00214C76" w:rsidRPr="007F08C3">
        <w:rPr>
          <w:rFonts w:asciiTheme="minorHAnsi" w:hAnsiTheme="minorHAnsi" w:cstheme="minorHAnsi"/>
          <w:color w:val="auto"/>
        </w:rPr>
        <w:t xml:space="preserve"> sec</w:t>
      </w:r>
      <w:r w:rsidR="00623F4D" w:rsidRPr="007F08C3">
        <w:rPr>
          <w:rFonts w:asciiTheme="minorHAnsi" w:hAnsiTheme="minorHAnsi" w:cstheme="minorHAnsi"/>
          <w:color w:val="auto"/>
        </w:rPr>
        <w:t>)</w:t>
      </w:r>
      <w:r w:rsidR="00214C76" w:rsidRPr="007F08C3">
        <w:rPr>
          <w:rFonts w:asciiTheme="minorHAnsi" w:hAnsiTheme="minorHAnsi" w:cstheme="minorHAnsi"/>
          <w:color w:val="auto"/>
        </w:rPr>
        <w:t>.</w:t>
      </w:r>
      <w:r w:rsidR="000E342F" w:rsidRPr="007F08C3">
        <w:rPr>
          <w:rFonts w:asciiTheme="minorHAnsi" w:hAnsiTheme="minorHAnsi" w:cstheme="minorHAnsi"/>
          <w:color w:val="auto"/>
        </w:rPr>
        <w:t xml:space="preserve"> </w:t>
      </w:r>
      <w:r w:rsidR="006008A4" w:rsidRPr="007F08C3">
        <w:rPr>
          <w:rFonts w:asciiTheme="minorHAnsi" w:hAnsiTheme="minorHAnsi" w:cstheme="minorHAnsi"/>
          <w:b/>
          <w:color w:val="auto"/>
        </w:rPr>
        <w:t xml:space="preserve">Figure </w:t>
      </w:r>
      <w:r w:rsidR="009D1690" w:rsidRPr="007F08C3">
        <w:rPr>
          <w:rFonts w:asciiTheme="minorHAnsi" w:hAnsiTheme="minorHAnsi" w:cstheme="minorHAnsi"/>
          <w:b/>
          <w:color w:val="auto"/>
        </w:rPr>
        <w:t xml:space="preserve">3 </w:t>
      </w:r>
      <w:r w:rsidR="00015FB0" w:rsidRPr="007F08C3">
        <w:rPr>
          <w:rFonts w:asciiTheme="minorHAnsi" w:hAnsiTheme="minorHAnsi" w:cstheme="minorHAnsi"/>
          <w:color w:val="auto"/>
        </w:rPr>
        <w:t xml:space="preserve">shows </w:t>
      </w:r>
      <w:r w:rsidR="00415E04" w:rsidRPr="007F08C3">
        <w:rPr>
          <w:rFonts w:asciiTheme="minorHAnsi" w:hAnsiTheme="minorHAnsi" w:cstheme="minorHAnsi"/>
          <w:color w:val="auto"/>
        </w:rPr>
        <w:t xml:space="preserve">the </w:t>
      </w:r>
      <w:r w:rsidR="00015FB0" w:rsidRPr="007F08C3">
        <w:rPr>
          <w:rFonts w:asciiTheme="minorHAnsi" w:hAnsiTheme="minorHAnsi" w:cstheme="minorHAnsi"/>
          <w:color w:val="auto"/>
        </w:rPr>
        <w:t>voxel</w:t>
      </w:r>
      <w:r w:rsidR="000D452E" w:rsidRPr="007F08C3">
        <w:rPr>
          <w:rFonts w:asciiTheme="minorHAnsi" w:hAnsiTheme="minorHAnsi" w:cstheme="minorHAnsi"/>
          <w:color w:val="auto"/>
        </w:rPr>
        <w:t>-</w:t>
      </w:r>
      <w:r w:rsidR="00275E95" w:rsidRPr="007F08C3">
        <w:rPr>
          <w:rFonts w:asciiTheme="minorHAnsi" w:hAnsiTheme="minorHAnsi" w:cstheme="minorHAnsi"/>
          <w:color w:val="auto"/>
        </w:rPr>
        <w:t>wise time course</w:t>
      </w:r>
      <w:r w:rsidR="003E39A7" w:rsidRPr="007F08C3">
        <w:rPr>
          <w:rFonts w:asciiTheme="minorHAnsi" w:hAnsiTheme="minorHAnsi" w:cstheme="minorHAnsi"/>
          <w:color w:val="auto"/>
        </w:rPr>
        <w:t xml:space="preserve"> (black line)</w:t>
      </w:r>
      <w:r w:rsidR="00015FB0" w:rsidRPr="007F08C3">
        <w:rPr>
          <w:rFonts w:asciiTheme="minorHAnsi" w:hAnsiTheme="minorHAnsi" w:cstheme="minorHAnsi"/>
          <w:color w:val="auto"/>
        </w:rPr>
        <w:t xml:space="preserve"> </w:t>
      </w:r>
      <w:r w:rsidR="00F22449" w:rsidRPr="007F08C3">
        <w:rPr>
          <w:rFonts w:asciiTheme="minorHAnsi" w:hAnsiTheme="minorHAnsi" w:cstheme="minorHAnsi"/>
          <w:color w:val="auto"/>
        </w:rPr>
        <w:t>of</w:t>
      </w:r>
      <w:r w:rsidR="003E39A7" w:rsidRPr="007F08C3">
        <w:rPr>
          <w:rFonts w:asciiTheme="minorHAnsi" w:hAnsiTheme="minorHAnsi" w:cstheme="minorHAnsi"/>
          <w:color w:val="auto"/>
        </w:rPr>
        <w:t xml:space="preserve"> the</w:t>
      </w:r>
      <w:r w:rsidR="00B743B9" w:rsidRPr="007F08C3">
        <w:rPr>
          <w:rFonts w:asciiTheme="minorHAnsi" w:hAnsiTheme="minorHAnsi" w:cstheme="minorHAnsi"/>
          <w:color w:val="auto"/>
        </w:rPr>
        <w:t xml:space="preserve"> </w:t>
      </w:r>
      <w:r w:rsidR="009D1690" w:rsidRPr="007F08C3">
        <w:rPr>
          <w:rFonts w:asciiTheme="minorHAnsi" w:hAnsiTheme="minorHAnsi" w:cstheme="minorHAnsi"/>
          <w:color w:val="auto"/>
        </w:rPr>
        <w:t>contra</w:t>
      </w:r>
      <w:r w:rsidR="00275E95" w:rsidRPr="007F08C3">
        <w:rPr>
          <w:rFonts w:asciiTheme="minorHAnsi" w:hAnsiTheme="minorHAnsi" w:cstheme="minorHAnsi"/>
          <w:color w:val="auto"/>
        </w:rPr>
        <w:t xml:space="preserve">lateral FP-S1 </w:t>
      </w:r>
      <w:r w:rsidR="0041560E" w:rsidRPr="007F08C3">
        <w:rPr>
          <w:rFonts w:asciiTheme="minorHAnsi" w:hAnsiTheme="minorHAnsi" w:cstheme="minorHAnsi"/>
          <w:color w:val="auto"/>
        </w:rPr>
        <w:t>corresponding to the block-design</w:t>
      </w:r>
      <w:r w:rsidR="003E39A7" w:rsidRPr="007F08C3">
        <w:rPr>
          <w:rFonts w:asciiTheme="minorHAnsi" w:hAnsiTheme="minorHAnsi" w:cstheme="minorHAnsi"/>
          <w:color w:val="auto"/>
        </w:rPr>
        <w:t xml:space="preserve"> paradigm (red line)</w:t>
      </w:r>
      <w:r w:rsidR="0041560E" w:rsidRPr="007F08C3">
        <w:rPr>
          <w:rFonts w:asciiTheme="minorHAnsi" w:hAnsiTheme="minorHAnsi" w:cstheme="minorHAnsi"/>
          <w:color w:val="auto"/>
        </w:rPr>
        <w:t xml:space="preserve"> </w:t>
      </w:r>
      <w:r w:rsidR="009B64BC" w:rsidRPr="007F08C3">
        <w:rPr>
          <w:rFonts w:asciiTheme="minorHAnsi" w:hAnsiTheme="minorHAnsi" w:cstheme="minorHAnsi"/>
          <w:color w:val="auto"/>
        </w:rPr>
        <w:t xml:space="preserve">in </w:t>
      </w:r>
      <w:r w:rsidR="0041560E" w:rsidRPr="007F08C3">
        <w:rPr>
          <w:rFonts w:asciiTheme="minorHAnsi" w:hAnsiTheme="minorHAnsi" w:cstheme="minorHAnsi"/>
          <w:color w:val="auto"/>
        </w:rPr>
        <w:t xml:space="preserve">the </w:t>
      </w:r>
      <w:r w:rsidR="009B64BC" w:rsidRPr="007F08C3">
        <w:rPr>
          <w:rFonts w:asciiTheme="minorHAnsi" w:hAnsiTheme="minorHAnsi" w:cstheme="minorHAnsi"/>
          <w:color w:val="auto"/>
        </w:rPr>
        <w:t>real-time</w:t>
      </w:r>
      <w:r w:rsidR="0041560E" w:rsidRPr="007F08C3">
        <w:rPr>
          <w:rFonts w:asciiTheme="minorHAnsi" w:hAnsiTheme="minorHAnsi" w:cstheme="minorHAnsi"/>
          <w:color w:val="auto"/>
        </w:rPr>
        <w:t xml:space="preserve"> acquisition</w:t>
      </w:r>
      <w:r w:rsidR="009B64BC" w:rsidRPr="007F08C3">
        <w:rPr>
          <w:rFonts w:asciiTheme="minorHAnsi" w:hAnsiTheme="minorHAnsi" w:cstheme="minorHAnsi"/>
          <w:color w:val="auto"/>
        </w:rPr>
        <w:t xml:space="preserve"> </w:t>
      </w:r>
      <w:r w:rsidR="0041560E" w:rsidRPr="007F08C3">
        <w:rPr>
          <w:rFonts w:asciiTheme="minorHAnsi" w:hAnsiTheme="minorHAnsi" w:cstheme="minorHAnsi"/>
          <w:color w:val="auto"/>
        </w:rPr>
        <w:t xml:space="preserve">format. </w:t>
      </w:r>
      <w:r w:rsidR="00000282" w:rsidRPr="007F08C3">
        <w:rPr>
          <w:rFonts w:asciiTheme="minorHAnsi" w:hAnsiTheme="minorHAnsi" w:cstheme="minorHAnsi"/>
          <w:color w:val="auto"/>
        </w:rPr>
        <w:t xml:space="preserve"> </w:t>
      </w:r>
      <w:r w:rsidR="00015FB0" w:rsidRPr="007F08C3">
        <w:rPr>
          <w:rFonts w:asciiTheme="minorHAnsi" w:hAnsiTheme="minorHAnsi" w:cstheme="minorHAnsi"/>
          <w:b/>
          <w:color w:val="auto"/>
        </w:rPr>
        <w:t xml:space="preserve">Figure </w:t>
      </w:r>
      <w:r w:rsidR="003D0661" w:rsidRPr="007F08C3">
        <w:rPr>
          <w:rFonts w:asciiTheme="minorHAnsi" w:hAnsiTheme="minorHAnsi" w:cstheme="minorHAnsi"/>
          <w:b/>
          <w:color w:val="auto"/>
        </w:rPr>
        <w:t>4</w:t>
      </w:r>
      <w:r w:rsidR="00015FB0" w:rsidRPr="007F08C3">
        <w:rPr>
          <w:rFonts w:asciiTheme="minorHAnsi" w:hAnsiTheme="minorHAnsi" w:cstheme="minorHAnsi"/>
          <w:color w:val="auto"/>
        </w:rPr>
        <w:t xml:space="preserve"> shows </w:t>
      </w:r>
      <w:r w:rsidR="00FD242E" w:rsidRPr="007F08C3">
        <w:rPr>
          <w:rFonts w:asciiTheme="minorHAnsi" w:hAnsiTheme="minorHAnsi" w:cstheme="minorHAnsi"/>
          <w:color w:val="auto"/>
        </w:rPr>
        <w:t xml:space="preserve">the </w:t>
      </w:r>
      <w:r w:rsidR="00B743B9" w:rsidRPr="007F08C3">
        <w:rPr>
          <w:rFonts w:asciiTheme="minorHAnsi" w:hAnsiTheme="minorHAnsi" w:cstheme="minorHAnsi"/>
          <w:color w:val="auto"/>
        </w:rPr>
        <w:t>activated</w:t>
      </w:r>
      <w:r w:rsidR="00FD242E" w:rsidRPr="007F08C3">
        <w:rPr>
          <w:rFonts w:asciiTheme="minorHAnsi" w:hAnsiTheme="minorHAnsi" w:cstheme="minorHAnsi"/>
          <w:color w:val="auto"/>
        </w:rPr>
        <w:t xml:space="preserve"> BOLD</w:t>
      </w:r>
      <w:r w:rsidR="00B743B9" w:rsidRPr="007F08C3">
        <w:rPr>
          <w:rFonts w:asciiTheme="minorHAnsi" w:hAnsiTheme="minorHAnsi" w:cstheme="minorHAnsi"/>
          <w:color w:val="auto"/>
        </w:rPr>
        <w:t xml:space="preserve"> </w:t>
      </w:r>
      <w:r w:rsidR="008F7C37" w:rsidRPr="007F08C3">
        <w:rPr>
          <w:rFonts w:asciiTheme="minorHAnsi" w:hAnsiTheme="minorHAnsi" w:cstheme="minorHAnsi"/>
          <w:color w:val="auto"/>
        </w:rPr>
        <w:t>map</w:t>
      </w:r>
      <w:r w:rsidR="005A321A" w:rsidRPr="007F08C3">
        <w:rPr>
          <w:rFonts w:asciiTheme="minorHAnsi" w:hAnsiTheme="minorHAnsi" w:cstheme="minorHAnsi"/>
          <w:color w:val="auto"/>
        </w:rPr>
        <w:t>s</w:t>
      </w:r>
      <w:r w:rsidR="005F04AA" w:rsidRPr="007F08C3">
        <w:rPr>
          <w:rFonts w:asciiTheme="minorHAnsi" w:hAnsiTheme="minorHAnsi" w:cstheme="minorHAnsi"/>
          <w:color w:val="auto"/>
        </w:rPr>
        <w:t xml:space="preserve"> </w:t>
      </w:r>
      <w:r w:rsidR="00B743B9" w:rsidRPr="007F08C3">
        <w:rPr>
          <w:rFonts w:asciiTheme="minorHAnsi" w:hAnsiTheme="minorHAnsi" w:cstheme="minorHAnsi"/>
          <w:color w:val="auto"/>
        </w:rPr>
        <w:t xml:space="preserve">corresponding to </w:t>
      </w:r>
      <w:r w:rsidR="0041560E" w:rsidRPr="007F08C3">
        <w:rPr>
          <w:rFonts w:asciiTheme="minorHAnsi" w:hAnsiTheme="minorHAnsi" w:cstheme="minorHAnsi"/>
          <w:color w:val="auto"/>
        </w:rPr>
        <w:t>the</w:t>
      </w:r>
      <w:r w:rsidR="00B743B9" w:rsidRPr="007F08C3">
        <w:rPr>
          <w:rFonts w:asciiTheme="minorHAnsi" w:hAnsiTheme="minorHAnsi" w:cstheme="minorHAnsi"/>
          <w:color w:val="auto"/>
        </w:rPr>
        <w:t xml:space="preserve"> electrical </w:t>
      </w:r>
      <w:r w:rsidR="00F713AD" w:rsidRPr="007F08C3">
        <w:rPr>
          <w:rFonts w:asciiTheme="minorHAnsi" w:hAnsiTheme="minorHAnsi" w:cstheme="minorHAnsi"/>
          <w:color w:val="auto"/>
        </w:rPr>
        <w:t xml:space="preserve">forepaw </w:t>
      </w:r>
      <w:r w:rsidR="00B743B9" w:rsidRPr="007F08C3">
        <w:rPr>
          <w:rFonts w:asciiTheme="minorHAnsi" w:hAnsiTheme="minorHAnsi" w:cstheme="minorHAnsi"/>
          <w:color w:val="auto"/>
        </w:rPr>
        <w:t xml:space="preserve">stimulation. </w:t>
      </w:r>
      <w:r w:rsidR="00765EE2" w:rsidRPr="007F08C3">
        <w:rPr>
          <w:rFonts w:asciiTheme="minorHAnsi" w:hAnsiTheme="minorHAnsi" w:cstheme="minorHAnsi"/>
          <w:color w:val="auto"/>
        </w:rPr>
        <w:t xml:space="preserve">The activated regions are detected and displayed as the </w:t>
      </w:r>
      <w:r w:rsidR="005E0CEC" w:rsidRPr="007F08C3">
        <w:rPr>
          <w:rFonts w:asciiTheme="minorHAnsi" w:hAnsiTheme="minorHAnsi" w:cstheme="minorHAnsi"/>
          <w:color w:val="auto"/>
        </w:rPr>
        <w:t xml:space="preserve">colored </w:t>
      </w:r>
      <w:r w:rsidR="00765EE2" w:rsidRPr="007F08C3">
        <w:rPr>
          <w:rFonts w:asciiTheme="minorHAnsi" w:hAnsiTheme="minorHAnsi" w:cstheme="minorHAnsi"/>
          <w:color w:val="auto"/>
        </w:rPr>
        <w:t>c</w:t>
      </w:r>
      <w:r w:rsidR="005E0CEC" w:rsidRPr="007F08C3">
        <w:rPr>
          <w:rFonts w:asciiTheme="minorHAnsi" w:hAnsiTheme="minorHAnsi" w:cstheme="minorHAnsi"/>
          <w:color w:val="auto"/>
        </w:rPr>
        <w:t>lusters</w:t>
      </w:r>
      <w:r w:rsidR="00DA7D7E" w:rsidRPr="007F08C3">
        <w:rPr>
          <w:rFonts w:asciiTheme="minorHAnsi" w:hAnsiTheme="minorHAnsi" w:cstheme="minorHAnsi"/>
          <w:color w:val="auto"/>
        </w:rPr>
        <w:t xml:space="preserve"> (red and yellow colors)</w:t>
      </w:r>
      <w:r w:rsidR="005C5963" w:rsidRPr="007F08C3">
        <w:rPr>
          <w:rFonts w:asciiTheme="minorHAnsi" w:hAnsiTheme="minorHAnsi" w:cstheme="minorHAnsi"/>
          <w:color w:val="auto"/>
        </w:rPr>
        <w:t>.</w:t>
      </w:r>
      <w:r w:rsidR="007846F3" w:rsidRPr="007F08C3">
        <w:rPr>
          <w:rFonts w:asciiTheme="minorHAnsi" w:hAnsiTheme="minorHAnsi" w:cstheme="minorHAnsi"/>
          <w:color w:val="auto"/>
        </w:rPr>
        <w:t xml:space="preserve"> </w:t>
      </w:r>
      <w:r w:rsidR="00DA7D7E" w:rsidRPr="007F08C3">
        <w:rPr>
          <w:rFonts w:asciiTheme="minorHAnsi" w:hAnsiTheme="minorHAnsi" w:cstheme="minorHAnsi"/>
          <w:color w:val="auto"/>
        </w:rPr>
        <w:t>E</w:t>
      </w:r>
      <w:r w:rsidR="007846F3" w:rsidRPr="007F08C3">
        <w:rPr>
          <w:rFonts w:asciiTheme="minorHAnsi" w:hAnsiTheme="minorHAnsi" w:cstheme="minorHAnsi"/>
          <w:color w:val="auto"/>
        </w:rPr>
        <w:t>xperimenters can</w:t>
      </w:r>
      <w:r w:rsidR="003962EA" w:rsidRPr="007F08C3">
        <w:rPr>
          <w:rFonts w:asciiTheme="minorHAnsi" w:hAnsiTheme="minorHAnsi" w:cstheme="minorHAnsi"/>
          <w:color w:val="auto"/>
        </w:rPr>
        <w:t xml:space="preserve"> </w:t>
      </w:r>
      <w:r w:rsidR="003E3BD2" w:rsidRPr="007F08C3">
        <w:rPr>
          <w:rFonts w:asciiTheme="minorHAnsi" w:hAnsiTheme="minorHAnsi" w:cstheme="minorHAnsi"/>
          <w:color w:val="auto"/>
        </w:rPr>
        <w:t>use</w:t>
      </w:r>
      <w:r w:rsidR="00601C18" w:rsidRPr="007F08C3">
        <w:rPr>
          <w:rFonts w:asciiTheme="minorHAnsi" w:hAnsiTheme="minorHAnsi" w:cstheme="minorHAnsi"/>
          <w:color w:val="auto"/>
        </w:rPr>
        <w:t xml:space="preserve"> the</w:t>
      </w:r>
      <w:r w:rsidR="003E3BD2" w:rsidRPr="007F08C3">
        <w:rPr>
          <w:rFonts w:asciiTheme="minorHAnsi" w:hAnsiTheme="minorHAnsi" w:cstheme="minorHAnsi"/>
          <w:color w:val="auto"/>
        </w:rPr>
        <w:t xml:space="preserve"> </w:t>
      </w:r>
      <w:r w:rsidR="00974984" w:rsidRPr="007F08C3">
        <w:rPr>
          <w:rFonts w:asciiTheme="minorHAnsi" w:hAnsiTheme="minorHAnsi" w:cstheme="minorHAnsi"/>
          <w:color w:val="auto"/>
        </w:rPr>
        <w:t xml:space="preserve">“Clusters” function in </w:t>
      </w:r>
      <w:r w:rsidR="0041560E" w:rsidRPr="007F08C3">
        <w:rPr>
          <w:rFonts w:asciiTheme="minorHAnsi" w:hAnsiTheme="minorHAnsi" w:cstheme="minorHAnsi"/>
          <w:color w:val="auto"/>
        </w:rPr>
        <w:t xml:space="preserve">the </w:t>
      </w:r>
      <w:r w:rsidR="00974984" w:rsidRPr="007F08C3">
        <w:rPr>
          <w:rFonts w:asciiTheme="minorHAnsi" w:hAnsiTheme="minorHAnsi" w:cstheme="minorHAnsi"/>
          <w:color w:val="auto"/>
        </w:rPr>
        <w:t xml:space="preserve">AFNI software to </w:t>
      </w:r>
      <w:r w:rsidR="00925392" w:rsidRPr="007F08C3">
        <w:rPr>
          <w:rFonts w:asciiTheme="minorHAnsi" w:hAnsiTheme="minorHAnsi" w:cstheme="minorHAnsi"/>
          <w:color w:val="auto"/>
        </w:rPr>
        <w:t>interactive</w:t>
      </w:r>
      <w:r w:rsidR="007846F3" w:rsidRPr="007F08C3">
        <w:rPr>
          <w:rFonts w:asciiTheme="minorHAnsi" w:hAnsiTheme="minorHAnsi" w:cstheme="minorHAnsi"/>
          <w:color w:val="auto"/>
        </w:rPr>
        <w:t>ly</w:t>
      </w:r>
      <w:r w:rsidR="00925392" w:rsidRPr="007F08C3">
        <w:rPr>
          <w:rFonts w:asciiTheme="minorHAnsi" w:hAnsiTheme="minorHAnsi" w:cstheme="minorHAnsi"/>
          <w:color w:val="auto"/>
        </w:rPr>
        <w:t xml:space="preserve"> explor</w:t>
      </w:r>
      <w:r w:rsidR="007846F3" w:rsidRPr="007F08C3">
        <w:rPr>
          <w:rFonts w:asciiTheme="minorHAnsi" w:hAnsiTheme="minorHAnsi" w:cstheme="minorHAnsi"/>
          <w:color w:val="auto"/>
        </w:rPr>
        <w:t xml:space="preserve">e </w:t>
      </w:r>
      <w:r w:rsidR="00A43D18" w:rsidRPr="007F08C3">
        <w:rPr>
          <w:rFonts w:asciiTheme="minorHAnsi" w:hAnsiTheme="minorHAnsi" w:cstheme="minorHAnsi"/>
          <w:color w:val="auto"/>
        </w:rPr>
        <w:t xml:space="preserve">clustered volumes </w:t>
      </w:r>
      <w:r w:rsidR="00974984" w:rsidRPr="007F08C3">
        <w:rPr>
          <w:rFonts w:asciiTheme="minorHAnsi" w:hAnsiTheme="minorHAnsi" w:cstheme="minorHAnsi"/>
          <w:color w:val="auto"/>
        </w:rPr>
        <w:t>and</w:t>
      </w:r>
      <w:r w:rsidR="00A43D18" w:rsidRPr="007F08C3">
        <w:rPr>
          <w:rFonts w:asciiTheme="minorHAnsi" w:hAnsiTheme="minorHAnsi" w:cstheme="minorHAnsi"/>
          <w:color w:val="auto"/>
        </w:rPr>
        <w:t xml:space="preserve"> display</w:t>
      </w:r>
      <w:r w:rsidR="00974984" w:rsidRPr="007F08C3">
        <w:rPr>
          <w:rFonts w:asciiTheme="minorHAnsi" w:hAnsiTheme="minorHAnsi" w:cstheme="minorHAnsi"/>
          <w:color w:val="auto"/>
        </w:rPr>
        <w:t xml:space="preserve"> them</w:t>
      </w:r>
      <w:r w:rsidR="00A43D18" w:rsidRPr="007F08C3">
        <w:rPr>
          <w:rFonts w:asciiTheme="minorHAnsi" w:hAnsiTheme="minorHAnsi" w:cstheme="minorHAnsi"/>
          <w:color w:val="auto"/>
        </w:rPr>
        <w:t xml:space="preserve"> as</w:t>
      </w:r>
      <w:r w:rsidR="0041560E" w:rsidRPr="007F08C3">
        <w:rPr>
          <w:rFonts w:asciiTheme="minorHAnsi" w:hAnsiTheme="minorHAnsi" w:cstheme="minorHAnsi"/>
          <w:color w:val="auto"/>
        </w:rPr>
        <w:t xml:space="preserve"> a</w:t>
      </w:r>
      <w:r w:rsidR="00747FDB" w:rsidRPr="007F08C3">
        <w:rPr>
          <w:rFonts w:asciiTheme="minorHAnsi" w:hAnsiTheme="minorHAnsi" w:cstheme="minorHAnsi"/>
          <w:color w:val="auto"/>
        </w:rPr>
        <w:t>n</w:t>
      </w:r>
      <w:r w:rsidR="00A43D18" w:rsidRPr="007F08C3">
        <w:rPr>
          <w:rFonts w:asciiTheme="minorHAnsi" w:hAnsiTheme="minorHAnsi" w:cstheme="minorHAnsi"/>
          <w:color w:val="auto"/>
        </w:rPr>
        <w:t xml:space="preserve"> overla</w:t>
      </w:r>
      <w:r w:rsidR="0041560E" w:rsidRPr="007F08C3">
        <w:rPr>
          <w:rFonts w:asciiTheme="minorHAnsi" w:hAnsiTheme="minorHAnsi" w:cstheme="minorHAnsi"/>
          <w:color w:val="auto"/>
        </w:rPr>
        <w:t>id color-coded image</w:t>
      </w:r>
      <w:r w:rsidR="00974984" w:rsidRPr="007F08C3">
        <w:rPr>
          <w:rFonts w:asciiTheme="minorHAnsi" w:hAnsiTheme="minorHAnsi" w:cstheme="minorHAnsi"/>
          <w:color w:val="auto"/>
        </w:rPr>
        <w:t>.</w:t>
      </w:r>
    </w:p>
    <w:p w14:paraId="7F5815FC" w14:textId="3133E33C" w:rsidR="004A71E4" w:rsidRPr="007F08C3" w:rsidRDefault="004A71E4" w:rsidP="00AB49D2">
      <w:pPr>
        <w:jc w:val="left"/>
        <w:rPr>
          <w:rFonts w:asciiTheme="minorHAnsi" w:hAnsiTheme="minorHAnsi" w:cstheme="minorHAnsi"/>
          <w:color w:val="auto"/>
        </w:rPr>
      </w:pPr>
    </w:p>
    <w:p w14:paraId="3C9083F6" w14:textId="7C2549E3" w:rsidR="00B32616" w:rsidRPr="007F08C3" w:rsidRDefault="00B32616" w:rsidP="00AB49D2">
      <w:pPr>
        <w:jc w:val="left"/>
        <w:rPr>
          <w:rFonts w:asciiTheme="minorHAnsi" w:hAnsiTheme="minorHAnsi" w:cstheme="minorHAnsi"/>
          <w:bCs/>
          <w:color w:val="auto"/>
        </w:rPr>
      </w:pPr>
      <w:r w:rsidRPr="007F08C3">
        <w:rPr>
          <w:rFonts w:asciiTheme="minorHAnsi" w:hAnsiTheme="minorHAnsi" w:cstheme="minorHAnsi"/>
          <w:b/>
          <w:color w:val="auto"/>
        </w:rPr>
        <w:t xml:space="preserve">FIGURE </w:t>
      </w:r>
      <w:r w:rsidR="0013621E" w:rsidRPr="007F08C3">
        <w:rPr>
          <w:rFonts w:asciiTheme="minorHAnsi" w:hAnsiTheme="minorHAnsi" w:cstheme="minorHAnsi"/>
          <w:b/>
          <w:color w:val="auto"/>
        </w:rPr>
        <w:t xml:space="preserve">AND TABLE </w:t>
      </w:r>
      <w:r w:rsidRPr="007F08C3">
        <w:rPr>
          <w:rFonts w:asciiTheme="minorHAnsi" w:hAnsiTheme="minorHAnsi" w:cstheme="minorHAnsi"/>
          <w:b/>
          <w:color w:val="auto"/>
        </w:rPr>
        <w:t>LEGENDS:</w:t>
      </w:r>
    </w:p>
    <w:p w14:paraId="2B235B2E" w14:textId="1192D7FE" w:rsidR="004E06B6" w:rsidRPr="007F08C3" w:rsidRDefault="004E06B6" w:rsidP="00AB49D2">
      <w:pPr>
        <w:jc w:val="left"/>
        <w:rPr>
          <w:rFonts w:asciiTheme="minorHAnsi" w:hAnsiTheme="minorHAnsi" w:cstheme="minorHAnsi"/>
          <w:color w:val="auto"/>
        </w:rPr>
      </w:pPr>
      <w:r w:rsidRPr="007F08C3">
        <w:rPr>
          <w:rFonts w:asciiTheme="minorHAnsi" w:hAnsiTheme="minorHAnsi" w:cstheme="minorHAnsi"/>
          <w:b/>
          <w:color w:val="auto"/>
        </w:rPr>
        <w:t>Figure 1</w:t>
      </w:r>
      <w:r w:rsidR="002F7D1E">
        <w:rPr>
          <w:rFonts w:asciiTheme="minorHAnsi" w:hAnsiTheme="minorHAnsi" w:cstheme="minorHAnsi"/>
          <w:b/>
          <w:color w:val="auto"/>
        </w:rPr>
        <w:t>:</w:t>
      </w:r>
      <w:r w:rsidRPr="007F08C3">
        <w:rPr>
          <w:rFonts w:asciiTheme="minorHAnsi" w:hAnsiTheme="minorHAnsi" w:cstheme="minorHAnsi"/>
          <w:b/>
          <w:color w:val="auto"/>
        </w:rPr>
        <w:t xml:space="preserve"> Real-time fMRI experimental </w:t>
      </w:r>
      <w:r w:rsidR="005A4047" w:rsidRPr="007F08C3">
        <w:rPr>
          <w:rFonts w:asciiTheme="minorHAnsi" w:hAnsiTheme="minorHAnsi" w:cstheme="minorHAnsi"/>
          <w:b/>
          <w:color w:val="auto"/>
        </w:rPr>
        <w:t>set-up</w:t>
      </w:r>
      <w:r w:rsidRPr="007F08C3">
        <w:rPr>
          <w:rFonts w:asciiTheme="minorHAnsi" w:hAnsiTheme="minorHAnsi" w:cstheme="minorHAnsi"/>
          <w:b/>
          <w:color w:val="auto"/>
        </w:rPr>
        <w:t xml:space="preserve"> for</w:t>
      </w:r>
      <w:r w:rsidR="009E1E98" w:rsidRPr="007F08C3">
        <w:rPr>
          <w:rFonts w:asciiTheme="minorHAnsi" w:hAnsiTheme="minorHAnsi" w:cstheme="minorHAnsi"/>
          <w:b/>
          <w:color w:val="auto"/>
        </w:rPr>
        <w:t xml:space="preserve"> </w:t>
      </w:r>
      <w:r w:rsidR="000D4866" w:rsidRPr="007F08C3">
        <w:rPr>
          <w:rFonts w:asciiTheme="minorHAnsi" w:hAnsiTheme="minorHAnsi" w:cstheme="minorHAnsi"/>
          <w:b/>
          <w:color w:val="auto"/>
        </w:rPr>
        <w:t xml:space="preserve">forepaw stimulation. </w:t>
      </w:r>
      <w:r w:rsidR="0002357F" w:rsidRPr="007F08C3">
        <w:rPr>
          <w:rFonts w:asciiTheme="minorHAnsi" w:hAnsiTheme="minorHAnsi" w:cstheme="minorHAnsi"/>
          <w:color w:val="auto"/>
        </w:rPr>
        <w:t xml:space="preserve">A simplified </w:t>
      </w:r>
      <w:r w:rsidR="00BA2F07" w:rsidRPr="007F08C3">
        <w:rPr>
          <w:rFonts w:asciiTheme="minorHAnsi" w:hAnsiTheme="minorHAnsi" w:cstheme="minorHAnsi"/>
          <w:color w:val="auto"/>
        </w:rPr>
        <w:t xml:space="preserve">schematic of the real-time fMRI </w:t>
      </w:r>
      <w:r w:rsidR="005A4047" w:rsidRPr="007F08C3">
        <w:rPr>
          <w:rFonts w:asciiTheme="minorHAnsi" w:hAnsiTheme="minorHAnsi" w:cstheme="minorHAnsi"/>
          <w:color w:val="auto"/>
        </w:rPr>
        <w:t>set-up</w:t>
      </w:r>
      <w:r w:rsidR="00BA2F07" w:rsidRPr="007F08C3">
        <w:rPr>
          <w:rFonts w:asciiTheme="minorHAnsi" w:hAnsiTheme="minorHAnsi" w:cstheme="minorHAnsi"/>
          <w:color w:val="auto"/>
        </w:rPr>
        <w:t xml:space="preserve"> and the flow</w:t>
      </w:r>
      <w:r w:rsidR="00B96FE9" w:rsidRPr="007F08C3">
        <w:rPr>
          <w:rFonts w:asciiTheme="minorHAnsi" w:hAnsiTheme="minorHAnsi" w:cstheme="minorHAnsi"/>
          <w:color w:val="auto"/>
        </w:rPr>
        <w:t xml:space="preserve"> (dashed lines)</w:t>
      </w:r>
      <w:r w:rsidR="00BA2F07" w:rsidRPr="007F08C3">
        <w:rPr>
          <w:rFonts w:asciiTheme="minorHAnsi" w:hAnsiTheme="minorHAnsi" w:cstheme="minorHAnsi"/>
          <w:color w:val="auto"/>
        </w:rPr>
        <w:t xml:space="preserve"> of </w:t>
      </w:r>
      <w:r w:rsidR="00C1042C" w:rsidRPr="007F08C3">
        <w:rPr>
          <w:rFonts w:asciiTheme="minorHAnsi" w:hAnsiTheme="minorHAnsi" w:cstheme="minorHAnsi"/>
          <w:color w:val="auto"/>
        </w:rPr>
        <w:t xml:space="preserve">the control parameters </w:t>
      </w:r>
      <w:r w:rsidR="00E101C8" w:rsidRPr="007F08C3">
        <w:rPr>
          <w:rFonts w:asciiTheme="minorHAnsi" w:hAnsiTheme="minorHAnsi" w:cstheme="minorHAnsi"/>
          <w:color w:val="auto"/>
        </w:rPr>
        <w:t>are shown</w:t>
      </w:r>
      <w:r w:rsidR="00BA2F07" w:rsidRPr="007F08C3">
        <w:rPr>
          <w:rFonts w:asciiTheme="minorHAnsi" w:hAnsiTheme="minorHAnsi" w:cstheme="minorHAnsi"/>
          <w:color w:val="auto"/>
        </w:rPr>
        <w:t>. One computer</w:t>
      </w:r>
      <w:r w:rsidR="005A1B9C" w:rsidRPr="007F08C3">
        <w:rPr>
          <w:rFonts w:asciiTheme="minorHAnsi" w:hAnsiTheme="minorHAnsi" w:cstheme="minorHAnsi"/>
          <w:color w:val="auto"/>
        </w:rPr>
        <w:t xml:space="preserve"> (left)</w:t>
      </w:r>
      <w:r w:rsidR="00BA2F07" w:rsidRPr="007F08C3">
        <w:rPr>
          <w:rFonts w:asciiTheme="minorHAnsi" w:hAnsiTheme="minorHAnsi" w:cstheme="minorHAnsi"/>
          <w:color w:val="auto"/>
        </w:rPr>
        <w:t xml:space="preserve"> is used</w:t>
      </w:r>
      <w:r w:rsidR="002B4A45" w:rsidRPr="007F08C3">
        <w:rPr>
          <w:rFonts w:asciiTheme="minorHAnsi" w:hAnsiTheme="minorHAnsi" w:cstheme="minorHAnsi"/>
          <w:color w:val="auto"/>
        </w:rPr>
        <w:t xml:space="preserve"> as </w:t>
      </w:r>
      <w:r w:rsidR="0018585C" w:rsidRPr="007F08C3">
        <w:rPr>
          <w:rFonts w:asciiTheme="minorHAnsi" w:hAnsiTheme="minorHAnsi" w:cstheme="minorHAnsi"/>
          <w:color w:val="auto"/>
        </w:rPr>
        <w:t xml:space="preserve">a </w:t>
      </w:r>
      <w:r w:rsidR="002B4A45" w:rsidRPr="007F08C3">
        <w:rPr>
          <w:rFonts w:asciiTheme="minorHAnsi" w:hAnsiTheme="minorHAnsi" w:cstheme="minorHAnsi"/>
          <w:color w:val="auto"/>
        </w:rPr>
        <w:t xml:space="preserve">console </w:t>
      </w:r>
      <w:r w:rsidR="00BA2F07" w:rsidRPr="007F08C3">
        <w:rPr>
          <w:rFonts w:asciiTheme="minorHAnsi" w:hAnsiTheme="minorHAnsi" w:cstheme="minorHAnsi"/>
          <w:color w:val="auto"/>
        </w:rPr>
        <w:t xml:space="preserve">for </w:t>
      </w:r>
      <w:r w:rsidR="0015693A" w:rsidRPr="007F08C3">
        <w:rPr>
          <w:rFonts w:asciiTheme="minorHAnsi" w:hAnsiTheme="minorHAnsi" w:cstheme="minorHAnsi"/>
          <w:color w:val="auto"/>
        </w:rPr>
        <w:t>pulse sequence</w:t>
      </w:r>
      <w:r w:rsidR="00150ECF" w:rsidRPr="007F08C3">
        <w:rPr>
          <w:rFonts w:asciiTheme="minorHAnsi" w:hAnsiTheme="minorHAnsi" w:cstheme="minorHAnsi"/>
          <w:color w:val="auto"/>
        </w:rPr>
        <w:t xml:space="preserve"> execution</w:t>
      </w:r>
      <w:r w:rsidR="0015693A" w:rsidRPr="007F08C3">
        <w:rPr>
          <w:rFonts w:asciiTheme="minorHAnsi" w:hAnsiTheme="minorHAnsi" w:cstheme="minorHAnsi"/>
          <w:color w:val="auto"/>
        </w:rPr>
        <w:t>, stimul</w:t>
      </w:r>
      <w:r w:rsidR="00E10291" w:rsidRPr="007F08C3">
        <w:rPr>
          <w:rFonts w:asciiTheme="minorHAnsi" w:hAnsiTheme="minorHAnsi" w:cstheme="minorHAnsi"/>
          <w:color w:val="auto"/>
        </w:rPr>
        <w:t>us isolator</w:t>
      </w:r>
      <w:r w:rsidR="0015693A" w:rsidRPr="007F08C3">
        <w:rPr>
          <w:rFonts w:asciiTheme="minorHAnsi" w:hAnsiTheme="minorHAnsi" w:cstheme="minorHAnsi"/>
          <w:color w:val="auto"/>
        </w:rPr>
        <w:t xml:space="preserve"> control, </w:t>
      </w:r>
      <w:r w:rsidR="002B4A45" w:rsidRPr="007F08C3">
        <w:rPr>
          <w:rFonts w:asciiTheme="minorHAnsi" w:hAnsiTheme="minorHAnsi" w:cstheme="minorHAnsi"/>
          <w:color w:val="auto"/>
        </w:rPr>
        <w:t xml:space="preserve">and </w:t>
      </w:r>
      <w:r w:rsidR="009B1D93" w:rsidRPr="007F08C3">
        <w:rPr>
          <w:rFonts w:asciiTheme="minorHAnsi" w:hAnsiTheme="minorHAnsi" w:cstheme="minorHAnsi"/>
          <w:color w:val="auto"/>
        </w:rPr>
        <w:t xml:space="preserve">data </w:t>
      </w:r>
      <w:r w:rsidR="00657F8B" w:rsidRPr="007F08C3">
        <w:rPr>
          <w:rFonts w:asciiTheme="minorHAnsi" w:hAnsiTheme="minorHAnsi" w:cstheme="minorHAnsi"/>
          <w:color w:val="auto"/>
        </w:rPr>
        <w:t>analysis</w:t>
      </w:r>
      <w:r w:rsidR="002B4A45" w:rsidRPr="007F08C3">
        <w:rPr>
          <w:rFonts w:asciiTheme="minorHAnsi" w:hAnsiTheme="minorHAnsi" w:cstheme="minorHAnsi"/>
          <w:color w:val="auto"/>
        </w:rPr>
        <w:t xml:space="preserve"> with AFNI. </w:t>
      </w:r>
      <w:r w:rsidR="002E7595" w:rsidRPr="007F08C3">
        <w:rPr>
          <w:rFonts w:asciiTheme="minorHAnsi" w:hAnsiTheme="minorHAnsi" w:cstheme="minorHAnsi"/>
          <w:color w:val="auto"/>
        </w:rPr>
        <w:t>The other computer</w:t>
      </w:r>
      <w:r w:rsidR="0016070F" w:rsidRPr="007F08C3">
        <w:rPr>
          <w:rFonts w:asciiTheme="minorHAnsi" w:hAnsiTheme="minorHAnsi" w:cstheme="minorHAnsi"/>
          <w:color w:val="auto"/>
        </w:rPr>
        <w:t xml:space="preserve"> (</w:t>
      </w:r>
      <w:r w:rsidR="00020166" w:rsidRPr="007F08C3">
        <w:rPr>
          <w:rFonts w:asciiTheme="minorHAnsi" w:hAnsiTheme="minorHAnsi" w:cstheme="minorHAnsi"/>
          <w:color w:val="auto"/>
        </w:rPr>
        <w:t>right</w:t>
      </w:r>
      <w:r w:rsidR="0016070F" w:rsidRPr="007F08C3">
        <w:rPr>
          <w:rFonts w:asciiTheme="minorHAnsi" w:hAnsiTheme="minorHAnsi" w:cstheme="minorHAnsi"/>
          <w:color w:val="auto"/>
        </w:rPr>
        <w:t>)</w:t>
      </w:r>
      <w:r w:rsidR="002E7595" w:rsidRPr="007F08C3">
        <w:rPr>
          <w:rFonts w:asciiTheme="minorHAnsi" w:hAnsiTheme="minorHAnsi" w:cstheme="minorHAnsi"/>
          <w:color w:val="auto"/>
        </w:rPr>
        <w:t xml:space="preserve"> is used for monitoring physiological information (e.g.</w:t>
      </w:r>
      <w:r w:rsidR="00CC1B7F" w:rsidRPr="007F08C3">
        <w:rPr>
          <w:rFonts w:asciiTheme="minorHAnsi" w:hAnsiTheme="minorHAnsi" w:cstheme="minorHAnsi"/>
          <w:color w:val="auto"/>
        </w:rPr>
        <w:t>,</w:t>
      </w:r>
      <w:r w:rsidR="002E7595" w:rsidRPr="007F08C3">
        <w:rPr>
          <w:rFonts w:asciiTheme="minorHAnsi" w:hAnsiTheme="minorHAnsi" w:cstheme="minorHAnsi"/>
          <w:color w:val="auto"/>
        </w:rPr>
        <w:t xml:space="preserve"> blood pressure, respiration</w:t>
      </w:r>
      <w:r w:rsidR="008F417D" w:rsidRPr="007F08C3">
        <w:rPr>
          <w:rFonts w:asciiTheme="minorHAnsi" w:hAnsiTheme="minorHAnsi" w:cstheme="minorHAnsi"/>
          <w:color w:val="auto"/>
        </w:rPr>
        <w:t>,</w:t>
      </w:r>
      <w:r w:rsidR="002E7595" w:rsidRPr="007F08C3">
        <w:rPr>
          <w:rFonts w:asciiTheme="minorHAnsi" w:hAnsiTheme="minorHAnsi" w:cstheme="minorHAnsi"/>
          <w:color w:val="auto"/>
        </w:rPr>
        <w:t xml:space="preserve"> and chest movement, etc</w:t>
      </w:r>
      <w:r w:rsidR="003B1963" w:rsidRPr="007F08C3">
        <w:rPr>
          <w:rFonts w:asciiTheme="minorHAnsi" w:hAnsiTheme="minorHAnsi" w:cstheme="minorHAnsi"/>
          <w:color w:val="auto"/>
        </w:rPr>
        <w:t>.</w:t>
      </w:r>
      <w:r w:rsidR="002E7595" w:rsidRPr="007F08C3">
        <w:rPr>
          <w:rFonts w:asciiTheme="minorHAnsi" w:hAnsiTheme="minorHAnsi" w:cstheme="minorHAnsi"/>
          <w:color w:val="auto"/>
        </w:rPr>
        <w:t>)</w:t>
      </w:r>
      <w:r w:rsidR="00C1042C" w:rsidRPr="007F08C3">
        <w:rPr>
          <w:rFonts w:asciiTheme="minorHAnsi" w:hAnsiTheme="minorHAnsi" w:cstheme="minorHAnsi"/>
          <w:color w:val="auto"/>
        </w:rPr>
        <w:t>.</w:t>
      </w:r>
      <w:r w:rsidR="002E7595" w:rsidRPr="007F08C3">
        <w:rPr>
          <w:rFonts w:asciiTheme="minorHAnsi" w:hAnsiTheme="minorHAnsi" w:cstheme="minorHAnsi"/>
          <w:color w:val="auto"/>
        </w:rPr>
        <w:t xml:space="preserve"> </w:t>
      </w:r>
    </w:p>
    <w:p w14:paraId="45268F1C" w14:textId="00B1AEFE" w:rsidR="002511EF" w:rsidRPr="007F08C3" w:rsidRDefault="002511EF" w:rsidP="00AB49D2">
      <w:pPr>
        <w:jc w:val="left"/>
        <w:rPr>
          <w:rFonts w:asciiTheme="minorHAnsi" w:hAnsiTheme="minorHAnsi" w:cstheme="minorHAnsi"/>
          <w:color w:val="auto"/>
          <w:lang w:eastAsia="ko-KR"/>
        </w:rPr>
      </w:pPr>
    </w:p>
    <w:p w14:paraId="17A5D058" w14:textId="4131E014" w:rsidR="002511EF" w:rsidRPr="007F08C3" w:rsidRDefault="002511EF" w:rsidP="00AB49D2">
      <w:pPr>
        <w:jc w:val="left"/>
        <w:rPr>
          <w:rFonts w:asciiTheme="minorHAnsi" w:hAnsiTheme="minorHAnsi" w:cstheme="minorHAnsi"/>
          <w:color w:val="auto"/>
          <w:lang w:eastAsia="ko-KR"/>
        </w:rPr>
      </w:pPr>
      <w:r w:rsidRPr="007F08C3">
        <w:rPr>
          <w:rFonts w:asciiTheme="minorHAnsi" w:hAnsiTheme="minorHAnsi" w:cstheme="minorHAnsi"/>
          <w:b/>
          <w:color w:val="auto"/>
        </w:rPr>
        <w:t>Figure 2</w:t>
      </w:r>
      <w:r w:rsidR="002F7D1E">
        <w:rPr>
          <w:rFonts w:asciiTheme="minorHAnsi" w:hAnsiTheme="minorHAnsi" w:cstheme="minorHAnsi"/>
          <w:b/>
          <w:color w:val="auto"/>
        </w:rPr>
        <w:t>:</w:t>
      </w:r>
      <w:r w:rsidRPr="007F08C3">
        <w:rPr>
          <w:rFonts w:asciiTheme="minorHAnsi" w:hAnsiTheme="minorHAnsi" w:cstheme="minorHAnsi"/>
          <w:b/>
          <w:color w:val="auto"/>
        </w:rPr>
        <w:t xml:space="preserve"> Diagram of the data processing during fMRI scanning. </w:t>
      </w:r>
      <w:r w:rsidRPr="007F08C3">
        <w:rPr>
          <w:rFonts w:asciiTheme="minorHAnsi" w:hAnsiTheme="minorHAnsi" w:cstheme="minorHAnsi"/>
          <w:color w:val="auto"/>
        </w:rPr>
        <w:t xml:space="preserve">A simplified flow chart of data processing with the representative macro </w:t>
      </w:r>
      <w:r w:rsidR="00F77BED" w:rsidRPr="007F08C3">
        <w:rPr>
          <w:rFonts w:asciiTheme="minorHAnsi" w:hAnsiTheme="minorHAnsi" w:cstheme="minorHAnsi"/>
          <w:color w:val="auto"/>
        </w:rPr>
        <w:t xml:space="preserve">and AFNI </w:t>
      </w:r>
      <w:r w:rsidRPr="007F08C3">
        <w:rPr>
          <w:rFonts w:asciiTheme="minorHAnsi" w:hAnsiTheme="minorHAnsi" w:cstheme="minorHAnsi"/>
          <w:color w:val="auto"/>
        </w:rPr>
        <w:t xml:space="preserve">functions in the real-time fMRI </w:t>
      </w:r>
      <w:r w:rsidR="005A4047" w:rsidRPr="007F08C3">
        <w:rPr>
          <w:rFonts w:asciiTheme="minorHAnsi" w:hAnsiTheme="minorHAnsi" w:cstheme="minorHAnsi"/>
          <w:color w:val="auto"/>
        </w:rPr>
        <w:t>set-up</w:t>
      </w:r>
      <w:r w:rsidR="001727C0" w:rsidRPr="007F08C3">
        <w:rPr>
          <w:rFonts w:asciiTheme="minorHAnsi" w:hAnsiTheme="minorHAnsi" w:cstheme="minorHAnsi"/>
          <w:color w:val="auto"/>
        </w:rPr>
        <w:t xml:space="preserve"> </w:t>
      </w:r>
      <w:r w:rsidR="00B96AC1" w:rsidRPr="007F08C3">
        <w:rPr>
          <w:rFonts w:asciiTheme="minorHAnsi" w:hAnsiTheme="minorHAnsi" w:cstheme="minorHAnsi"/>
          <w:color w:val="auto"/>
        </w:rPr>
        <w:t>is</w:t>
      </w:r>
      <w:r w:rsidR="001727C0" w:rsidRPr="007F08C3">
        <w:rPr>
          <w:rFonts w:asciiTheme="minorHAnsi" w:hAnsiTheme="minorHAnsi" w:cstheme="minorHAnsi"/>
          <w:color w:val="auto"/>
        </w:rPr>
        <w:t xml:space="preserve"> shown.</w:t>
      </w:r>
      <w:r w:rsidR="00B414C6" w:rsidRPr="007F08C3">
        <w:rPr>
          <w:rFonts w:asciiTheme="minorHAnsi" w:hAnsiTheme="minorHAnsi" w:cstheme="minorHAnsi"/>
          <w:color w:val="auto"/>
        </w:rPr>
        <w:t xml:space="preserve"> </w:t>
      </w:r>
      <w:r w:rsidR="00912EED" w:rsidRPr="007F08C3">
        <w:rPr>
          <w:rFonts w:asciiTheme="minorHAnsi" w:hAnsiTheme="minorHAnsi" w:cstheme="minorHAnsi"/>
          <w:color w:val="auto"/>
        </w:rPr>
        <w:t>Before starting</w:t>
      </w:r>
      <w:r w:rsidR="006704B8" w:rsidRPr="007F08C3">
        <w:rPr>
          <w:rFonts w:asciiTheme="minorHAnsi" w:hAnsiTheme="minorHAnsi" w:cstheme="minorHAnsi"/>
          <w:color w:val="auto"/>
        </w:rPr>
        <w:t xml:space="preserve"> fMRI</w:t>
      </w:r>
      <w:r w:rsidR="00B414C6" w:rsidRPr="007F08C3">
        <w:rPr>
          <w:rFonts w:asciiTheme="minorHAnsi" w:hAnsiTheme="minorHAnsi" w:cstheme="minorHAnsi"/>
          <w:color w:val="auto"/>
        </w:rPr>
        <w:t xml:space="preserve"> scan</w:t>
      </w:r>
      <w:r w:rsidR="00912EED" w:rsidRPr="007F08C3">
        <w:rPr>
          <w:rFonts w:asciiTheme="minorHAnsi" w:hAnsiTheme="minorHAnsi" w:cstheme="minorHAnsi"/>
          <w:color w:val="auto"/>
        </w:rPr>
        <w:t>s</w:t>
      </w:r>
      <w:r w:rsidR="00B414C6" w:rsidRPr="007F08C3">
        <w:rPr>
          <w:rFonts w:asciiTheme="minorHAnsi" w:hAnsiTheme="minorHAnsi" w:cstheme="minorHAnsi"/>
          <w:color w:val="auto"/>
        </w:rPr>
        <w:t>, the “</w:t>
      </w:r>
      <w:proofErr w:type="gramStart"/>
      <w:r w:rsidR="00B414C6" w:rsidRPr="007F08C3">
        <w:rPr>
          <w:rFonts w:asciiTheme="minorHAnsi" w:hAnsiTheme="minorHAnsi" w:cstheme="minorHAnsi"/>
          <w:color w:val="auto"/>
        </w:rPr>
        <w:t>Pre Image</w:t>
      </w:r>
      <w:proofErr w:type="gramEnd"/>
      <w:r w:rsidR="00B414C6" w:rsidRPr="007F08C3">
        <w:rPr>
          <w:rFonts w:asciiTheme="minorHAnsi" w:hAnsiTheme="minorHAnsi" w:cstheme="minorHAnsi"/>
          <w:color w:val="auto"/>
        </w:rPr>
        <w:t xml:space="preserve"> Series Activities”</w:t>
      </w:r>
      <w:r w:rsidR="00115444" w:rsidRPr="007F08C3">
        <w:rPr>
          <w:rFonts w:asciiTheme="minorHAnsi" w:hAnsiTheme="minorHAnsi" w:cstheme="minorHAnsi"/>
          <w:color w:val="auto"/>
        </w:rPr>
        <w:t xml:space="preserve"> and “Execute Macro”</w:t>
      </w:r>
      <w:r w:rsidR="00B414C6" w:rsidRPr="007F08C3">
        <w:rPr>
          <w:rFonts w:asciiTheme="minorHAnsi" w:hAnsiTheme="minorHAnsi" w:cstheme="minorHAnsi"/>
          <w:color w:val="auto"/>
        </w:rPr>
        <w:t xml:space="preserve"> option</w:t>
      </w:r>
      <w:r w:rsidR="00115444" w:rsidRPr="007F08C3">
        <w:rPr>
          <w:rFonts w:asciiTheme="minorHAnsi" w:hAnsiTheme="minorHAnsi" w:cstheme="minorHAnsi"/>
          <w:color w:val="auto"/>
        </w:rPr>
        <w:t>s</w:t>
      </w:r>
      <w:r w:rsidR="00B414C6" w:rsidRPr="007F08C3">
        <w:rPr>
          <w:rFonts w:asciiTheme="minorHAnsi" w:hAnsiTheme="minorHAnsi" w:cstheme="minorHAnsi"/>
          <w:color w:val="auto"/>
        </w:rPr>
        <w:t xml:space="preserve"> </w:t>
      </w:r>
      <w:r w:rsidR="00115444" w:rsidRPr="007F08C3">
        <w:rPr>
          <w:rFonts w:asciiTheme="minorHAnsi" w:hAnsiTheme="minorHAnsi" w:cstheme="minorHAnsi"/>
          <w:color w:val="auto"/>
        </w:rPr>
        <w:t>are</w:t>
      </w:r>
      <w:r w:rsidR="00B414C6" w:rsidRPr="007F08C3">
        <w:rPr>
          <w:rFonts w:asciiTheme="minorHAnsi" w:hAnsiTheme="minorHAnsi" w:cstheme="minorHAnsi"/>
          <w:color w:val="auto"/>
        </w:rPr>
        <w:t xml:space="preserve"> </w:t>
      </w:r>
      <w:r w:rsidR="00362367" w:rsidRPr="007F08C3">
        <w:rPr>
          <w:rFonts w:asciiTheme="minorHAnsi" w:hAnsiTheme="minorHAnsi" w:cstheme="minorHAnsi"/>
          <w:color w:val="auto"/>
        </w:rPr>
        <w:t>selected</w:t>
      </w:r>
      <w:r w:rsidR="00B414C6" w:rsidRPr="007F08C3">
        <w:rPr>
          <w:rFonts w:asciiTheme="minorHAnsi" w:hAnsiTheme="minorHAnsi" w:cstheme="minorHAnsi"/>
          <w:color w:val="auto"/>
        </w:rPr>
        <w:t xml:space="preserve"> among the reconstruction options. </w:t>
      </w:r>
      <w:r w:rsidR="00724132" w:rsidRPr="007F08C3">
        <w:rPr>
          <w:rFonts w:asciiTheme="minorHAnsi" w:hAnsiTheme="minorHAnsi" w:cstheme="minorHAnsi"/>
          <w:color w:val="auto"/>
        </w:rPr>
        <w:t xml:space="preserve">The “Setup_rt3DEPI” script is executed </w:t>
      </w:r>
      <w:r w:rsidR="00724132" w:rsidRPr="007F08C3">
        <w:rPr>
          <w:rFonts w:asciiTheme="minorHAnsi" w:hAnsiTheme="minorHAnsi" w:cstheme="minorHAnsi"/>
          <w:color w:val="auto"/>
        </w:rPr>
        <w:lastRenderedPageBreak/>
        <w:t xml:space="preserve">by </w:t>
      </w:r>
      <w:r w:rsidR="005E6881" w:rsidRPr="007F08C3">
        <w:rPr>
          <w:rFonts w:asciiTheme="minorHAnsi" w:hAnsiTheme="minorHAnsi" w:cstheme="minorHAnsi"/>
          <w:color w:val="auto"/>
        </w:rPr>
        <w:t xml:space="preserve">using </w:t>
      </w:r>
      <w:r w:rsidR="00724132" w:rsidRPr="007F08C3">
        <w:rPr>
          <w:rFonts w:asciiTheme="minorHAnsi" w:hAnsiTheme="minorHAnsi" w:cstheme="minorHAnsi"/>
          <w:color w:val="auto"/>
        </w:rPr>
        <w:t xml:space="preserve">those options </w:t>
      </w:r>
      <w:r w:rsidR="006704B8" w:rsidRPr="007F08C3">
        <w:rPr>
          <w:rFonts w:asciiTheme="minorHAnsi" w:hAnsiTheme="minorHAnsi" w:cstheme="minorHAnsi"/>
          <w:color w:val="auto"/>
        </w:rPr>
        <w:t>when</w:t>
      </w:r>
      <w:r w:rsidR="00724132" w:rsidRPr="007F08C3">
        <w:rPr>
          <w:rFonts w:asciiTheme="minorHAnsi" w:hAnsiTheme="minorHAnsi" w:cstheme="minorHAnsi"/>
          <w:color w:val="auto"/>
        </w:rPr>
        <w:t xml:space="preserve"> clicking the “Scan” button.  </w:t>
      </w:r>
      <w:r w:rsidR="00362367" w:rsidRPr="007F08C3">
        <w:rPr>
          <w:rFonts w:asciiTheme="minorHAnsi" w:hAnsiTheme="minorHAnsi" w:cstheme="minorHAnsi"/>
          <w:color w:val="auto"/>
        </w:rPr>
        <w:t>With the “</w:t>
      </w:r>
      <w:proofErr w:type="spellStart"/>
      <w:r w:rsidR="00362367" w:rsidRPr="007F08C3">
        <w:rPr>
          <w:rFonts w:asciiTheme="minorHAnsi" w:hAnsiTheme="minorHAnsi" w:cstheme="minorHAnsi"/>
          <w:color w:val="auto"/>
        </w:rPr>
        <w:t>Dimon</w:t>
      </w:r>
      <w:proofErr w:type="spellEnd"/>
      <w:r w:rsidR="00362367" w:rsidRPr="007F08C3">
        <w:rPr>
          <w:rFonts w:asciiTheme="minorHAnsi" w:hAnsiTheme="minorHAnsi" w:cstheme="minorHAnsi"/>
          <w:color w:val="auto"/>
        </w:rPr>
        <w:t xml:space="preserve">” command, the real-time AFNI files are monitored and </w:t>
      </w:r>
      <w:r w:rsidR="00556F49" w:rsidRPr="007F08C3">
        <w:rPr>
          <w:rFonts w:asciiTheme="minorHAnsi" w:hAnsiTheme="minorHAnsi" w:cstheme="minorHAnsi"/>
          <w:color w:val="auto"/>
        </w:rPr>
        <w:t>sent</w:t>
      </w:r>
      <w:r w:rsidR="00362367" w:rsidRPr="007F08C3">
        <w:rPr>
          <w:rFonts w:asciiTheme="minorHAnsi" w:hAnsiTheme="minorHAnsi" w:cstheme="minorHAnsi"/>
          <w:color w:val="auto"/>
        </w:rPr>
        <w:t xml:space="preserve"> into </w:t>
      </w:r>
      <w:r w:rsidR="00CB2BD0" w:rsidRPr="007F08C3">
        <w:rPr>
          <w:rFonts w:asciiTheme="minorHAnsi" w:hAnsiTheme="minorHAnsi" w:cstheme="minorHAnsi"/>
          <w:color w:val="auto"/>
        </w:rPr>
        <w:t xml:space="preserve">the </w:t>
      </w:r>
      <w:r w:rsidR="00362367" w:rsidRPr="007F08C3">
        <w:rPr>
          <w:rFonts w:asciiTheme="minorHAnsi" w:hAnsiTheme="minorHAnsi" w:cstheme="minorHAnsi"/>
          <w:color w:val="auto"/>
        </w:rPr>
        <w:t>AFNI</w:t>
      </w:r>
      <w:r w:rsidR="00482C33" w:rsidRPr="007F08C3">
        <w:rPr>
          <w:rFonts w:asciiTheme="minorHAnsi" w:hAnsiTheme="minorHAnsi" w:cstheme="minorHAnsi"/>
          <w:color w:val="auto"/>
        </w:rPr>
        <w:t xml:space="preserve"> plugin</w:t>
      </w:r>
      <w:r w:rsidR="00362367" w:rsidRPr="007F08C3">
        <w:rPr>
          <w:rFonts w:asciiTheme="minorHAnsi" w:hAnsiTheme="minorHAnsi" w:cstheme="minorHAnsi"/>
          <w:color w:val="auto"/>
        </w:rPr>
        <w:t xml:space="preserve"> </w:t>
      </w:r>
      <w:r w:rsidR="006F1F52" w:rsidRPr="007F08C3">
        <w:rPr>
          <w:rFonts w:asciiTheme="minorHAnsi" w:hAnsiTheme="minorHAnsi" w:cstheme="minorHAnsi"/>
          <w:color w:val="auto"/>
        </w:rPr>
        <w:t>to</w:t>
      </w:r>
      <w:r w:rsidR="00362367" w:rsidRPr="007F08C3">
        <w:rPr>
          <w:rFonts w:asciiTheme="minorHAnsi" w:hAnsiTheme="minorHAnsi" w:cstheme="minorHAnsi"/>
          <w:color w:val="auto"/>
        </w:rPr>
        <w:t xml:space="preserve"> display</w:t>
      </w:r>
      <w:r w:rsidR="002C578F" w:rsidRPr="007F08C3">
        <w:rPr>
          <w:rFonts w:asciiTheme="minorHAnsi" w:hAnsiTheme="minorHAnsi" w:cstheme="minorHAnsi"/>
          <w:color w:val="auto"/>
        </w:rPr>
        <w:t xml:space="preserve"> dynamic BOLD responses</w:t>
      </w:r>
      <w:r w:rsidR="001D1E8B" w:rsidRPr="007F08C3">
        <w:rPr>
          <w:rFonts w:asciiTheme="minorHAnsi" w:hAnsiTheme="minorHAnsi" w:cstheme="minorHAnsi"/>
          <w:color w:val="auto"/>
        </w:rPr>
        <w:t xml:space="preserve"> </w:t>
      </w:r>
      <w:r w:rsidR="00362367" w:rsidRPr="007F08C3">
        <w:rPr>
          <w:rFonts w:asciiTheme="minorHAnsi" w:hAnsiTheme="minorHAnsi" w:cstheme="minorHAnsi"/>
          <w:color w:val="auto"/>
        </w:rPr>
        <w:t xml:space="preserve">when the </w:t>
      </w:r>
      <w:r w:rsidR="00E72B4A" w:rsidRPr="007F08C3">
        <w:rPr>
          <w:rFonts w:asciiTheme="minorHAnsi" w:hAnsiTheme="minorHAnsi" w:cstheme="minorHAnsi"/>
          <w:color w:val="auto"/>
        </w:rPr>
        <w:t>backgrou</w:t>
      </w:r>
      <w:r w:rsidR="00747FDB" w:rsidRPr="007F08C3">
        <w:rPr>
          <w:rFonts w:asciiTheme="minorHAnsi" w:hAnsiTheme="minorHAnsi" w:cstheme="minorHAnsi"/>
          <w:color w:val="auto"/>
        </w:rPr>
        <w:t>n</w:t>
      </w:r>
      <w:r w:rsidR="00E72B4A" w:rsidRPr="007F08C3">
        <w:rPr>
          <w:rFonts w:asciiTheme="minorHAnsi" w:hAnsiTheme="minorHAnsi" w:cstheme="minorHAnsi"/>
          <w:color w:val="auto"/>
        </w:rPr>
        <w:t>d</w:t>
      </w:r>
      <w:r w:rsidR="00362367" w:rsidRPr="007F08C3">
        <w:rPr>
          <w:rFonts w:asciiTheme="minorHAnsi" w:hAnsiTheme="minorHAnsi" w:cstheme="minorHAnsi"/>
          <w:color w:val="auto"/>
        </w:rPr>
        <w:t xml:space="preserve"> macro </w:t>
      </w:r>
      <w:r w:rsidR="00724132" w:rsidRPr="007F08C3">
        <w:rPr>
          <w:rFonts w:asciiTheme="minorHAnsi" w:hAnsiTheme="minorHAnsi" w:cstheme="minorHAnsi"/>
          <w:color w:val="auto"/>
        </w:rPr>
        <w:t>script, “Feed2AFNI_rt3DEPI”</w:t>
      </w:r>
      <w:r w:rsidR="00362367" w:rsidRPr="007F08C3">
        <w:rPr>
          <w:rFonts w:asciiTheme="minorHAnsi" w:hAnsiTheme="minorHAnsi" w:cstheme="minorHAnsi"/>
          <w:color w:val="auto"/>
        </w:rPr>
        <w:t xml:space="preserve"> convert</w:t>
      </w:r>
      <w:r w:rsidR="00DC0891" w:rsidRPr="007F08C3">
        <w:rPr>
          <w:rFonts w:asciiTheme="minorHAnsi" w:hAnsiTheme="minorHAnsi" w:cstheme="minorHAnsi"/>
          <w:color w:val="auto"/>
        </w:rPr>
        <w:t>s</w:t>
      </w:r>
      <w:r w:rsidR="00362367" w:rsidRPr="007F08C3">
        <w:rPr>
          <w:rFonts w:asciiTheme="minorHAnsi" w:hAnsiTheme="minorHAnsi" w:cstheme="minorHAnsi"/>
          <w:color w:val="auto"/>
        </w:rPr>
        <w:t xml:space="preserve"> the fMRI raw data to the AFNI </w:t>
      </w:r>
      <w:r w:rsidR="005734C9" w:rsidRPr="007F08C3">
        <w:rPr>
          <w:rFonts w:asciiTheme="minorHAnsi" w:hAnsiTheme="minorHAnsi" w:cstheme="minorHAnsi"/>
          <w:color w:val="auto"/>
        </w:rPr>
        <w:t>files</w:t>
      </w:r>
      <w:r w:rsidR="00362367" w:rsidRPr="007F08C3">
        <w:rPr>
          <w:rFonts w:asciiTheme="minorHAnsi" w:hAnsiTheme="minorHAnsi" w:cstheme="minorHAnsi"/>
          <w:color w:val="auto"/>
          <w:lang w:eastAsia="ko-KR"/>
        </w:rPr>
        <w:t>.</w:t>
      </w:r>
    </w:p>
    <w:p w14:paraId="3749F406" w14:textId="77777777" w:rsidR="004E06B6" w:rsidRPr="007F08C3" w:rsidRDefault="004E06B6" w:rsidP="00AB49D2">
      <w:pPr>
        <w:jc w:val="left"/>
        <w:rPr>
          <w:rFonts w:asciiTheme="minorHAnsi" w:hAnsiTheme="minorHAnsi" w:cstheme="minorHAnsi"/>
          <w:b/>
          <w:color w:val="auto"/>
        </w:rPr>
      </w:pPr>
    </w:p>
    <w:p w14:paraId="3FE90338" w14:textId="163848F9" w:rsidR="002A0DFB" w:rsidRPr="007F08C3" w:rsidRDefault="00B77242" w:rsidP="00AB49D2">
      <w:pPr>
        <w:jc w:val="left"/>
        <w:rPr>
          <w:rFonts w:asciiTheme="minorHAnsi" w:hAnsiTheme="minorHAnsi" w:cstheme="minorHAnsi"/>
          <w:color w:val="auto"/>
        </w:rPr>
      </w:pPr>
      <w:r w:rsidRPr="007F08C3">
        <w:rPr>
          <w:rFonts w:asciiTheme="minorHAnsi" w:hAnsiTheme="minorHAnsi" w:cstheme="minorHAnsi"/>
          <w:b/>
          <w:color w:val="auto"/>
        </w:rPr>
        <w:t xml:space="preserve">Figure </w:t>
      </w:r>
      <w:r w:rsidR="00FE402B" w:rsidRPr="007F08C3">
        <w:rPr>
          <w:rFonts w:asciiTheme="minorHAnsi" w:hAnsiTheme="minorHAnsi" w:cstheme="minorHAnsi"/>
          <w:b/>
          <w:color w:val="auto"/>
        </w:rPr>
        <w:t>3</w:t>
      </w:r>
      <w:r w:rsidR="002F7D1E">
        <w:rPr>
          <w:rFonts w:asciiTheme="minorHAnsi" w:hAnsiTheme="minorHAnsi" w:cstheme="minorHAnsi"/>
          <w:b/>
          <w:color w:val="auto"/>
        </w:rPr>
        <w:t>:</w:t>
      </w:r>
      <w:r w:rsidRPr="007F08C3">
        <w:rPr>
          <w:rFonts w:asciiTheme="minorHAnsi" w:hAnsiTheme="minorHAnsi" w:cstheme="minorHAnsi"/>
          <w:b/>
          <w:color w:val="auto"/>
        </w:rPr>
        <w:t xml:space="preserve"> </w:t>
      </w:r>
      <w:r w:rsidR="00873E19" w:rsidRPr="007F08C3">
        <w:rPr>
          <w:rFonts w:asciiTheme="minorHAnsi" w:hAnsiTheme="minorHAnsi" w:cstheme="minorHAnsi"/>
          <w:b/>
          <w:color w:val="auto"/>
        </w:rPr>
        <w:t xml:space="preserve">Real-time </w:t>
      </w:r>
      <w:r w:rsidR="00747FDB" w:rsidRPr="007F08C3">
        <w:rPr>
          <w:rFonts w:asciiTheme="minorHAnsi" w:hAnsiTheme="minorHAnsi" w:cstheme="minorHAnsi"/>
          <w:b/>
          <w:color w:val="auto"/>
        </w:rPr>
        <w:t>voxel</w:t>
      </w:r>
      <w:r w:rsidR="0097318B" w:rsidRPr="007F08C3">
        <w:rPr>
          <w:rFonts w:asciiTheme="minorHAnsi" w:hAnsiTheme="minorHAnsi" w:cstheme="minorHAnsi"/>
          <w:b/>
          <w:color w:val="auto"/>
        </w:rPr>
        <w:t>-</w:t>
      </w:r>
      <w:r w:rsidR="00747FDB" w:rsidRPr="007F08C3">
        <w:rPr>
          <w:rFonts w:asciiTheme="minorHAnsi" w:hAnsiTheme="minorHAnsi" w:cstheme="minorHAnsi"/>
          <w:b/>
          <w:color w:val="auto"/>
        </w:rPr>
        <w:t xml:space="preserve">wise </w:t>
      </w:r>
      <w:r w:rsidR="00873E19" w:rsidRPr="007F08C3">
        <w:rPr>
          <w:rFonts w:asciiTheme="minorHAnsi" w:hAnsiTheme="minorHAnsi" w:cstheme="minorHAnsi"/>
          <w:b/>
          <w:color w:val="auto"/>
        </w:rPr>
        <w:t xml:space="preserve">fMRI </w:t>
      </w:r>
      <w:r w:rsidR="00747FDB" w:rsidRPr="007F08C3">
        <w:rPr>
          <w:rFonts w:asciiTheme="minorHAnsi" w:hAnsiTheme="minorHAnsi" w:cstheme="minorHAnsi"/>
          <w:b/>
          <w:color w:val="auto"/>
        </w:rPr>
        <w:t>responses</w:t>
      </w:r>
      <w:r w:rsidR="00873E19" w:rsidRPr="007F08C3">
        <w:rPr>
          <w:rFonts w:asciiTheme="minorHAnsi" w:hAnsiTheme="minorHAnsi" w:cstheme="minorHAnsi"/>
          <w:b/>
          <w:color w:val="auto"/>
        </w:rPr>
        <w:t xml:space="preserve">. </w:t>
      </w:r>
      <w:r w:rsidR="00AA4F8D" w:rsidRPr="007F08C3">
        <w:rPr>
          <w:rFonts w:asciiTheme="minorHAnsi" w:hAnsiTheme="minorHAnsi" w:cstheme="minorHAnsi"/>
          <w:color w:val="auto"/>
        </w:rPr>
        <w:t>An activated single voxel time course</w:t>
      </w:r>
      <w:r w:rsidR="00B96FE9" w:rsidRPr="007F08C3">
        <w:rPr>
          <w:rFonts w:asciiTheme="minorHAnsi" w:hAnsiTheme="minorHAnsi" w:cstheme="minorHAnsi"/>
          <w:color w:val="auto"/>
        </w:rPr>
        <w:t xml:space="preserve"> </w:t>
      </w:r>
      <w:r w:rsidR="00512493" w:rsidRPr="007F08C3">
        <w:rPr>
          <w:rFonts w:asciiTheme="minorHAnsi" w:hAnsiTheme="minorHAnsi" w:cstheme="minorHAnsi"/>
          <w:color w:val="auto"/>
        </w:rPr>
        <w:t xml:space="preserve">graph </w:t>
      </w:r>
      <w:r w:rsidR="00B96FE9" w:rsidRPr="007F08C3">
        <w:rPr>
          <w:rFonts w:asciiTheme="minorHAnsi" w:hAnsiTheme="minorHAnsi" w:cstheme="minorHAnsi"/>
          <w:color w:val="auto"/>
        </w:rPr>
        <w:t>(</w:t>
      </w:r>
      <w:r w:rsidR="00FD7F5C" w:rsidRPr="007F08C3">
        <w:rPr>
          <w:rFonts w:asciiTheme="minorHAnsi" w:hAnsiTheme="minorHAnsi" w:cstheme="minorHAnsi"/>
          <w:color w:val="auto"/>
        </w:rPr>
        <w:t>black line</w:t>
      </w:r>
      <w:r w:rsidR="00B96FE9" w:rsidRPr="007F08C3">
        <w:rPr>
          <w:rFonts w:asciiTheme="minorHAnsi" w:hAnsiTheme="minorHAnsi" w:cstheme="minorHAnsi"/>
          <w:color w:val="auto"/>
        </w:rPr>
        <w:t>)</w:t>
      </w:r>
      <w:r w:rsidR="001D1E8B" w:rsidRPr="007F08C3">
        <w:rPr>
          <w:rFonts w:asciiTheme="minorHAnsi" w:hAnsiTheme="minorHAnsi" w:cstheme="minorHAnsi"/>
          <w:color w:val="auto"/>
        </w:rPr>
        <w:t xml:space="preserve"> from the primary forepaw somatosensory (FP-S1) cortex</w:t>
      </w:r>
      <w:r w:rsidR="00AA4F8D" w:rsidRPr="007F08C3">
        <w:rPr>
          <w:rFonts w:asciiTheme="minorHAnsi" w:hAnsiTheme="minorHAnsi" w:cstheme="minorHAnsi"/>
          <w:color w:val="auto"/>
        </w:rPr>
        <w:t xml:space="preserve"> is shown </w:t>
      </w:r>
      <w:r w:rsidR="00B96FE9" w:rsidRPr="007F08C3">
        <w:rPr>
          <w:rFonts w:asciiTheme="minorHAnsi" w:hAnsiTheme="minorHAnsi" w:cstheme="minorHAnsi"/>
          <w:color w:val="auto"/>
        </w:rPr>
        <w:t xml:space="preserve">during </w:t>
      </w:r>
      <w:r w:rsidR="00051F4B" w:rsidRPr="007F08C3">
        <w:rPr>
          <w:rFonts w:asciiTheme="minorHAnsi" w:hAnsiTheme="minorHAnsi" w:cstheme="minorHAnsi"/>
          <w:color w:val="auto"/>
        </w:rPr>
        <w:t>the block-design stimulation paradigm</w:t>
      </w:r>
      <w:r w:rsidR="007B584C" w:rsidRPr="007F08C3">
        <w:rPr>
          <w:rFonts w:asciiTheme="minorHAnsi" w:hAnsiTheme="minorHAnsi" w:cstheme="minorHAnsi"/>
          <w:color w:val="auto"/>
        </w:rPr>
        <w:t>. The</w:t>
      </w:r>
      <w:r w:rsidR="00910762" w:rsidRPr="007F08C3">
        <w:rPr>
          <w:rFonts w:asciiTheme="minorHAnsi" w:hAnsiTheme="minorHAnsi" w:cstheme="minorHAnsi"/>
          <w:color w:val="auto"/>
        </w:rPr>
        <w:t xml:space="preserve"> repetitive</w:t>
      </w:r>
      <w:r w:rsidR="00FD7F5C" w:rsidRPr="007F08C3">
        <w:rPr>
          <w:rFonts w:asciiTheme="minorHAnsi" w:hAnsiTheme="minorHAnsi" w:cstheme="minorHAnsi"/>
          <w:color w:val="auto"/>
        </w:rPr>
        <w:t xml:space="preserve"> fMRI design paradigm (red line)</w:t>
      </w:r>
      <w:r w:rsidR="002148E9" w:rsidRPr="007F08C3">
        <w:rPr>
          <w:rFonts w:asciiTheme="minorHAnsi" w:hAnsiTheme="minorHAnsi" w:cstheme="minorHAnsi"/>
          <w:color w:val="auto"/>
        </w:rPr>
        <w:t xml:space="preserve"> was defined by the “</w:t>
      </w:r>
      <w:proofErr w:type="spellStart"/>
      <w:r w:rsidR="002148E9" w:rsidRPr="007F08C3">
        <w:rPr>
          <w:rFonts w:asciiTheme="minorHAnsi" w:hAnsiTheme="minorHAnsi" w:cstheme="minorHAnsi"/>
          <w:color w:val="auto"/>
        </w:rPr>
        <w:t>afni</w:t>
      </w:r>
      <w:proofErr w:type="spellEnd"/>
      <w:r w:rsidR="002148E9" w:rsidRPr="007F08C3">
        <w:rPr>
          <w:rFonts w:asciiTheme="minorHAnsi" w:hAnsiTheme="minorHAnsi" w:cstheme="minorHAnsi"/>
          <w:color w:val="auto"/>
        </w:rPr>
        <w:t xml:space="preserve"> -rt -DAFNI_FIM_IDEAL=(Paradigm)”</w:t>
      </w:r>
      <w:r w:rsidR="001A1C69" w:rsidRPr="007F08C3">
        <w:rPr>
          <w:rFonts w:asciiTheme="minorHAnsi" w:hAnsiTheme="minorHAnsi" w:cstheme="minorHAnsi"/>
          <w:color w:val="auto"/>
        </w:rPr>
        <w:t>.</w:t>
      </w:r>
      <w:r w:rsidR="00FD7F5C" w:rsidRPr="007F08C3">
        <w:rPr>
          <w:rFonts w:asciiTheme="minorHAnsi" w:hAnsiTheme="minorHAnsi" w:cstheme="minorHAnsi"/>
          <w:color w:val="auto"/>
        </w:rPr>
        <w:t xml:space="preserve"> </w:t>
      </w:r>
      <w:r w:rsidR="0027615D" w:rsidRPr="007F08C3">
        <w:rPr>
          <w:rFonts w:asciiTheme="minorHAnsi" w:hAnsiTheme="minorHAnsi" w:cstheme="minorHAnsi"/>
          <w:color w:val="auto"/>
        </w:rPr>
        <w:t>The graph demonstrates that</w:t>
      </w:r>
      <w:r w:rsidR="0054739B" w:rsidRPr="007F08C3">
        <w:rPr>
          <w:rFonts w:asciiTheme="minorHAnsi" w:hAnsiTheme="minorHAnsi" w:cstheme="minorHAnsi"/>
          <w:color w:val="auto"/>
        </w:rPr>
        <w:t xml:space="preserve"> clear and stable</w:t>
      </w:r>
      <w:r w:rsidR="0027615D" w:rsidRPr="007F08C3">
        <w:rPr>
          <w:rFonts w:asciiTheme="minorHAnsi" w:hAnsiTheme="minorHAnsi" w:cstheme="minorHAnsi"/>
          <w:color w:val="auto"/>
        </w:rPr>
        <w:t xml:space="preserve"> BOLD responses</w:t>
      </w:r>
      <w:r w:rsidR="0054739B" w:rsidRPr="007F08C3">
        <w:rPr>
          <w:rFonts w:asciiTheme="minorHAnsi" w:hAnsiTheme="minorHAnsi" w:cstheme="minorHAnsi"/>
          <w:color w:val="auto"/>
        </w:rPr>
        <w:t xml:space="preserve"> </w:t>
      </w:r>
      <w:r w:rsidR="00BB7904" w:rsidRPr="007F08C3">
        <w:rPr>
          <w:rFonts w:asciiTheme="minorHAnsi" w:hAnsiTheme="minorHAnsi" w:cstheme="minorHAnsi"/>
          <w:color w:val="auto"/>
        </w:rPr>
        <w:t>follow</w:t>
      </w:r>
      <w:r w:rsidR="0054739B" w:rsidRPr="007F08C3">
        <w:rPr>
          <w:rFonts w:asciiTheme="minorHAnsi" w:hAnsiTheme="minorHAnsi" w:cstheme="minorHAnsi"/>
          <w:color w:val="auto"/>
        </w:rPr>
        <w:t xml:space="preserve"> </w:t>
      </w:r>
      <w:r w:rsidR="007F75E0" w:rsidRPr="007F08C3">
        <w:rPr>
          <w:rFonts w:asciiTheme="minorHAnsi" w:hAnsiTheme="minorHAnsi" w:cstheme="minorHAnsi"/>
          <w:color w:val="auto"/>
        </w:rPr>
        <w:t>electrical</w:t>
      </w:r>
      <w:r w:rsidR="0054739B" w:rsidRPr="007F08C3">
        <w:rPr>
          <w:rFonts w:asciiTheme="minorHAnsi" w:hAnsiTheme="minorHAnsi" w:cstheme="minorHAnsi"/>
          <w:color w:val="auto"/>
        </w:rPr>
        <w:t xml:space="preserve"> stimul</w:t>
      </w:r>
      <w:r w:rsidR="0014445A" w:rsidRPr="007F08C3">
        <w:rPr>
          <w:rFonts w:asciiTheme="minorHAnsi" w:hAnsiTheme="minorHAnsi" w:cstheme="minorHAnsi"/>
          <w:color w:val="auto"/>
        </w:rPr>
        <w:t>ation</w:t>
      </w:r>
      <w:r w:rsidR="00945AC0" w:rsidRPr="007F08C3">
        <w:rPr>
          <w:rFonts w:asciiTheme="minorHAnsi" w:hAnsiTheme="minorHAnsi" w:cstheme="minorHAnsi"/>
          <w:color w:val="auto"/>
        </w:rPr>
        <w:t xml:space="preserve"> in </w:t>
      </w:r>
      <w:r w:rsidR="008F417D" w:rsidRPr="007F08C3">
        <w:rPr>
          <w:rFonts w:asciiTheme="minorHAnsi" w:hAnsiTheme="minorHAnsi" w:cstheme="minorHAnsi"/>
          <w:color w:val="auto"/>
        </w:rPr>
        <w:t>real-</w:t>
      </w:r>
      <w:r w:rsidR="00945AC0" w:rsidRPr="007F08C3">
        <w:rPr>
          <w:rFonts w:asciiTheme="minorHAnsi" w:hAnsiTheme="minorHAnsi" w:cstheme="minorHAnsi"/>
          <w:color w:val="auto"/>
        </w:rPr>
        <w:t>time.</w:t>
      </w:r>
    </w:p>
    <w:p w14:paraId="2993BF3A" w14:textId="77777777" w:rsidR="00C16B6D" w:rsidRPr="007F08C3" w:rsidRDefault="00C16B6D" w:rsidP="00AB49D2">
      <w:pPr>
        <w:jc w:val="left"/>
        <w:rPr>
          <w:rFonts w:asciiTheme="minorHAnsi" w:hAnsiTheme="minorHAnsi" w:cstheme="minorHAnsi"/>
          <w:b/>
          <w:color w:val="auto"/>
        </w:rPr>
      </w:pPr>
    </w:p>
    <w:p w14:paraId="75182EC3" w14:textId="079062D9" w:rsidR="00B32616" w:rsidRPr="007F08C3" w:rsidRDefault="004E5C83" w:rsidP="00AB49D2">
      <w:pPr>
        <w:jc w:val="left"/>
        <w:rPr>
          <w:rFonts w:asciiTheme="minorHAnsi" w:hAnsiTheme="minorHAnsi" w:cstheme="minorHAnsi"/>
          <w:color w:val="auto"/>
        </w:rPr>
      </w:pPr>
      <w:r w:rsidRPr="007F08C3">
        <w:rPr>
          <w:rFonts w:asciiTheme="minorHAnsi" w:hAnsiTheme="minorHAnsi" w:cstheme="minorHAnsi"/>
          <w:b/>
          <w:color w:val="auto"/>
        </w:rPr>
        <w:t xml:space="preserve">Figure </w:t>
      </w:r>
      <w:r w:rsidR="00856184" w:rsidRPr="007F08C3">
        <w:rPr>
          <w:rFonts w:asciiTheme="minorHAnsi" w:hAnsiTheme="minorHAnsi" w:cstheme="minorHAnsi"/>
          <w:b/>
          <w:color w:val="auto"/>
        </w:rPr>
        <w:t>4</w:t>
      </w:r>
      <w:r w:rsidR="002F7D1E">
        <w:rPr>
          <w:rFonts w:asciiTheme="minorHAnsi" w:hAnsiTheme="minorHAnsi" w:cstheme="minorHAnsi"/>
          <w:b/>
          <w:color w:val="auto"/>
        </w:rPr>
        <w:t>:</w:t>
      </w:r>
      <w:r w:rsidRPr="007F08C3">
        <w:rPr>
          <w:rFonts w:asciiTheme="minorHAnsi" w:hAnsiTheme="minorHAnsi" w:cstheme="minorHAnsi"/>
          <w:b/>
          <w:color w:val="auto"/>
        </w:rPr>
        <w:t xml:space="preserve"> </w:t>
      </w:r>
      <w:r w:rsidR="005C0F23" w:rsidRPr="007F08C3">
        <w:rPr>
          <w:rFonts w:asciiTheme="minorHAnsi" w:hAnsiTheme="minorHAnsi" w:cstheme="minorHAnsi"/>
          <w:b/>
          <w:color w:val="auto"/>
        </w:rPr>
        <w:t xml:space="preserve">Functional </w:t>
      </w:r>
      <w:r w:rsidR="002F7D1E">
        <w:rPr>
          <w:rFonts w:asciiTheme="minorHAnsi" w:hAnsiTheme="minorHAnsi" w:cstheme="minorHAnsi"/>
          <w:b/>
          <w:color w:val="auto"/>
        </w:rPr>
        <w:t>m</w:t>
      </w:r>
      <w:r w:rsidR="00853BEC" w:rsidRPr="007F08C3">
        <w:rPr>
          <w:rFonts w:asciiTheme="minorHAnsi" w:hAnsiTheme="minorHAnsi" w:cstheme="minorHAnsi"/>
          <w:b/>
          <w:color w:val="auto"/>
        </w:rPr>
        <w:t>aps of BOLD responses</w:t>
      </w:r>
      <w:r w:rsidRPr="007F08C3">
        <w:rPr>
          <w:rFonts w:asciiTheme="minorHAnsi" w:hAnsiTheme="minorHAnsi" w:cstheme="minorHAnsi"/>
          <w:b/>
          <w:color w:val="auto"/>
        </w:rPr>
        <w:t xml:space="preserve"> </w:t>
      </w:r>
      <w:r w:rsidR="00853BEC" w:rsidRPr="007F08C3">
        <w:rPr>
          <w:rFonts w:asciiTheme="minorHAnsi" w:hAnsiTheme="minorHAnsi" w:cstheme="minorHAnsi"/>
          <w:b/>
          <w:color w:val="auto"/>
        </w:rPr>
        <w:t>to electrical stimu</w:t>
      </w:r>
      <w:r w:rsidR="001F0A7D" w:rsidRPr="007F08C3">
        <w:rPr>
          <w:rFonts w:asciiTheme="minorHAnsi" w:hAnsiTheme="minorHAnsi" w:cstheme="minorHAnsi"/>
          <w:b/>
          <w:color w:val="auto"/>
        </w:rPr>
        <w:t>l</w:t>
      </w:r>
      <w:r w:rsidR="00853BEC" w:rsidRPr="007F08C3">
        <w:rPr>
          <w:rFonts w:asciiTheme="minorHAnsi" w:hAnsiTheme="minorHAnsi" w:cstheme="minorHAnsi"/>
          <w:b/>
          <w:color w:val="auto"/>
        </w:rPr>
        <w:t>ation</w:t>
      </w:r>
      <w:r w:rsidR="001F0A7D" w:rsidRPr="007F08C3">
        <w:rPr>
          <w:rFonts w:asciiTheme="minorHAnsi" w:hAnsiTheme="minorHAnsi" w:cstheme="minorHAnsi"/>
          <w:b/>
          <w:color w:val="auto"/>
        </w:rPr>
        <w:t xml:space="preserve"> in </w:t>
      </w:r>
      <w:r w:rsidR="00EB3BFC" w:rsidRPr="007F08C3">
        <w:rPr>
          <w:rFonts w:asciiTheme="minorHAnsi" w:hAnsiTheme="minorHAnsi" w:cstheme="minorHAnsi"/>
          <w:b/>
          <w:color w:val="auto"/>
        </w:rPr>
        <w:t>contra</w:t>
      </w:r>
      <w:r w:rsidR="007164D3" w:rsidRPr="007F08C3">
        <w:rPr>
          <w:rFonts w:asciiTheme="minorHAnsi" w:hAnsiTheme="minorHAnsi" w:cstheme="minorHAnsi"/>
          <w:b/>
          <w:color w:val="auto"/>
        </w:rPr>
        <w:t xml:space="preserve">lateral </w:t>
      </w:r>
      <w:r w:rsidR="001F0A7D" w:rsidRPr="007F08C3">
        <w:rPr>
          <w:rFonts w:asciiTheme="minorHAnsi" w:hAnsiTheme="minorHAnsi" w:cstheme="minorHAnsi"/>
          <w:b/>
          <w:color w:val="auto"/>
        </w:rPr>
        <w:t>FP-S1 regions</w:t>
      </w:r>
      <w:r w:rsidRPr="007F08C3">
        <w:rPr>
          <w:rFonts w:asciiTheme="minorHAnsi" w:hAnsiTheme="minorHAnsi" w:cstheme="minorHAnsi"/>
          <w:b/>
          <w:color w:val="auto"/>
        </w:rPr>
        <w:t xml:space="preserve">. </w:t>
      </w:r>
      <w:r w:rsidR="00F93775" w:rsidRPr="007F08C3">
        <w:rPr>
          <w:rFonts w:asciiTheme="minorHAnsi" w:hAnsiTheme="minorHAnsi" w:cstheme="minorHAnsi"/>
          <w:color w:val="auto"/>
        </w:rPr>
        <w:t xml:space="preserve">The </w:t>
      </w:r>
      <w:r w:rsidR="008A288F" w:rsidRPr="007F08C3">
        <w:rPr>
          <w:rFonts w:asciiTheme="minorHAnsi" w:hAnsiTheme="minorHAnsi" w:cstheme="minorHAnsi"/>
          <w:color w:val="auto"/>
        </w:rPr>
        <w:t xml:space="preserve">voxel </w:t>
      </w:r>
      <w:r w:rsidR="00F93775" w:rsidRPr="007F08C3">
        <w:rPr>
          <w:rFonts w:asciiTheme="minorHAnsi" w:hAnsiTheme="minorHAnsi" w:cstheme="minorHAnsi"/>
          <w:color w:val="auto"/>
        </w:rPr>
        <w:t>c</w:t>
      </w:r>
      <w:r w:rsidR="00FB100A" w:rsidRPr="007F08C3">
        <w:rPr>
          <w:rFonts w:asciiTheme="minorHAnsi" w:hAnsiTheme="minorHAnsi" w:cstheme="minorHAnsi"/>
          <w:color w:val="auto"/>
        </w:rPr>
        <w:t>lusters</w:t>
      </w:r>
      <w:r w:rsidR="008A288F" w:rsidRPr="007F08C3">
        <w:rPr>
          <w:rFonts w:asciiTheme="minorHAnsi" w:hAnsiTheme="minorHAnsi" w:cstheme="minorHAnsi"/>
          <w:color w:val="auto"/>
        </w:rPr>
        <w:t xml:space="preserve"> a</w:t>
      </w:r>
      <w:r w:rsidR="00C242CC" w:rsidRPr="007F08C3">
        <w:rPr>
          <w:rFonts w:asciiTheme="minorHAnsi" w:hAnsiTheme="minorHAnsi" w:cstheme="minorHAnsi"/>
          <w:color w:val="auto"/>
        </w:rPr>
        <w:t xml:space="preserve">ctivated </w:t>
      </w:r>
      <w:r w:rsidR="007164D3" w:rsidRPr="007F08C3">
        <w:rPr>
          <w:rFonts w:asciiTheme="minorHAnsi" w:hAnsiTheme="minorHAnsi" w:cstheme="minorHAnsi"/>
          <w:color w:val="auto"/>
        </w:rPr>
        <w:t xml:space="preserve">in </w:t>
      </w:r>
      <w:r w:rsidR="0097411B" w:rsidRPr="007F08C3">
        <w:rPr>
          <w:rFonts w:asciiTheme="minorHAnsi" w:hAnsiTheme="minorHAnsi" w:cstheme="minorHAnsi"/>
          <w:color w:val="auto"/>
        </w:rPr>
        <w:t xml:space="preserve">the FP-S1 </w:t>
      </w:r>
      <w:r w:rsidR="004F5736" w:rsidRPr="007F08C3">
        <w:rPr>
          <w:rFonts w:asciiTheme="minorHAnsi" w:hAnsiTheme="minorHAnsi" w:cstheme="minorHAnsi"/>
          <w:color w:val="auto"/>
        </w:rPr>
        <w:t>region</w:t>
      </w:r>
      <w:r w:rsidR="008A288F" w:rsidRPr="007F08C3">
        <w:rPr>
          <w:rFonts w:asciiTheme="minorHAnsi" w:hAnsiTheme="minorHAnsi" w:cstheme="minorHAnsi"/>
          <w:color w:val="auto"/>
        </w:rPr>
        <w:t>s</w:t>
      </w:r>
      <w:r w:rsidR="00567DDF" w:rsidRPr="007F08C3">
        <w:rPr>
          <w:rFonts w:asciiTheme="minorHAnsi" w:hAnsiTheme="minorHAnsi" w:cstheme="minorHAnsi"/>
          <w:color w:val="auto"/>
        </w:rPr>
        <w:t xml:space="preserve"> (yellow and red colors)</w:t>
      </w:r>
      <w:r w:rsidR="004F5736" w:rsidRPr="007F08C3">
        <w:rPr>
          <w:rFonts w:asciiTheme="minorHAnsi" w:hAnsiTheme="minorHAnsi" w:cstheme="minorHAnsi"/>
          <w:color w:val="auto"/>
        </w:rPr>
        <w:t xml:space="preserve"> </w:t>
      </w:r>
      <w:r w:rsidR="002F7D1E">
        <w:rPr>
          <w:rFonts w:asciiTheme="minorHAnsi" w:hAnsiTheme="minorHAnsi" w:cstheme="minorHAnsi"/>
          <w:color w:val="auto"/>
        </w:rPr>
        <w:t>we</w:t>
      </w:r>
      <w:r w:rsidR="003C6894" w:rsidRPr="007F08C3">
        <w:rPr>
          <w:rFonts w:asciiTheme="minorHAnsi" w:hAnsiTheme="minorHAnsi" w:cstheme="minorHAnsi"/>
          <w:color w:val="auto"/>
        </w:rPr>
        <w:t xml:space="preserve">re identified </w:t>
      </w:r>
      <w:r w:rsidR="00C71735" w:rsidRPr="007F08C3">
        <w:rPr>
          <w:rFonts w:asciiTheme="minorHAnsi" w:hAnsiTheme="minorHAnsi" w:cstheme="minorHAnsi"/>
          <w:color w:val="auto"/>
        </w:rPr>
        <w:t xml:space="preserve">and </w:t>
      </w:r>
      <w:r w:rsidR="003C6894" w:rsidRPr="007F08C3">
        <w:rPr>
          <w:rFonts w:asciiTheme="minorHAnsi" w:hAnsiTheme="minorHAnsi" w:cstheme="minorHAnsi"/>
          <w:color w:val="auto"/>
        </w:rPr>
        <w:t>significantly synchronized with the repetitive stimulation paradigm</w:t>
      </w:r>
      <w:r w:rsidR="00DB4D8E" w:rsidRPr="007F08C3">
        <w:rPr>
          <w:rFonts w:asciiTheme="minorHAnsi" w:hAnsiTheme="minorHAnsi" w:cstheme="minorHAnsi"/>
          <w:color w:val="auto"/>
        </w:rPr>
        <w:t>, overlaid on</w:t>
      </w:r>
      <w:r w:rsidR="00E02891" w:rsidRPr="007F08C3">
        <w:rPr>
          <w:rFonts w:asciiTheme="minorHAnsi" w:hAnsiTheme="minorHAnsi" w:cstheme="minorHAnsi"/>
          <w:color w:val="auto"/>
        </w:rPr>
        <w:t xml:space="preserve"> the</w:t>
      </w:r>
      <w:r w:rsidR="00DB4D8E" w:rsidRPr="007F08C3">
        <w:rPr>
          <w:rFonts w:asciiTheme="minorHAnsi" w:hAnsiTheme="minorHAnsi" w:cstheme="minorHAnsi"/>
          <w:color w:val="auto"/>
        </w:rPr>
        <w:t xml:space="preserve"> T</w:t>
      </w:r>
      <w:r w:rsidR="00812B7C" w:rsidRPr="007F08C3">
        <w:rPr>
          <w:rFonts w:asciiTheme="minorHAnsi" w:hAnsiTheme="minorHAnsi" w:cstheme="minorHAnsi"/>
          <w:color w:val="auto"/>
        </w:rPr>
        <w:t>2</w:t>
      </w:r>
      <w:r w:rsidR="00DB4D8E" w:rsidRPr="007F08C3">
        <w:rPr>
          <w:rFonts w:asciiTheme="minorHAnsi" w:hAnsiTheme="minorHAnsi" w:cstheme="minorHAnsi"/>
          <w:color w:val="auto"/>
        </w:rPr>
        <w:t>-weighted anatomical image</w:t>
      </w:r>
      <w:r w:rsidR="00B11DE0" w:rsidRPr="007F08C3">
        <w:rPr>
          <w:rFonts w:asciiTheme="minorHAnsi" w:hAnsiTheme="minorHAnsi" w:cstheme="minorHAnsi"/>
          <w:color w:val="auto"/>
        </w:rPr>
        <w:t>s.</w:t>
      </w:r>
    </w:p>
    <w:p w14:paraId="1CD711B2" w14:textId="77777777" w:rsidR="004E5C83" w:rsidRPr="007F08C3" w:rsidRDefault="004E5C83" w:rsidP="00AB49D2">
      <w:pPr>
        <w:jc w:val="left"/>
        <w:rPr>
          <w:rFonts w:asciiTheme="minorHAnsi" w:hAnsiTheme="minorHAnsi" w:cstheme="minorHAnsi"/>
          <w:color w:val="auto"/>
        </w:rPr>
      </w:pPr>
    </w:p>
    <w:p w14:paraId="64B8CF78" w14:textId="2681A31F" w:rsidR="006305D7" w:rsidRPr="007F08C3" w:rsidRDefault="006305D7" w:rsidP="00AB49D2">
      <w:pPr>
        <w:jc w:val="left"/>
        <w:rPr>
          <w:rFonts w:asciiTheme="minorHAnsi" w:hAnsiTheme="minorHAnsi" w:cstheme="minorHAnsi"/>
          <w:b/>
          <w:color w:val="auto"/>
        </w:rPr>
      </w:pPr>
      <w:r w:rsidRPr="007F08C3">
        <w:rPr>
          <w:rFonts w:asciiTheme="minorHAnsi" w:hAnsiTheme="minorHAnsi" w:cstheme="minorHAnsi"/>
          <w:b/>
          <w:color w:val="auto"/>
        </w:rPr>
        <w:t>DISCUSSION</w:t>
      </w:r>
      <w:r w:rsidRPr="007F08C3">
        <w:rPr>
          <w:rFonts w:asciiTheme="minorHAnsi" w:hAnsiTheme="minorHAnsi" w:cstheme="minorHAnsi"/>
          <w:b/>
          <w:bCs/>
          <w:color w:val="auto"/>
        </w:rPr>
        <w:t>:</w:t>
      </w:r>
    </w:p>
    <w:p w14:paraId="297FC17A" w14:textId="0981905F" w:rsidR="0017434D" w:rsidRPr="007F08C3" w:rsidRDefault="00F171A6" w:rsidP="00AB49D2">
      <w:pPr>
        <w:jc w:val="left"/>
        <w:rPr>
          <w:rFonts w:asciiTheme="minorHAnsi" w:hAnsiTheme="minorHAnsi" w:cstheme="minorHAnsi"/>
          <w:color w:val="auto"/>
        </w:rPr>
      </w:pPr>
      <w:r w:rsidRPr="007F08C3">
        <w:rPr>
          <w:rFonts w:asciiTheme="minorHAnsi" w:hAnsiTheme="minorHAnsi" w:cstheme="minorHAnsi"/>
          <w:color w:val="auto"/>
        </w:rPr>
        <w:t>Real-time monitoring of the fMRI signal helps experimenters adjust the physiolo</w:t>
      </w:r>
      <w:r w:rsidR="0017434D" w:rsidRPr="007F08C3">
        <w:rPr>
          <w:rFonts w:asciiTheme="minorHAnsi" w:hAnsiTheme="minorHAnsi" w:cstheme="minorHAnsi"/>
          <w:color w:val="auto"/>
        </w:rPr>
        <w:t>gy</w:t>
      </w:r>
      <w:r w:rsidRPr="007F08C3">
        <w:rPr>
          <w:rFonts w:asciiTheme="minorHAnsi" w:hAnsiTheme="minorHAnsi" w:cstheme="minorHAnsi"/>
          <w:color w:val="auto"/>
        </w:rPr>
        <w:t xml:space="preserve"> of animals to optimize functional mapping. </w:t>
      </w:r>
      <w:r w:rsidR="0017434D" w:rsidRPr="007F08C3">
        <w:rPr>
          <w:rFonts w:asciiTheme="minorHAnsi" w:hAnsiTheme="minorHAnsi" w:cstheme="minorHAnsi"/>
          <w:color w:val="auto"/>
        </w:rPr>
        <w:t>M</w:t>
      </w:r>
      <w:r w:rsidR="00F86C16" w:rsidRPr="007F08C3">
        <w:rPr>
          <w:rFonts w:asciiTheme="minorHAnsi" w:hAnsiTheme="minorHAnsi" w:cstheme="minorHAnsi"/>
          <w:color w:val="auto"/>
        </w:rPr>
        <w:t xml:space="preserve">otion artifacts </w:t>
      </w:r>
      <w:r w:rsidR="0017434D" w:rsidRPr="007F08C3">
        <w:rPr>
          <w:rFonts w:asciiTheme="minorHAnsi" w:hAnsiTheme="minorHAnsi" w:cstheme="minorHAnsi"/>
          <w:color w:val="auto"/>
        </w:rPr>
        <w:t>in awake animals</w:t>
      </w:r>
      <w:r w:rsidR="0041560E" w:rsidRPr="007F08C3">
        <w:rPr>
          <w:rFonts w:asciiTheme="minorHAnsi" w:hAnsiTheme="minorHAnsi" w:cstheme="minorHAnsi"/>
          <w:color w:val="auto"/>
        </w:rPr>
        <w:t xml:space="preserve">, as well as the </w:t>
      </w:r>
      <w:r w:rsidR="00EF793B" w:rsidRPr="007F08C3">
        <w:rPr>
          <w:rFonts w:asciiTheme="minorHAnsi" w:hAnsiTheme="minorHAnsi" w:cstheme="minorHAnsi"/>
          <w:color w:val="auto"/>
        </w:rPr>
        <w:t>anesthe</w:t>
      </w:r>
      <w:r w:rsidR="0017434D" w:rsidRPr="007F08C3">
        <w:rPr>
          <w:rFonts w:asciiTheme="minorHAnsi" w:hAnsiTheme="minorHAnsi" w:cstheme="minorHAnsi"/>
          <w:color w:val="auto"/>
        </w:rPr>
        <w:t>tic effect</w:t>
      </w:r>
      <w:r w:rsidR="0041560E" w:rsidRPr="007F08C3">
        <w:rPr>
          <w:rFonts w:asciiTheme="minorHAnsi" w:hAnsiTheme="minorHAnsi" w:cstheme="minorHAnsi"/>
          <w:color w:val="auto"/>
        </w:rPr>
        <w:t>,</w:t>
      </w:r>
      <w:r w:rsidR="0017434D" w:rsidRPr="007F08C3">
        <w:rPr>
          <w:rFonts w:asciiTheme="minorHAnsi" w:hAnsiTheme="minorHAnsi" w:cstheme="minorHAnsi"/>
          <w:color w:val="auto"/>
        </w:rPr>
        <w:t xml:space="preserve"> are</w:t>
      </w:r>
      <w:r w:rsidR="0041560E" w:rsidRPr="007F08C3">
        <w:rPr>
          <w:rFonts w:asciiTheme="minorHAnsi" w:hAnsiTheme="minorHAnsi" w:cstheme="minorHAnsi"/>
          <w:color w:val="auto"/>
        </w:rPr>
        <w:t xml:space="preserve"> </w:t>
      </w:r>
      <w:r w:rsidR="0017434D" w:rsidRPr="007F08C3">
        <w:rPr>
          <w:rFonts w:asciiTheme="minorHAnsi" w:hAnsiTheme="minorHAnsi" w:cstheme="minorHAnsi"/>
          <w:color w:val="auto"/>
        </w:rPr>
        <w:t>major factors</w:t>
      </w:r>
      <w:r w:rsidR="008F64E5" w:rsidRPr="007F08C3">
        <w:rPr>
          <w:rFonts w:asciiTheme="minorHAnsi" w:hAnsiTheme="minorHAnsi" w:cstheme="minorHAnsi"/>
          <w:color w:val="auto"/>
        </w:rPr>
        <w:t xml:space="preserve"> that</w:t>
      </w:r>
      <w:r w:rsidR="0017434D" w:rsidRPr="007F08C3">
        <w:rPr>
          <w:rFonts w:asciiTheme="minorHAnsi" w:hAnsiTheme="minorHAnsi" w:cstheme="minorHAnsi"/>
          <w:color w:val="auto"/>
        </w:rPr>
        <w:t xml:space="preserve"> </w:t>
      </w:r>
      <w:r w:rsidR="0041560E" w:rsidRPr="007F08C3">
        <w:rPr>
          <w:rFonts w:asciiTheme="minorHAnsi" w:hAnsiTheme="minorHAnsi" w:cstheme="minorHAnsi"/>
          <w:color w:val="auto"/>
        </w:rPr>
        <w:t>mediat</w:t>
      </w:r>
      <w:r w:rsidR="008F64E5" w:rsidRPr="007F08C3">
        <w:rPr>
          <w:rFonts w:asciiTheme="minorHAnsi" w:hAnsiTheme="minorHAnsi" w:cstheme="minorHAnsi"/>
          <w:color w:val="auto"/>
        </w:rPr>
        <w:t>e</w:t>
      </w:r>
      <w:r w:rsidR="0041560E" w:rsidRPr="007F08C3">
        <w:rPr>
          <w:rFonts w:asciiTheme="minorHAnsi" w:hAnsiTheme="minorHAnsi" w:cstheme="minorHAnsi"/>
          <w:color w:val="auto"/>
        </w:rPr>
        <w:t xml:space="preserve"> the </w:t>
      </w:r>
      <w:r w:rsidR="0017434D" w:rsidRPr="007F08C3">
        <w:rPr>
          <w:rFonts w:asciiTheme="minorHAnsi" w:hAnsiTheme="minorHAnsi" w:cstheme="minorHAnsi"/>
          <w:color w:val="auto"/>
        </w:rPr>
        <w:t xml:space="preserve">variability of fMRI signals, </w:t>
      </w:r>
      <w:r w:rsidR="0041560E" w:rsidRPr="007F08C3">
        <w:rPr>
          <w:rFonts w:asciiTheme="minorHAnsi" w:hAnsiTheme="minorHAnsi" w:cstheme="minorHAnsi"/>
          <w:color w:val="auto"/>
        </w:rPr>
        <w:t>confou</w:t>
      </w:r>
      <w:r w:rsidR="00640346" w:rsidRPr="007F08C3">
        <w:rPr>
          <w:rFonts w:asciiTheme="minorHAnsi" w:hAnsiTheme="minorHAnsi" w:cstheme="minorHAnsi"/>
          <w:color w:val="auto"/>
        </w:rPr>
        <w:t>n</w:t>
      </w:r>
      <w:r w:rsidR="0041560E" w:rsidRPr="007F08C3">
        <w:rPr>
          <w:rFonts w:asciiTheme="minorHAnsi" w:hAnsiTheme="minorHAnsi" w:cstheme="minorHAnsi"/>
          <w:color w:val="auto"/>
        </w:rPr>
        <w:t>ding</w:t>
      </w:r>
      <w:r w:rsidR="0017434D" w:rsidRPr="007F08C3">
        <w:rPr>
          <w:rFonts w:asciiTheme="minorHAnsi" w:hAnsiTheme="minorHAnsi" w:cstheme="minorHAnsi"/>
          <w:color w:val="auto"/>
        </w:rPr>
        <w:t xml:space="preserve"> the biological interpretation of the signal by itself</w:t>
      </w:r>
      <w:r w:rsidR="00BA784A" w:rsidRPr="007F08C3">
        <w:rPr>
          <w:rFonts w:asciiTheme="minorHAnsi" w:hAnsiTheme="minorHAnsi" w:cstheme="minorHAnsi"/>
          <w:color w:val="auto"/>
        </w:rPr>
        <w:fldChar w:fldCharType="begin">
          <w:fldData xml:space="preserve">PEVuZE5vdGU+PENpdGU+PEF1dGhvcj5NYXNhbW90bzwvQXV0aG9yPjxZZWFyPjIwMDc8L1llYXI+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1ODEt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kyNS0rPC9wYWdlcz48dm9sdW1lPjk3PC92b2x1bWU+PG51bWJl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</w:fldData>
        </w:fldChar>
      </w:r>
      <w:r w:rsidR="00E20906" w:rsidRPr="007F08C3">
        <w:rPr>
          <w:rFonts w:asciiTheme="minorHAnsi" w:hAnsiTheme="minorHAnsi" w:cstheme="minorHAnsi"/>
          <w:color w:val="auto"/>
        </w:rPr>
        <w:instrText xml:space="preserve"> ADDIN EN.CITE </w:instrText>
      </w:r>
      <w:r w:rsidR="00E20906" w:rsidRPr="007F08C3">
        <w:rPr>
          <w:rFonts w:asciiTheme="minorHAnsi" w:hAnsiTheme="minorHAnsi" w:cstheme="minorHAnsi"/>
          <w:color w:val="auto"/>
        </w:rPr>
        <w:fldChar w:fldCharType="begin">
          <w:fldData xml:space="preserve">PEVuZE5vdGU+PENpdGU+PEF1dGhvcj5NYXNhbW90bzwvQXV0aG9yPjxZZWFyPjIwMDc8L1llYXI+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1ODEt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kyNS0rPC9wYWdlcz48dm9sdW1lPjk3PC92b2x1bWU+PG51bWJl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</w:fldData>
        </w:fldChar>
      </w:r>
      <w:r w:rsidR="00E20906" w:rsidRPr="007F08C3">
        <w:rPr>
          <w:rFonts w:asciiTheme="minorHAnsi" w:hAnsiTheme="minorHAnsi" w:cstheme="minorHAnsi"/>
          <w:color w:val="auto"/>
        </w:rPr>
        <w:instrText xml:space="preserve"> ADDIN EN.CITE.DATA </w:instrText>
      </w:r>
      <w:r w:rsidR="00E20906" w:rsidRPr="007F08C3">
        <w:rPr>
          <w:rFonts w:asciiTheme="minorHAnsi" w:hAnsiTheme="minorHAnsi" w:cstheme="minorHAnsi"/>
          <w:color w:val="auto"/>
        </w:rPr>
      </w:r>
      <w:r w:rsidR="00E20906" w:rsidRPr="007F08C3">
        <w:rPr>
          <w:rFonts w:asciiTheme="minorHAnsi" w:hAnsiTheme="minorHAnsi" w:cstheme="minorHAnsi"/>
          <w:color w:val="auto"/>
        </w:rPr>
        <w:fldChar w:fldCharType="end"/>
      </w:r>
      <w:r w:rsidR="00BA784A" w:rsidRPr="007F08C3">
        <w:rPr>
          <w:rFonts w:asciiTheme="minorHAnsi" w:hAnsiTheme="minorHAnsi" w:cstheme="minorHAnsi"/>
          <w:color w:val="auto"/>
        </w:rPr>
      </w:r>
      <w:r w:rsidR="00BA784A" w:rsidRPr="007F08C3">
        <w:rPr>
          <w:rFonts w:asciiTheme="minorHAnsi" w:hAnsiTheme="minorHAnsi" w:cstheme="minorHAnsi"/>
          <w:color w:val="auto"/>
        </w:rPr>
        <w:fldChar w:fldCharType="separate"/>
      </w:r>
      <w:r w:rsidR="00E20906" w:rsidRPr="007F08C3">
        <w:rPr>
          <w:rFonts w:asciiTheme="minorHAnsi" w:hAnsiTheme="minorHAnsi" w:cstheme="minorHAnsi"/>
          <w:noProof/>
          <w:color w:val="auto"/>
          <w:vertAlign w:val="superscript"/>
        </w:rPr>
        <w:t>31-38</w:t>
      </w:r>
      <w:r w:rsidR="00BA784A" w:rsidRPr="007F08C3">
        <w:rPr>
          <w:rFonts w:asciiTheme="minorHAnsi" w:hAnsiTheme="minorHAnsi" w:cstheme="minorHAnsi"/>
          <w:color w:val="auto"/>
        </w:rPr>
        <w:fldChar w:fldCharType="end"/>
      </w:r>
      <w:r w:rsidR="0017434D" w:rsidRPr="007F08C3">
        <w:rPr>
          <w:rFonts w:asciiTheme="minorHAnsi" w:hAnsiTheme="minorHAnsi" w:cstheme="minorHAnsi"/>
          <w:color w:val="auto"/>
        </w:rPr>
        <w:t xml:space="preserve">. The real-time fMRI platform offers instantaneous information to </w:t>
      </w:r>
      <w:r w:rsidR="00BA784A" w:rsidRPr="007F08C3">
        <w:rPr>
          <w:rFonts w:asciiTheme="minorHAnsi" w:hAnsiTheme="minorHAnsi" w:cstheme="minorHAnsi"/>
          <w:color w:val="auto"/>
        </w:rPr>
        <w:t xml:space="preserve">assist the </w:t>
      </w:r>
      <w:r w:rsidR="0017434D" w:rsidRPr="007F08C3">
        <w:rPr>
          <w:rFonts w:asciiTheme="minorHAnsi" w:hAnsiTheme="minorHAnsi" w:cstheme="minorHAnsi"/>
          <w:color w:val="auto"/>
        </w:rPr>
        <w:t>optimi</w:t>
      </w:r>
      <w:r w:rsidR="00BA784A" w:rsidRPr="007F08C3">
        <w:rPr>
          <w:rFonts w:asciiTheme="minorHAnsi" w:hAnsiTheme="minorHAnsi" w:cstheme="minorHAnsi"/>
          <w:color w:val="auto"/>
        </w:rPr>
        <w:t>zation of</w:t>
      </w:r>
      <w:r w:rsidR="0017434D" w:rsidRPr="007F08C3">
        <w:rPr>
          <w:rFonts w:asciiTheme="minorHAnsi" w:hAnsiTheme="minorHAnsi" w:cstheme="minorHAnsi"/>
          <w:color w:val="auto"/>
        </w:rPr>
        <w:t xml:space="preserve"> scanning parameters and anesthetic administration schemes.</w:t>
      </w:r>
      <w:r w:rsidR="00BA784A" w:rsidRPr="007F08C3">
        <w:rPr>
          <w:rFonts w:asciiTheme="minorHAnsi" w:hAnsiTheme="minorHAnsi" w:cstheme="minorHAnsi"/>
          <w:color w:val="auto"/>
        </w:rPr>
        <w:t xml:space="preserve">  </w:t>
      </w:r>
      <w:r w:rsidR="0041560E" w:rsidRPr="007F08C3">
        <w:rPr>
          <w:rFonts w:asciiTheme="minorHAnsi" w:hAnsiTheme="minorHAnsi" w:cstheme="minorHAnsi"/>
          <w:color w:val="auto"/>
        </w:rPr>
        <w:t>Also</w:t>
      </w:r>
      <w:r w:rsidR="00BA784A" w:rsidRPr="007F08C3">
        <w:rPr>
          <w:rFonts w:asciiTheme="minorHAnsi" w:hAnsiTheme="minorHAnsi" w:cstheme="minorHAnsi"/>
          <w:color w:val="auto"/>
        </w:rPr>
        <w:t>, real-time brain hemodynamic responses can be used to provide fMRI-based biofeedback controlling signal</w:t>
      </w:r>
      <w:r w:rsidR="00747FDB" w:rsidRPr="007F08C3">
        <w:rPr>
          <w:rFonts w:asciiTheme="minorHAnsi" w:hAnsiTheme="minorHAnsi" w:cstheme="minorHAnsi"/>
          <w:color w:val="auto"/>
        </w:rPr>
        <w:t>s</w:t>
      </w:r>
      <w:r w:rsidR="00BA784A" w:rsidRPr="007F08C3">
        <w:rPr>
          <w:rFonts w:asciiTheme="minorHAnsi" w:hAnsiTheme="minorHAnsi" w:cstheme="minorHAnsi"/>
          <w:color w:val="auto"/>
        </w:rPr>
        <w:t xml:space="preserve"> for novel stimulation paradigms in multi-modal brain functional studies.</w:t>
      </w:r>
    </w:p>
    <w:p w14:paraId="16D6CCB6" w14:textId="77777777" w:rsidR="00710627" w:rsidRPr="007F08C3" w:rsidRDefault="00710627" w:rsidP="00AB49D2">
      <w:pPr>
        <w:jc w:val="left"/>
        <w:rPr>
          <w:rFonts w:asciiTheme="minorHAnsi" w:hAnsiTheme="minorHAnsi" w:cstheme="minorHAnsi"/>
          <w:color w:val="auto"/>
        </w:rPr>
      </w:pPr>
    </w:p>
    <w:p w14:paraId="49614C73" w14:textId="77777777" w:rsidR="002F7D1E" w:rsidRDefault="007A309C" w:rsidP="00AB49D2">
      <w:pPr>
        <w:jc w:val="left"/>
        <w:rPr>
          <w:rFonts w:asciiTheme="minorHAnsi" w:hAnsiTheme="minorHAnsi" w:cstheme="minorHAnsi"/>
          <w:color w:val="auto"/>
        </w:rPr>
      </w:pPr>
      <w:r w:rsidRPr="007F08C3">
        <w:rPr>
          <w:rFonts w:asciiTheme="minorHAnsi" w:hAnsiTheme="minorHAnsi" w:cstheme="minorHAnsi"/>
          <w:color w:val="auto"/>
        </w:rPr>
        <w:t xml:space="preserve">A remaining concern about the proposed real-time fMRI </w:t>
      </w:r>
      <w:r w:rsidR="005A4047" w:rsidRPr="007F08C3">
        <w:rPr>
          <w:rFonts w:asciiTheme="minorHAnsi" w:hAnsiTheme="minorHAnsi" w:cstheme="minorHAnsi"/>
          <w:color w:val="auto"/>
        </w:rPr>
        <w:t>set-up</w:t>
      </w:r>
      <w:r w:rsidRPr="007F08C3">
        <w:rPr>
          <w:rFonts w:asciiTheme="minorHAnsi" w:hAnsiTheme="minorHAnsi" w:cstheme="minorHAnsi"/>
          <w:color w:val="auto"/>
        </w:rPr>
        <w:t xml:space="preserve"> is the t</w:t>
      </w:r>
      <w:r w:rsidR="009C73DB" w:rsidRPr="007F08C3">
        <w:rPr>
          <w:rFonts w:asciiTheme="minorHAnsi" w:hAnsiTheme="minorHAnsi" w:cstheme="minorHAnsi"/>
          <w:color w:val="auto"/>
        </w:rPr>
        <w:t xml:space="preserve">echnical dependency on the </w:t>
      </w:r>
      <w:r w:rsidR="0091284A" w:rsidRPr="007F08C3">
        <w:rPr>
          <w:rFonts w:asciiTheme="minorHAnsi" w:hAnsiTheme="minorHAnsi" w:cstheme="minorHAnsi"/>
          <w:color w:val="auto"/>
        </w:rPr>
        <w:t xml:space="preserve">vendor-specific </w:t>
      </w:r>
      <w:r w:rsidR="009206F0" w:rsidRPr="007F08C3">
        <w:rPr>
          <w:rFonts w:asciiTheme="minorHAnsi" w:hAnsiTheme="minorHAnsi" w:cstheme="minorHAnsi"/>
          <w:color w:val="auto"/>
        </w:rPr>
        <w:t xml:space="preserve">console </w:t>
      </w:r>
      <w:r w:rsidR="009C73DB" w:rsidRPr="007F08C3">
        <w:rPr>
          <w:rFonts w:asciiTheme="minorHAnsi" w:hAnsiTheme="minorHAnsi" w:cstheme="minorHAnsi"/>
          <w:color w:val="auto"/>
        </w:rPr>
        <w:t>softwar</w:t>
      </w:r>
      <w:r w:rsidR="0041560E" w:rsidRPr="007F08C3">
        <w:rPr>
          <w:rFonts w:asciiTheme="minorHAnsi" w:hAnsiTheme="minorHAnsi" w:cstheme="minorHAnsi"/>
          <w:color w:val="auto"/>
        </w:rPr>
        <w:t>e</w:t>
      </w:r>
      <w:r w:rsidR="009C73DB" w:rsidRPr="007F08C3">
        <w:rPr>
          <w:rFonts w:asciiTheme="minorHAnsi" w:hAnsiTheme="minorHAnsi" w:cstheme="minorHAnsi"/>
          <w:color w:val="auto"/>
        </w:rPr>
        <w:t xml:space="preserve">. In this protocol, </w:t>
      </w:r>
      <w:r w:rsidR="00682A4C" w:rsidRPr="007F08C3">
        <w:rPr>
          <w:rFonts w:asciiTheme="minorHAnsi" w:hAnsiTheme="minorHAnsi" w:cstheme="minorHAnsi"/>
          <w:color w:val="auto"/>
        </w:rPr>
        <w:t xml:space="preserve">the </w:t>
      </w:r>
      <w:r w:rsidR="009C73DB" w:rsidRPr="007F08C3">
        <w:rPr>
          <w:rFonts w:asciiTheme="minorHAnsi" w:hAnsiTheme="minorHAnsi" w:cstheme="minorHAnsi"/>
          <w:color w:val="auto"/>
        </w:rPr>
        <w:t xml:space="preserve">real-time fMRI analysis </w:t>
      </w:r>
      <w:r w:rsidR="00BF5111" w:rsidRPr="007F08C3">
        <w:rPr>
          <w:rFonts w:asciiTheme="minorHAnsi" w:hAnsiTheme="minorHAnsi" w:cstheme="minorHAnsi"/>
          <w:color w:val="auto"/>
        </w:rPr>
        <w:t>scripts</w:t>
      </w:r>
      <w:r w:rsidR="004D1649" w:rsidRPr="007F08C3">
        <w:rPr>
          <w:rFonts w:asciiTheme="minorHAnsi" w:hAnsiTheme="minorHAnsi" w:cstheme="minorHAnsi"/>
          <w:color w:val="auto"/>
        </w:rPr>
        <w:t xml:space="preserve"> </w:t>
      </w:r>
      <w:r w:rsidR="00BA784A" w:rsidRPr="007F08C3">
        <w:rPr>
          <w:rFonts w:asciiTheme="minorHAnsi" w:hAnsiTheme="minorHAnsi" w:cstheme="minorHAnsi"/>
          <w:color w:val="auto"/>
        </w:rPr>
        <w:t xml:space="preserve">implement </w:t>
      </w:r>
      <w:r w:rsidR="00336849" w:rsidRPr="007F08C3">
        <w:rPr>
          <w:rFonts w:asciiTheme="minorHAnsi" w:hAnsiTheme="minorHAnsi" w:cstheme="minorHAnsi"/>
          <w:color w:val="auto"/>
        </w:rPr>
        <w:t>a series of</w:t>
      </w:r>
      <w:r w:rsidR="009C090F" w:rsidRPr="007F08C3">
        <w:rPr>
          <w:rFonts w:asciiTheme="minorHAnsi" w:hAnsiTheme="minorHAnsi" w:cstheme="minorHAnsi"/>
          <w:color w:val="auto"/>
        </w:rPr>
        <w:t xml:space="preserve"> </w:t>
      </w:r>
      <w:r w:rsidR="009C73DB" w:rsidRPr="007F08C3">
        <w:rPr>
          <w:rFonts w:asciiTheme="minorHAnsi" w:hAnsiTheme="minorHAnsi" w:cstheme="minorHAnsi"/>
          <w:color w:val="auto"/>
        </w:rPr>
        <w:t>macro</w:t>
      </w:r>
      <w:r w:rsidR="0082252B" w:rsidRPr="007F08C3">
        <w:rPr>
          <w:rFonts w:asciiTheme="minorHAnsi" w:hAnsiTheme="minorHAnsi" w:cstheme="minorHAnsi"/>
          <w:color w:val="auto"/>
        </w:rPr>
        <w:t>-</w:t>
      </w:r>
      <w:r w:rsidR="009C73DB" w:rsidRPr="007F08C3">
        <w:rPr>
          <w:rFonts w:asciiTheme="minorHAnsi" w:hAnsiTheme="minorHAnsi" w:cstheme="minorHAnsi"/>
          <w:color w:val="auto"/>
        </w:rPr>
        <w:t>function</w:t>
      </w:r>
      <w:r w:rsidR="009C090F" w:rsidRPr="007F08C3">
        <w:rPr>
          <w:rFonts w:asciiTheme="minorHAnsi" w:hAnsiTheme="minorHAnsi" w:cstheme="minorHAnsi"/>
          <w:color w:val="auto"/>
        </w:rPr>
        <w:t>s</w:t>
      </w:r>
      <w:r w:rsidR="009C73DB" w:rsidRPr="007F08C3">
        <w:rPr>
          <w:rFonts w:asciiTheme="minorHAnsi" w:hAnsiTheme="minorHAnsi" w:cstheme="minorHAnsi"/>
          <w:color w:val="auto"/>
        </w:rPr>
        <w:t xml:space="preserve"> </w:t>
      </w:r>
      <w:r w:rsidR="00336849" w:rsidRPr="007F08C3">
        <w:rPr>
          <w:rFonts w:asciiTheme="minorHAnsi" w:hAnsiTheme="minorHAnsi" w:cstheme="minorHAnsi"/>
          <w:color w:val="auto"/>
        </w:rPr>
        <w:t>using</w:t>
      </w:r>
      <w:r w:rsidR="009C73DB" w:rsidRPr="007F08C3">
        <w:rPr>
          <w:rFonts w:asciiTheme="minorHAnsi" w:hAnsiTheme="minorHAnsi" w:cstheme="minorHAnsi"/>
          <w:color w:val="auto"/>
        </w:rPr>
        <w:t xml:space="preserve"> </w:t>
      </w:r>
      <w:r w:rsidR="0059014F" w:rsidRPr="007F08C3">
        <w:rPr>
          <w:rFonts w:asciiTheme="minorHAnsi" w:hAnsiTheme="minorHAnsi" w:cstheme="minorHAnsi"/>
          <w:color w:val="auto"/>
        </w:rPr>
        <w:t xml:space="preserve">a </w:t>
      </w:r>
      <w:r w:rsidR="00325329" w:rsidRPr="007F08C3">
        <w:rPr>
          <w:rFonts w:asciiTheme="minorHAnsi" w:hAnsiTheme="minorHAnsi" w:cstheme="minorHAnsi"/>
          <w:color w:val="auto"/>
        </w:rPr>
        <w:t>console software</w:t>
      </w:r>
      <w:r w:rsidR="0059014F" w:rsidRPr="007F08C3">
        <w:rPr>
          <w:rFonts w:asciiTheme="minorHAnsi" w:hAnsiTheme="minorHAnsi" w:cstheme="minorHAnsi"/>
          <w:color w:val="auto"/>
        </w:rPr>
        <w:t xml:space="preserve"> (see </w:t>
      </w:r>
      <w:r w:rsidR="0059014F" w:rsidRPr="007F08C3">
        <w:rPr>
          <w:rFonts w:asciiTheme="minorHAnsi" w:hAnsiTheme="minorHAnsi" w:cstheme="minorHAnsi"/>
          <w:b/>
          <w:bCs/>
          <w:color w:val="auto"/>
        </w:rPr>
        <w:t>Table of Materials</w:t>
      </w:r>
      <w:r w:rsidR="0059014F" w:rsidRPr="007F08C3">
        <w:rPr>
          <w:rFonts w:asciiTheme="minorHAnsi" w:hAnsiTheme="minorHAnsi" w:cstheme="minorHAnsi"/>
          <w:color w:val="auto"/>
        </w:rPr>
        <w:t xml:space="preserve">) </w:t>
      </w:r>
      <w:r w:rsidR="00A36E3B" w:rsidRPr="007F08C3">
        <w:rPr>
          <w:rFonts w:asciiTheme="minorHAnsi" w:hAnsiTheme="minorHAnsi" w:cstheme="minorHAnsi"/>
          <w:color w:val="auto"/>
        </w:rPr>
        <w:t xml:space="preserve">version </w:t>
      </w:r>
      <w:r w:rsidR="00652C5A" w:rsidRPr="007F08C3">
        <w:rPr>
          <w:rFonts w:asciiTheme="minorHAnsi" w:hAnsiTheme="minorHAnsi" w:cstheme="minorHAnsi"/>
          <w:color w:val="auto"/>
        </w:rPr>
        <w:t xml:space="preserve">6 </w:t>
      </w:r>
      <w:r w:rsidR="00A36E3B" w:rsidRPr="007F08C3">
        <w:rPr>
          <w:rFonts w:asciiTheme="minorHAnsi" w:hAnsiTheme="minorHAnsi" w:cstheme="minorHAnsi"/>
          <w:color w:val="auto"/>
        </w:rPr>
        <w:t>or higher</w:t>
      </w:r>
      <w:r w:rsidR="009C73DB" w:rsidRPr="007F08C3">
        <w:rPr>
          <w:rFonts w:asciiTheme="minorHAnsi" w:hAnsiTheme="minorHAnsi" w:cstheme="minorHAnsi"/>
          <w:color w:val="auto"/>
        </w:rPr>
        <w:t xml:space="preserve">. The workflow of </w:t>
      </w:r>
      <w:r w:rsidR="008F417D" w:rsidRPr="007F08C3">
        <w:rPr>
          <w:rFonts w:asciiTheme="minorHAnsi" w:hAnsiTheme="minorHAnsi" w:cstheme="minorHAnsi"/>
          <w:color w:val="auto"/>
        </w:rPr>
        <w:t xml:space="preserve">the </w:t>
      </w:r>
      <w:r w:rsidR="009C73DB" w:rsidRPr="007F08C3">
        <w:rPr>
          <w:rFonts w:asciiTheme="minorHAnsi" w:hAnsiTheme="minorHAnsi" w:cstheme="minorHAnsi"/>
          <w:color w:val="auto"/>
        </w:rPr>
        <w:t xml:space="preserve">MR scan in </w:t>
      </w:r>
      <w:r w:rsidR="000F0E88" w:rsidRPr="007F08C3">
        <w:rPr>
          <w:rFonts w:asciiTheme="minorHAnsi" w:hAnsiTheme="minorHAnsi" w:cstheme="minorHAnsi"/>
          <w:color w:val="auto"/>
        </w:rPr>
        <w:t xml:space="preserve">the </w:t>
      </w:r>
      <w:r w:rsidR="009C73DB" w:rsidRPr="007F08C3">
        <w:rPr>
          <w:rFonts w:asciiTheme="minorHAnsi" w:hAnsiTheme="minorHAnsi" w:cstheme="minorHAnsi"/>
          <w:color w:val="auto"/>
        </w:rPr>
        <w:t xml:space="preserve">previous </w:t>
      </w:r>
      <w:r w:rsidR="000F0E88" w:rsidRPr="007F08C3">
        <w:rPr>
          <w:rFonts w:asciiTheme="minorHAnsi" w:hAnsiTheme="minorHAnsi" w:cstheme="minorHAnsi"/>
          <w:color w:val="auto"/>
        </w:rPr>
        <w:t>console software</w:t>
      </w:r>
      <w:r w:rsidR="00652C5A" w:rsidRPr="007F08C3">
        <w:rPr>
          <w:rFonts w:asciiTheme="minorHAnsi" w:hAnsiTheme="minorHAnsi" w:cstheme="minorHAnsi"/>
          <w:color w:val="auto"/>
        </w:rPr>
        <w:t xml:space="preserve"> (e.g.</w:t>
      </w:r>
      <w:r w:rsidR="007E19EA" w:rsidRPr="007F08C3">
        <w:rPr>
          <w:rFonts w:asciiTheme="minorHAnsi" w:hAnsiTheme="minorHAnsi" w:cstheme="minorHAnsi"/>
          <w:color w:val="auto"/>
        </w:rPr>
        <w:t>,</w:t>
      </w:r>
      <w:r w:rsidR="00652C5A" w:rsidRPr="007F08C3">
        <w:rPr>
          <w:rFonts w:asciiTheme="minorHAnsi" w:hAnsiTheme="minorHAnsi" w:cstheme="minorHAnsi"/>
          <w:color w:val="auto"/>
        </w:rPr>
        <w:t xml:space="preserve"> PV </w:t>
      </w:r>
      <w:r w:rsidR="00A36E3B" w:rsidRPr="007F08C3">
        <w:rPr>
          <w:rFonts w:asciiTheme="minorHAnsi" w:hAnsiTheme="minorHAnsi" w:cstheme="minorHAnsi"/>
          <w:color w:val="auto"/>
        </w:rPr>
        <w:t xml:space="preserve">version </w:t>
      </w:r>
      <w:r w:rsidR="00652C5A" w:rsidRPr="007F08C3">
        <w:rPr>
          <w:rFonts w:asciiTheme="minorHAnsi" w:hAnsiTheme="minorHAnsi" w:cstheme="minorHAnsi"/>
          <w:color w:val="auto"/>
        </w:rPr>
        <w:t xml:space="preserve">5 </w:t>
      </w:r>
      <w:r w:rsidR="00A36E3B" w:rsidRPr="007F08C3">
        <w:rPr>
          <w:rFonts w:asciiTheme="minorHAnsi" w:hAnsiTheme="minorHAnsi" w:cstheme="minorHAnsi"/>
          <w:color w:val="auto"/>
        </w:rPr>
        <w:t>or</w:t>
      </w:r>
      <w:r w:rsidR="00652C5A" w:rsidRPr="007F08C3">
        <w:rPr>
          <w:rFonts w:asciiTheme="minorHAnsi" w:hAnsiTheme="minorHAnsi" w:cstheme="minorHAnsi"/>
          <w:color w:val="auto"/>
        </w:rPr>
        <w:t xml:space="preserve"> lower)</w:t>
      </w:r>
      <w:r w:rsidR="009C73DB" w:rsidRPr="007F08C3">
        <w:rPr>
          <w:rFonts w:asciiTheme="minorHAnsi" w:hAnsiTheme="minorHAnsi" w:cstheme="minorHAnsi"/>
          <w:color w:val="auto"/>
        </w:rPr>
        <w:t xml:space="preserve"> is different from </w:t>
      </w:r>
      <w:r w:rsidR="00BA784A" w:rsidRPr="007F08C3">
        <w:rPr>
          <w:rFonts w:asciiTheme="minorHAnsi" w:hAnsiTheme="minorHAnsi" w:cstheme="minorHAnsi"/>
          <w:color w:val="auto"/>
        </w:rPr>
        <w:t>the</w:t>
      </w:r>
      <w:r w:rsidR="00325329" w:rsidRPr="007F08C3">
        <w:rPr>
          <w:rFonts w:asciiTheme="minorHAnsi" w:hAnsiTheme="minorHAnsi" w:cstheme="minorHAnsi"/>
          <w:color w:val="auto"/>
        </w:rPr>
        <w:t xml:space="preserve"> latest </w:t>
      </w:r>
      <w:r w:rsidR="00BA784A" w:rsidRPr="007F08C3">
        <w:rPr>
          <w:rFonts w:asciiTheme="minorHAnsi" w:hAnsiTheme="minorHAnsi" w:cstheme="minorHAnsi"/>
          <w:color w:val="auto"/>
        </w:rPr>
        <w:t>version</w:t>
      </w:r>
      <w:r w:rsidR="007E633F" w:rsidRPr="007F08C3">
        <w:rPr>
          <w:rFonts w:asciiTheme="minorHAnsi" w:hAnsiTheme="minorHAnsi" w:cstheme="minorHAnsi"/>
          <w:color w:val="auto"/>
        </w:rPr>
        <w:t xml:space="preserve"> </w:t>
      </w:r>
      <w:r w:rsidR="00094F56" w:rsidRPr="007F08C3">
        <w:rPr>
          <w:rFonts w:asciiTheme="minorHAnsi" w:hAnsiTheme="minorHAnsi" w:cstheme="minorHAnsi"/>
          <w:color w:val="auto"/>
        </w:rPr>
        <w:t xml:space="preserve">due to </w:t>
      </w:r>
      <w:r w:rsidR="009C73DB" w:rsidRPr="007F08C3">
        <w:rPr>
          <w:rFonts w:asciiTheme="minorHAnsi" w:hAnsiTheme="minorHAnsi" w:cstheme="minorHAnsi"/>
          <w:color w:val="auto"/>
        </w:rPr>
        <w:t xml:space="preserve">the </w:t>
      </w:r>
      <w:r w:rsidR="00BA784A" w:rsidRPr="007F08C3">
        <w:rPr>
          <w:rFonts w:asciiTheme="minorHAnsi" w:hAnsiTheme="minorHAnsi" w:cstheme="minorHAnsi"/>
          <w:color w:val="auto"/>
        </w:rPr>
        <w:t xml:space="preserve">upgraded </w:t>
      </w:r>
      <w:r w:rsidR="004800B0" w:rsidRPr="007F08C3">
        <w:rPr>
          <w:rFonts w:asciiTheme="minorHAnsi" w:hAnsiTheme="minorHAnsi" w:cstheme="minorHAnsi"/>
          <w:color w:val="auto"/>
        </w:rPr>
        <w:t>u</w:t>
      </w:r>
      <w:r w:rsidR="009C73DB" w:rsidRPr="007F08C3">
        <w:rPr>
          <w:rFonts w:asciiTheme="minorHAnsi" w:hAnsiTheme="minorHAnsi" w:cstheme="minorHAnsi"/>
          <w:color w:val="auto"/>
        </w:rPr>
        <w:t xml:space="preserve">ser </w:t>
      </w:r>
      <w:r w:rsidR="004800B0" w:rsidRPr="007F08C3">
        <w:rPr>
          <w:rFonts w:asciiTheme="minorHAnsi" w:hAnsiTheme="minorHAnsi" w:cstheme="minorHAnsi"/>
          <w:color w:val="auto"/>
        </w:rPr>
        <w:t>i</w:t>
      </w:r>
      <w:r w:rsidR="009C73DB" w:rsidRPr="007F08C3">
        <w:rPr>
          <w:rFonts w:asciiTheme="minorHAnsi" w:hAnsiTheme="minorHAnsi" w:cstheme="minorHAnsi"/>
          <w:color w:val="auto"/>
        </w:rPr>
        <w:t>nter</w:t>
      </w:r>
      <w:r w:rsidR="00BA784A" w:rsidRPr="007F08C3">
        <w:rPr>
          <w:rFonts w:asciiTheme="minorHAnsi" w:hAnsiTheme="minorHAnsi" w:cstheme="minorHAnsi"/>
          <w:color w:val="auto"/>
        </w:rPr>
        <w:t>face</w:t>
      </w:r>
      <w:r w:rsidR="009C73DB" w:rsidRPr="007F08C3">
        <w:rPr>
          <w:rFonts w:asciiTheme="minorHAnsi" w:hAnsiTheme="minorHAnsi" w:cstheme="minorHAnsi"/>
          <w:color w:val="auto"/>
        </w:rPr>
        <w:t xml:space="preserve"> and </w:t>
      </w:r>
      <w:r w:rsidR="00325EDE" w:rsidRPr="007F08C3">
        <w:rPr>
          <w:rFonts w:asciiTheme="minorHAnsi" w:hAnsiTheme="minorHAnsi" w:cstheme="minorHAnsi"/>
          <w:color w:val="auto"/>
        </w:rPr>
        <w:t>new</w:t>
      </w:r>
      <w:r w:rsidR="009C73DB" w:rsidRPr="007F08C3">
        <w:rPr>
          <w:rFonts w:asciiTheme="minorHAnsi" w:hAnsiTheme="minorHAnsi" w:cstheme="minorHAnsi"/>
          <w:color w:val="auto"/>
        </w:rPr>
        <w:t xml:space="preserve"> </w:t>
      </w:r>
      <w:r w:rsidR="00BA784A" w:rsidRPr="007F08C3">
        <w:rPr>
          <w:rFonts w:asciiTheme="minorHAnsi" w:hAnsiTheme="minorHAnsi" w:cstheme="minorHAnsi"/>
          <w:color w:val="auto"/>
        </w:rPr>
        <w:t>parameter definition</w:t>
      </w:r>
      <w:r w:rsidR="009C73DB" w:rsidRPr="007F08C3">
        <w:rPr>
          <w:rFonts w:asciiTheme="minorHAnsi" w:hAnsiTheme="minorHAnsi" w:cstheme="minorHAnsi"/>
          <w:color w:val="auto"/>
        </w:rPr>
        <w:t xml:space="preserve">. </w:t>
      </w:r>
      <w:r w:rsidR="00192CA6" w:rsidRPr="007F08C3">
        <w:rPr>
          <w:rFonts w:asciiTheme="minorHAnsi" w:hAnsiTheme="minorHAnsi" w:cstheme="minorHAnsi"/>
          <w:color w:val="auto"/>
        </w:rPr>
        <w:t xml:space="preserve">Using the </w:t>
      </w:r>
      <w:r w:rsidR="007F14BB" w:rsidRPr="007F08C3">
        <w:rPr>
          <w:rFonts w:asciiTheme="minorHAnsi" w:hAnsiTheme="minorHAnsi" w:cstheme="minorHAnsi"/>
          <w:color w:val="auto"/>
        </w:rPr>
        <w:t>previous version of the</w:t>
      </w:r>
      <w:r w:rsidR="00192CA6" w:rsidRPr="007F08C3">
        <w:rPr>
          <w:rFonts w:asciiTheme="minorHAnsi" w:hAnsiTheme="minorHAnsi" w:cstheme="minorHAnsi"/>
          <w:color w:val="auto"/>
        </w:rPr>
        <w:t xml:space="preserve"> console system</w:t>
      </w:r>
      <w:r w:rsidR="00652C5A" w:rsidRPr="007F08C3">
        <w:rPr>
          <w:rFonts w:asciiTheme="minorHAnsi" w:hAnsiTheme="minorHAnsi" w:cstheme="minorHAnsi"/>
          <w:color w:val="auto"/>
        </w:rPr>
        <w:t xml:space="preserve"> (PV </w:t>
      </w:r>
      <w:r w:rsidR="00D24C7B" w:rsidRPr="007F08C3">
        <w:rPr>
          <w:rFonts w:asciiTheme="minorHAnsi" w:hAnsiTheme="minorHAnsi" w:cstheme="minorHAnsi"/>
          <w:color w:val="auto"/>
        </w:rPr>
        <w:t xml:space="preserve">version </w:t>
      </w:r>
      <w:r w:rsidR="00652C5A" w:rsidRPr="007F08C3">
        <w:rPr>
          <w:rFonts w:asciiTheme="minorHAnsi" w:hAnsiTheme="minorHAnsi" w:cstheme="minorHAnsi"/>
          <w:color w:val="auto"/>
        </w:rPr>
        <w:t>3)</w:t>
      </w:r>
      <w:r w:rsidR="00192CA6" w:rsidRPr="007F08C3">
        <w:rPr>
          <w:rFonts w:asciiTheme="minorHAnsi" w:hAnsiTheme="minorHAnsi" w:cstheme="minorHAnsi"/>
          <w:color w:val="auto"/>
        </w:rPr>
        <w:t xml:space="preserve">, Lu et </w:t>
      </w:r>
      <w:r w:rsidR="00D309A0" w:rsidRPr="007F08C3">
        <w:rPr>
          <w:rFonts w:asciiTheme="minorHAnsi" w:hAnsiTheme="minorHAnsi" w:cstheme="minorHAnsi"/>
          <w:color w:val="auto"/>
        </w:rPr>
        <w:t>al.</w:t>
      </w:r>
      <w:r w:rsidR="00A65DFC" w:rsidRPr="007F08C3">
        <w:rPr>
          <w:rFonts w:asciiTheme="minorHAnsi" w:hAnsiTheme="minorHAnsi" w:cstheme="minorHAnsi"/>
          <w:color w:val="auto"/>
        </w:rPr>
        <w:t xml:space="preserve"> (2008)</w:t>
      </w:r>
      <w:r w:rsidR="00192CA6" w:rsidRPr="007F08C3">
        <w:rPr>
          <w:rFonts w:asciiTheme="minorHAnsi" w:hAnsiTheme="minorHAnsi" w:cstheme="minorHAnsi"/>
          <w:color w:val="auto"/>
        </w:rPr>
        <w:t xml:space="preserve"> ha</w:t>
      </w:r>
      <w:r w:rsidR="00375FA8" w:rsidRPr="007F08C3">
        <w:rPr>
          <w:rFonts w:asciiTheme="minorHAnsi" w:hAnsiTheme="minorHAnsi" w:cstheme="minorHAnsi"/>
          <w:color w:val="auto"/>
        </w:rPr>
        <w:t>ve</w:t>
      </w:r>
      <w:r w:rsidR="00192CA6" w:rsidRPr="007F08C3">
        <w:rPr>
          <w:rFonts w:asciiTheme="minorHAnsi" w:hAnsiTheme="minorHAnsi" w:cstheme="minorHAnsi"/>
          <w:color w:val="auto"/>
        </w:rPr>
        <w:t xml:space="preserve"> shown that the real-time fMRI </w:t>
      </w:r>
      <w:r w:rsidR="00EC4D7F" w:rsidRPr="007F08C3">
        <w:rPr>
          <w:rFonts w:asciiTheme="minorHAnsi" w:hAnsiTheme="minorHAnsi" w:cstheme="minorHAnsi"/>
          <w:color w:val="auto"/>
        </w:rPr>
        <w:t xml:space="preserve">set-up </w:t>
      </w:r>
      <w:r w:rsidR="007F14BB" w:rsidRPr="007F08C3">
        <w:rPr>
          <w:rFonts w:asciiTheme="minorHAnsi" w:hAnsiTheme="minorHAnsi" w:cstheme="minorHAnsi"/>
          <w:color w:val="auto"/>
        </w:rPr>
        <w:t>enabled the monitoring of the drug-induced hemodynamic signal changes in the rat brain to study the</w:t>
      </w:r>
      <w:r w:rsidR="00192CA6" w:rsidRPr="007F08C3">
        <w:rPr>
          <w:rFonts w:asciiTheme="minorHAnsi" w:hAnsiTheme="minorHAnsi" w:cstheme="minorHAnsi"/>
          <w:color w:val="auto"/>
        </w:rPr>
        <w:t xml:space="preserve"> cocaine’s effect on the central nervous system</w:t>
      </w:r>
      <w:r w:rsidR="00192CA6" w:rsidRPr="007F08C3">
        <w:rPr>
          <w:rFonts w:asciiTheme="minorHAnsi" w:hAnsiTheme="minorHAnsi" w:cstheme="minorHAnsi"/>
          <w:color w:val="auto"/>
        </w:rPr>
        <w:fldChar w:fldCharType="begin"/>
      </w:r>
      <w:r w:rsidR="00CB0B67" w:rsidRPr="007F08C3">
        <w:rPr>
          <w:rFonts w:asciiTheme="minorHAnsi" w:hAnsiTheme="minorHAnsi" w:cstheme="minorHAnsi"/>
          <w:color w:val="auto"/>
        </w:rPr>
        <w:instrText xml:space="preserve"> ADDIN EN.CITE &lt;EndNote&gt;&lt;Cite&gt;&lt;Author&gt;Lu&lt;/Author&gt;&lt;Year&gt;2008&lt;/Year&gt;&lt;RecNum&gt;899&lt;/RecNum&gt;&lt;DisplayText&gt;&lt;style face="superscript"&gt;20&lt;/style&gt;&lt;/DisplayText&gt;&lt;record&gt;&lt;rec-number&gt;899&lt;/rec-number&gt;&lt;foreign-keys&gt;&lt;key app="EN" db-id="2rf5xrfzgwtwfpef9f4vevvvt9ww0vxefvav" timestamp="1583777972"&gt;899&lt;/key&gt;&lt;/foreign-keys&gt;&lt;ref-type name="Journal Article"&gt;17&lt;/ref-type&gt;&lt;contributors&gt;&lt;authors&gt;&lt;author&gt;Lu, H. B.&lt;/author&gt;&lt;author&gt;Yang, S. L.&lt;/author&gt;&lt;author&gt;Zuo, Y. T.&lt;/author&gt;&lt;author&gt;Demny, S.&lt;/author&gt;&lt;author&gt;Stein, E. A.&lt;/author&gt;&lt;author&gt;Yang, Y. H.&lt;/author&gt;&lt;/authors&gt;&lt;/contributors&gt;&lt;auth-address&gt;NIDA, Neuroimaging Res Branch, Intramural Res Program, NIH, Baltimore, MD 21224 USA&lt;/auth-address&gt;&lt;titles&gt;&lt;title&gt;Real-time animal functional magnetic resonance imaging and its application to neurophamacological studies&lt;/title&gt;&lt;secondary-title&gt;Magnetic Resonance Imaging&lt;/secondary-title&gt;&lt;alt-title&gt;Magn Reson Imaging&lt;/alt-title&gt;&lt;/titles&gt;&lt;alt-periodical&gt;&lt;full-title&gt;Magn Reson Imaging&lt;/full-title&gt;&lt;/alt-periodical&gt;&lt;pages&gt;1266-1272&lt;/pages&gt;&lt;volume&gt;26&lt;/volume&gt;&lt;number&gt;9&lt;/number&gt;&lt;keywords&gt;&lt;keyword&gt;real-time mri&lt;/keyword&gt;&lt;keyword&gt;manganese-enhanced mri&lt;/keyword&gt;&lt;keyword&gt;functional mri&lt;/keyword&gt;&lt;keyword&gt;phmr&lt;/keyword&gt;&lt;keyword&gt;cocaine&lt;/keyword&gt;&lt;keyword&gt;human brain&lt;/keyword&gt;&lt;keyword&gt;rat-brain&lt;/keyword&gt;&lt;keyword&gt;mri&lt;/keyword&gt;&lt;keyword&gt;fmri&lt;/keyword&gt;&lt;keyword&gt;cocaine&lt;/keyword&gt;&lt;keyword&gt;activation&lt;/keyword&gt;&lt;keyword&gt;responses&lt;/keyword&gt;&lt;keyword&gt;bold&lt;/keyword&gt;&lt;keyword&gt;memri&lt;/keyword&gt;&lt;keyword&gt;physiology&lt;/keyword&gt;&lt;/keywords&gt;&lt;dates&gt;&lt;year&gt;2008&lt;/year&gt;&lt;pub-dates&gt;&lt;date&gt;Nov&lt;/date&gt;&lt;/pub-dates&gt;&lt;/dates&gt;&lt;isbn&gt;0730-725x&lt;/isbn&gt;&lt;accession-num&gt;WOS:000261085500010&lt;/accession-num&gt;&lt;urls&gt;&lt;related-urls&gt;&lt;url&gt;&amp;lt;Go to ISI&amp;gt;://WOS:000261085500010&lt;/url&gt;&lt;/related-urls&gt;&lt;/urls&gt;&lt;electronic-resource-num&gt;10.1016/j.mri.2008.02.020&lt;/electronic-resource-num&gt;&lt;language&gt;English&lt;/language&gt;&lt;/record&gt;&lt;/Cite&gt;&lt;/EndNote&gt;</w:instrText>
      </w:r>
      <w:r w:rsidR="00192CA6" w:rsidRPr="007F08C3">
        <w:rPr>
          <w:rFonts w:asciiTheme="minorHAnsi" w:hAnsiTheme="minorHAnsi" w:cstheme="minorHAnsi"/>
          <w:color w:val="auto"/>
        </w:rPr>
        <w:fldChar w:fldCharType="separate"/>
      </w:r>
      <w:r w:rsidR="00CB0B67" w:rsidRPr="007F08C3">
        <w:rPr>
          <w:rFonts w:asciiTheme="minorHAnsi" w:hAnsiTheme="minorHAnsi" w:cstheme="minorHAnsi"/>
          <w:noProof/>
          <w:color w:val="auto"/>
          <w:vertAlign w:val="superscript"/>
        </w:rPr>
        <w:t>20</w:t>
      </w:r>
      <w:r w:rsidR="00192CA6" w:rsidRPr="007F08C3">
        <w:rPr>
          <w:rFonts w:asciiTheme="minorHAnsi" w:hAnsiTheme="minorHAnsi" w:cstheme="minorHAnsi"/>
          <w:color w:val="auto"/>
        </w:rPr>
        <w:fldChar w:fldCharType="end"/>
      </w:r>
      <w:r w:rsidR="00192CA6" w:rsidRPr="007F08C3">
        <w:rPr>
          <w:rFonts w:asciiTheme="minorHAnsi" w:hAnsiTheme="minorHAnsi" w:cstheme="minorHAnsi"/>
          <w:color w:val="auto"/>
        </w:rPr>
        <w:t xml:space="preserve">. </w:t>
      </w:r>
      <w:r w:rsidR="007F14BB" w:rsidRPr="007F08C3">
        <w:rPr>
          <w:rFonts w:asciiTheme="minorHAnsi" w:hAnsiTheme="minorHAnsi" w:cstheme="minorHAnsi"/>
          <w:color w:val="auto"/>
        </w:rPr>
        <w:t>However, th</w:t>
      </w:r>
      <w:r w:rsidR="00436317" w:rsidRPr="007F08C3">
        <w:rPr>
          <w:rFonts w:asciiTheme="minorHAnsi" w:hAnsiTheme="minorHAnsi" w:cstheme="minorHAnsi"/>
          <w:color w:val="auto"/>
        </w:rPr>
        <w:t>ose</w:t>
      </w:r>
      <w:r w:rsidR="007F14BB" w:rsidRPr="007F08C3">
        <w:rPr>
          <w:rFonts w:asciiTheme="minorHAnsi" w:hAnsiTheme="minorHAnsi" w:cstheme="minorHAnsi"/>
          <w:color w:val="auto"/>
        </w:rPr>
        <w:t xml:space="preserve"> set</w:t>
      </w:r>
      <w:r w:rsidR="00E26081" w:rsidRPr="007F08C3">
        <w:rPr>
          <w:rFonts w:asciiTheme="minorHAnsi" w:hAnsiTheme="minorHAnsi" w:cstheme="minorHAnsi"/>
          <w:color w:val="auto"/>
        </w:rPr>
        <w:t>-</w:t>
      </w:r>
      <w:r w:rsidR="007F14BB" w:rsidRPr="007F08C3">
        <w:rPr>
          <w:rFonts w:asciiTheme="minorHAnsi" w:hAnsiTheme="minorHAnsi" w:cstheme="minorHAnsi"/>
          <w:color w:val="auto"/>
        </w:rPr>
        <w:t>up</w:t>
      </w:r>
      <w:r w:rsidR="006D4F69" w:rsidRPr="007F08C3">
        <w:rPr>
          <w:rFonts w:asciiTheme="minorHAnsi" w:hAnsiTheme="minorHAnsi" w:cstheme="minorHAnsi"/>
          <w:color w:val="auto"/>
        </w:rPr>
        <w:t>s</w:t>
      </w:r>
      <w:r w:rsidR="007F14BB" w:rsidRPr="007F08C3">
        <w:rPr>
          <w:rFonts w:asciiTheme="minorHAnsi" w:hAnsiTheme="minorHAnsi" w:cstheme="minorHAnsi"/>
          <w:color w:val="auto"/>
        </w:rPr>
        <w:t xml:space="preserve"> cannot be readily applied </w:t>
      </w:r>
      <w:r w:rsidR="00F45033" w:rsidRPr="007F08C3">
        <w:rPr>
          <w:rFonts w:asciiTheme="minorHAnsi" w:hAnsiTheme="minorHAnsi" w:cstheme="minorHAnsi"/>
          <w:color w:val="auto"/>
        </w:rPr>
        <w:t>to</w:t>
      </w:r>
      <w:r w:rsidR="007F14BB" w:rsidRPr="007F08C3">
        <w:rPr>
          <w:rFonts w:asciiTheme="minorHAnsi" w:hAnsiTheme="minorHAnsi" w:cstheme="minorHAnsi"/>
          <w:color w:val="auto"/>
        </w:rPr>
        <w:t xml:space="preserve"> the new console software with state-of-the-art electronic</w:t>
      </w:r>
      <w:r w:rsidR="00436317" w:rsidRPr="007F08C3">
        <w:rPr>
          <w:rFonts w:asciiTheme="minorHAnsi" w:hAnsiTheme="minorHAnsi" w:cstheme="minorHAnsi"/>
          <w:color w:val="auto"/>
        </w:rPr>
        <w:t xml:space="preserve"> device</w:t>
      </w:r>
      <w:r w:rsidR="007F14BB" w:rsidRPr="007F08C3">
        <w:rPr>
          <w:rFonts w:asciiTheme="minorHAnsi" w:hAnsiTheme="minorHAnsi" w:cstheme="minorHAnsi"/>
          <w:color w:val="auto"/>
        </w:rPr>
        <w:t>s</w:t>
      </w:r>
      <w:r w:rsidR="009C73DB" w:rsidRPr="007F08C3">
        <w:rPr>
          <w:rFonts w:asciiTheme="minorHAnsi" w:hAnsiTheme="minorHAnsi" w:cstheme="minorHAnsi"/>
          <w:color w:val="auto"/>
        </w:rPr>
        <w:t xml:space="preserve">. </w:t>
      </w:r>
      <w:r w:rsidR="00700F08" w:rsidRPr="007F08C3">
        <w:rPr>
          <w:rFonts w:asciiTheme="minorHAnsi" w:hAnsiTheme="minorHAnsi" w:cstheme="minorHAnsi"/>
          <w:color w:val="auto"/>
        </w:rPr>
        <w:t>I</w:t>
      </w:r>
      <w:r w:rsidR="00E474A2" w:rsidRPr="007F08C3">
        <w:rPr>
          <w:rFonts w:asciiTheme="minorHAnsi" w:hAnsiTheme="minorHAnsi" w:cstheme="minorHAnsi"/>
          <w:color w:val="auto"/>
        </w:rPr>
        <w:t>n the latest console software, i</w:t>
      </w:r>
      <w:r w:rsidR="009C73DB" w:rsidRPr="007F08C3">
        <w:rPr>
          <w:rFonts w:asciiTheme="minorHAnsi" w:hAnsiTheme="minorHAnsi" w:cstheme="minorHAnsi"/>
          <w:color w:val="auto"/>
        </w:rPr>
        <w:t>t is</w:t>
      </w:r>
      <w:r w:rsidR="007B0E64" w:rsidRPr="007F08C3">
        <w:rPr>
          <w:rFonts w:asciiTheme="minorHAnsi" w:hAnsiTheme="minorHAnsi" w:cstheme="minorHAnsi"/>
          <w:color w:val="auto"/>
        </w:rPr>
        <w:t xml:space="preserve"> a</w:t>
      </w:r>
      <w:r w:rsidR="009C73DB" w:rsidRPr="007F08C3">
        <w:rPr>
          <w:rFonts w:asciiTheme="minorHAnsi" w:hAnsiTheme="minorHAnsi" w:cstheme="minorHAnsi"/>
          <w:color w:val="auto"/>
        </w:rPr>
        <w:t xml:space="preserve"> critical</w:t>
      </w:r>
      <w:r w:rsidR="007B0E64" w:rsidRPr="007F08C3">
        <w:rPr>
          <w:rFonts w:asciiTheme="minorHAnsi" w:hAnsiTheme="minorHAnsi" w:cstheme="minorHAnsi"/>
          <w:color w:val="auto"/>
        </w:rPr>
        <w:t xml:space="preserve"> step</w:t>
      </w:r>
      <w:r w:rsidR="009C73DB" w:rsidRPr="007F08C3">
        <w:rPr>
          <w:rFonts w:asciiTheme="minorHAnsi" w:hAnsiTheme="minorHAnsi" w:cstheme="minorHAnsi"/>
          <w:color w:val="auto"/>
        </w:rPr>
        <w:t xml:space="preserve"> to run </w:t>
      </w:r>
      <w:r w:rsidR="00E67FCC" w:rsidRPr="007F08C3">
        <w:rPr>
          <w:rFonts w:asciiTheme="minorHAnsi" w:hAnsiTheme="minorHAnsi" w:cstheme="minorHAnsi"/>
          <w:color w:val="auto"/>
        </w:rPr>
        <w:t xml:space="preserve">the predefined </w:t>
      </w:r>
      <w:r w:rsidR="009C73DB" w:rsidRPr="007F08C3">
        <w:rPr>
          <w:rFonts w:asciiTheme="minorHAnsi" w:hAnsiTheme="minorHAnsi" w:cstheme="minorHAnsi"/>
          <w:color w:val="auto"/>
        </w:rPr>
        <w:t xml:space="preserve">macro scripts and monitor fMRI raw data </w:t>
      </w:r>
      <w:r w:rsidR="00E67FCC" w:rsidRPr="007F08C3">
        <w:rPr>
          <w:rFonts w:asciiTheme="minorHAnsi" w:hAnsiTheme="minorHAnsi" w:cstheme="minorHAnsi"/>
          <w:color w:val="auto"/>
        </w:rPr>
        <w:t>right after starting to scan</w:t>
      </w:r>
      <w:r w:rsidR="00E67FCC" w:rsidRPr="007F08C3" w:rsidDel="00E67FCC">
        <w:rPr>
          <w:rFonts w:asciiTheme="minorHAnsi" w:hAnsiTheme="minorHAnsi" w:cstheme="minorHAnsi"/>
          <w:color w:val="auto"/>
        </w:rPr>
        <w:t xml:space="preserve"> </w:t>
      </w:r>
      <w:r w:rsidR="009C73DB" w:rsidRPr="007F08C3">
        <w:rPr>
          <w:rFonts w:asciiTheme="minorHAnsi" w:hAnsiTheme="minorHAnsi" w:cstheme="minorHAnsi"/>
          <w:color w:val="auto"/>
        </w:rPr>
        <w:t xml:space="preserve">by selecting </w:t>
      </w:r>
      <w:r w:rsidR="008F417D" w:rsidRPr="007F08C3">
        <w:rPr>
          <w:rFonts w:asciiTheme="minorHAnsi" w:hAnsiTheme="minorHAnsi" w:cstheme="minorHAnsi"/>
          <w:color w:val="auto"/>
        </w:rPr>
        <w:t xml:space="preserve">the </w:t>
      </w:r>
      <w:r w:rsidR="009C73DB" w:rsidRPr="007F08C3">
        <w:rPr>
          <w:rFonts w:asciiTheme="minorHAnsi" w:hAnsiTheme="minorHAnsi" w:cstheme="minorHAnsi"/>
          <w:color w:val="auto"/>
        </w:rPr>
        <w:t>“Pre Image Series Activities”</w:t>
      </w:r>
      <w:r w:rsidR="00115444" w:rsidRPr="007F08C3">
        <w:rPr>
          <w:rFonts w:asciiTheme="minorHAnsi" w:hAnsiTheme="minorHAnsi" w:cstheme="minorHAnsi"/>
          <w:color w:val="auto"/>
        </w:rPr>
        <w:t xml:space="preserve"> and</w:t>
      </w:r>
      <w:r w:rsidR="00440712" w:rsidRPr="007F08C3">
        <w:rPr>
          <w:rFonts w:asciiTheme="minorHAnsi" w:hAnsiTheme="minorHAnsi" w:cstheme="minorHAnsi"/>
          <w:color w:val="auto"/>
        </w:rPr>
        <w:t xml:space="preserve"> </w:t>
      </w:r>
      <w:r w:rsidR="00115444" w:rsidRPr="007F08C3">
        <w:rPr>
          <w:rFonts w:asciiTheme="minorHAnsi" w:hAnsiTheme="minorHAnsi" w:cstheme="minorHAnsi"/>
          <w:color w:val="auto"/>
        </w:rPr>
        <w:t>“Execute Macro”</w:t>
      </w:r>
      <w:r w:rsidR="009C73DB" w:rsidRPr="007F08C3">
        <w:rPr>
          <w:rFonts w:asciiTheme="minorHAnsi" w:hAnsiTheme="minorHAnsi" w:cstheme="minorHAnsi"/>
          <w:color w:val="auto"/>
        </w:rPr>
        <w:t xml:space="preserve"> option</w:t>
      </w:r>
      <w:r w:rsidR="00115444" w:rsidRPr="007F08C3">
        <w:rPr>
          <w:rFonts w:asciiTheme="minorHAnsi" w:hAnsiTheme="minorHAnsi" w:cstheme="minorHAnsi"/>
          <w:color w:val="auto"/>
        </w:rPr>
        <w:t>s</w:t>
      </w:r>
      <w:r w:rsidR="00465920" w:rsidRPr="007F08C3">
        <w:rPr>
          <w:rFonts w:asciiTheme="minorHAnsi" w:hAnsiTheme="minorHAnsi" w:cstheme="minorHAnsi"/>
          <w:color w:val="auto"/>
        </w:rPr>
        <w:t xml:space="preserve"> </w:t>
      </w:r>
      <w:r w:rsidR="000824B9" w:rsidRPr="007F08C3">
        <w:rPr>
          <w:rFonts w:asciiTheme="minorHAnsi" w:hAnsiTheme="minorHAnsi" w:cstheme="minorHAnsi"/>
          <w:color w:val="auto"/>
        </w:rPr>
        <w:t>of</w:t>
      </w:r>
      <w:r w:rsidR="00465920" w:rsidRPr="007F08C3">
        <w:rPr>
          <w:rFonts w:asciiTheme="minorHAnsi" w:hAnsiTheme="minorHAnsi" w:cstheme="minorHAnsi"/>
          <w:color w:val="auto"/>
        </w:rPr>
        <w:t xml:space="preserve"> the “Data Reconstruction”</w:t>
      </w:r>
      <w:r w:rsidR="009C73DB" w:rsidRPr="007F08C3">
        <w:rPr>
          <w:rFonts w:asciiTheme="minorHAnsi" w:hAnsiTheme="minorHAnsi" w:cstheme="minorHAnsi"/>
          <w:color w:val="auto"/>
        </w:rPr>
        <w:t>.</w:t>
      </w:r>
      <w:r w:rsidR="00652C5A" w:rsidRPr="007F08C3">
        <w:rPr>
          <w:rFonts w:asciiTheme="minorHAnsi" w:hAnsiTheme="minorHAnsi" w:cstheme="minorHAnsi"/>
          <w:color w:val="auto"/>
        </w:rPr>
        <w:t xml:space="preserve"> </w:t>
      </w:r>
    </w:p>
    <w:p w14:paraId="294471F4" w14:textId="77777777" w:rsidR="002F7D1E" w:rsidRDefault="002F7D1E" w:rsidP="00AB49D2">
      <w:pPr>
        <w:jc w:val="left"/>
        <w:rPr>
          <w:rFonts w:asciiTheme="minorHAnsi" w:hAnsiTheme="minorHAnsi" w:cstheme="minorHAnsi"/>
          <w:color w:val="auto"/>
        </w:rPr>
      </w:pPr>
    </w:p>
    <w:p w14:paraId="73C33421" w14:textId="0D4EF61D" w:rsidR="0072350A" w:rsidRPr="007F08C3" w:rsidRDefault="008E5E0F" w:rsidP="00AB49D2">
      <w:pPr>
        <w:jc w:val="left"/>
        <w:rPr>
          <w:rFonts w:asciiTheme="minorHAnsi" w:hAnsiTheme="minorHAnsi" w:cstheme="minorHAnsi"/>
          <w:color w:val="auto"/>
        </w:rPr>
      </w:pPr>
      <w:r w:rsidRPr="007F08C3">
        <w:rPr>
          <w:rFonts w:asciiTheme="minorHAnsi" w:hAnsiTheme="minorHAnsi" w:cstheme="minorHAnsi"/>
          <w:color w:val="auto"/>
        </w:rPr>
        <w:t>For further image processing, customized AFNI functions can be readily incorporated into the</w:t>
      </w:r>
      <w:r w:rsidR="00652C5A" w:rsidRPr="007F08C3">
        <w:rPr>
          <w:rFonts w:asciiTheme="minorHAnsi" w:hAnsiTheme="minorHAnsi" w:cstheme="minorHAnsi"/>
          <w:color w:val="auto"/>
        </w:rPr>
        <w:t xml:space="preserve"> </w:t>
      </w:r>
      <w:r w:rsidRPr="007F08C3">
        <w:rPr>
          <w:rFonts w:asciiTheme="minorHAnsi" w:hAnsiTheme="minorHAnsi" w:cstheme="minorHAnsi"/>
          <w:color w:val="auto"/>
        </w:rPr>
        <w:t>real-time</w:t>
      </w:r>
      <w:r w:rsidR="00652C5A" w:rsidRPr="007F08C3">
        <w:rPr>
          <w:rFonts w:asciiTheme="minorHAnsi" w:hAnsiTheme="minorHAnsi" w:cstheme="minorHAnsi"/>
          <w:color w:val="auto"/>
        </w:rPr>
        <w:t xml:space="preserve"> image processing </w:t>
      </w:r>
      <w:r w:rsidRPr="007F08C3">
        <w:rPr>
          <w:rFonts w:asciiTheme="minorHAnsi" w:hAnsiTheme="minorHAnsi" w:cstheme="minorHAnsi"/>
          <w:color w:val="auto"/>
        </w:rPr>
        <w:t xml:space="preserve">scripts. </w:t>
      </w:r>
      <w:r w:rsidR="00652C5A" w:rsidRPr="007F08C3">
        <w:rPr>
          <w:rFonts w:asciiTheme="minorHAnsi" w:hAnsiTheme="minorHAnsi" w:cstheme="minorHAnsi"/>
          <w:color w:val="auto"/>
        </w:rPr>
        <w:t>In particular, i</w:t>
      </w:r>
      <w:r w:rsidR="009A5742" w:rsidRPr="007F08C3">
        <w:rPr>
          <w:rFonts w:asciiTheme="minorHAnsi" w:hAnsiTheme="minorHAnsi" w:cstheme="minorHAnsi"/>
          <w:color w:val="auto"/>
        </w:rPr>
        <w:t xml:space="preserve">t will be valuable to </w:t>
      </w:r>
      <w:r w:rsidR="00652C5A" w:rsidRPr="007F08C3">
        <w:rPr>
          <w:rFonts w:asciiTheme="minorHAnsi" w:hAnsiTheme="minorHAnsi" w:cstheme="minorHAnsi"/>
          <w:color w:val="auto"/>
        </w:rPr>
        <w:t>provide real-time analysis using motion-related traces, e.g.</w:t>
      </w:r>
      <w:r w:rsidR="00C62EF2" w:rsidRPr="007F08C3">
        <w:rPr>
          <w:rFonts w:asciiTheme="minorHAnsi" w:hAnsiTheme="minorHAnsi" w:cstheme="minorHAnsi"/>
          <w:color w:val="auto"/>
        </w:rPr>
        <w:t>,</w:t>
      </w:r>
      <w:r w:rsidR="00652C5A" w:rsidRPr="007F08C3">
        <w:rPr>
          <w:rFonts w:asciiTheme="minorHAnsi" w:hAnsiTheme="minorHAnsi" w:cstheme="minorHAnsi"/>
          <w:color w:val="auto"/>
        </w:rPr>
        <w:t xml:space="preserve"> electromyography (EMG) signal for awake animal fMRI</w:t>
      </w:r>
      <w:r w:rsidR="00D75DEA" w:rsidRPr="007F08C3">
        <w:rPr>
          <w:rFonts w:asciiTheme="minorHAnsi" w:hAnsiTheme="minorHAnsi" w:cstheme="minorHAnsi"/>
          <w:color w:val="auto"/>
        </w:rPr>
        <w:fldChar w:fldCharType="begin">
          <w:fldData xml:space="preserve">PEVuZE5vdGU+PENpdGU+PEF1dGhvcj5Zb3NoaWRhPC9BdXRob3I+PFllYXI+MjAxNjwvWWVhcj48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</w:fldData>
        </w:fldChar>
      </w:r>
      <w:r w:rsidR="00544E9A" w:rsidRPr="007F08C3">
        <w:rPr>
          <w:rFonts w:asciiTheme="minorHAnsi" w:hAnsiTheme="minorHAnsi" w:cstheme="minorHAnsi"/>
          <w:color w:val="auto"/>
        </w:rPr>
        <w:instrText xml:space="preserve"> ADDIN EN.CITE </w:instrText>
      </w:r>
      <w:r w:rsidR="00544E9A" w:rsidRPr="007F08C3">
        <w:rPr>
          <w:rFonts w:asciiTheme="minorHAnsi" w:hAnsiTheme="minorHAnsi" w:cstheme="minorHAnsi"/>
          <w:color w:val="auto"/>
        </w:rPr>
        <w:fldChar w:fldCharType="begin">
          <w:fldData xml:space="preserve">PEVuZE5vdGU+PENpdGU+PEF1dGhvcj5Zb3NoaWRhPC9BdXRob3I+PFllYXI+MjAxNjwvWWVhcj48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</w:fldData>
        </w:fldChar>
      </w:r>
      <w:r w:rsidR="00544E9A" w:rsidRPr="007F08C3">
        <w:rPr>
          <w:rFonts w:asciiTheme="minorHAnsi" w:hAnsiTheme="minorHAnsi" w:cstheme="minorHAnsi"/>
          <w:color w:val="auto"/>
        </w:rPr>
        <w:instrText xml:space="preserve"> ADDIN EN.CITE.DATA </w:instrText>
      </w:r>
      <w:r w:rsidR="00544E9A" w:rsidRPr="007F08C3">
        <w:rPr>
          <w:rFonts w:asciiTheme="minorHAnsi" w:hAnsiTheme="minorHAnsi" w:cstheme="minorHAnsi"/>
          <w:color w:val="auto"/>
        </w:rPr>
      </w:r>
      <w:r w:rsidR="00544E9A" w:rsidRPr="007F08C3">
        <w:rPr>
          <w:rFonts w:asciiTheme="minorHAnsi" w:hAnsiTheme="minorHAnsi" w:cstheme="minorHAnsi"/>
          <w:color w:val="auto"/>
        </w:rPr>
        <w:fldChar w:fldCharType="end"/>
      </w:r>
      <w:r w:rsidR="00D75DEA" w:rsidRPr="007F08C3">
        <w:rPr>
          <w:rFonts w:asciiTheme="minorHAnsi" w:hAnsiTheme="minorHAnsi" w:cstheme="minorHAnsi"/>
          <w:color w:val="auto"/>
        </w:rPr>
      </w:r>
      <w:r w:rsidR="00D75DEA" w:rsidRPr="007F08C3">
        <w:rPr>
          <w:rFonts w:asciiTheme="minorHAnsi" w:hAnsiTheme="minorHAnsi" w:cstheme="minorHAnsi"/>
          <w:color w:val="auto"/>
        </w:rPr>
        <w:fldChar w:fldCharType="separate"/>
      </w:r>
      <w:r w:rsidR="00544E9A" w:rsidRPr="007F08C3">
        <w:rPr>
          <w:rFonts w:asciiTheme="minorHAnsi" w:hAnsiTheme="minorHAnsi" w:cstheme="minorHAnsi"/>
          <w:noProof/>
          <w:color w:val="auto"/>
          <w:vertAlign w:val="superscript"/>
        </w:rPr>
        <w:t>38</w:t>
      </w:r>
      <w:r w:rsidR="00D75DEA" w:rsidRPr="007F08C3">
        <w:rPr>
          <w:rFonts w:asciiTheme="minorHAnsi" w:hAnsiTheme="minorHAnsi" w:cstheme="minorHAnsi"/>
          <w:color w:val="auto"/>
        </w:rPr>
        <w:fldChar w:fldCharType="end"/>
      </w:r>
      <w:r w:rsidR="00652C5A" w:rsidRPr="007F08C3">
        <w:rPr>
          <w:rFonts w:asciiTheme="minorHAnsi" w:hAnsiTheme="minorHAnsi" w:cstheme="minorHAnsi"/>
          <w:color w:val="auto"/>
        </w:rPr>
        <w:t>, and incorporate multi-modal dynamic</w:t>
      </w:r>
      <w:r w:rsidR="00E47DDF" w:rsidRPr="007F08C3">
        <w:rPr>
          <w:rFonts w:asciiTheme="minorHAnsi" w:hAnsiTheme="minorHAnsi" w:cstheme="minorHAnsi"/>
          <w:color w:val="auto"/>
        </w:rPr>
        <w:t xml:space="preserve"> brain</w:t>
      </w:r>
      <w:r w:rsidR="00652C5A" w:rsidRPr="007F08C3">
        <w:rPr>
          <w:rFonts w:asciiTheme="minorHAnsi" w:hAnsiTheme="minorHAnsi" w:cstheme="minorHAnsi"/>
          <w:color w:val="auto"/>
        </w:rPr>
        <w:t xml:space="preserve"> signal, e.g.</w:t>
      </w:r>
      <w:r w:rsidR="005A75FE" w:rsidRPr="007F08C3">
        <w:rPr>
          <w:rFonts w:asciiTheme="minorHAnsi" w:hAnsiTheme="minorHAnsi" w:cstheme="minorHAnsi"/>
          <w:color w:val="auto"/>
        </w:rPr>
        <w:t>,</w:t>
      </w:r>
      <w:r w:rsidR="00652C5A" w:rsidRPr="007F08C3">
        <w:rPr>
          <w:rFonts w:asciiTheme="minorHAnsi" w:hAnsiTheme="minorHAnsi" w:cstheme="minorHAnsi"/>
          <w:color w:val="auto"/>
        </w:rPr>
        <w:t xml:space="preserve"> GCaMP-mediated Ca</w:t>
      </w:r>
      <w:r w:rsidR="00652C5A" w:rsidRPr="007F08C3">
        <w:rPr>
          <w:rFonts w:asciiTheme="minorHAnsi" w:hAnsiTheme="minorHAnsi" w:cstheme="minorHAnsi"/>
          <w:color w:val="auto"/>
          <w:vertAlign w:val="superscript"/>
        </w:rPr>
        <w:t>2+</w:t>
      </w:r>
      <w:r w:rsidR="00652C5A" w:rsidRPr="007F08C3">
        <w:rPr>
          <w:rFonts w:asciiTheme="minorHAnsi" w:hAnsiTheme="minorHAnsi" w:cstheme="minorHAnsi"/>
          <w:color w:val="auto"/>
        </w:rPr>
        <w:t xml:space="preserve">, to specify </w:t>
      </w:r>
      <w:r w:rsidR="00747FDB" w:rsidRPr="007F08C3">
        <w:rPr>
          <w:rFonts w:asciiTheme="minorHAnsi" w:hAnsiTheme="minorHAnsi" w:cstheme="minorHAnsi"/>
          <w:color w:val="auto"/>
        </w:rPr>
        <w:t>whole-</w:t>
      </w:r>
      <w:r w:rsidR="00652C5A" w:rsidRPr="007F08C3">
        <w:rPr>
          <w:rFonts w:asciiTheme="minorHAnsi" w:hAnsiTheme="minorHAnsi" w:cstheme="minorHAnsi"/>
          <w:color w:val="auto"/>
        </w:rPr>
        <w:lastRenderedPageBreak/>
        <w:t>brain hemo</w:t>
      </w:r>
      <w:r w:rsidR="00CC433B" w:rsidRPr="007F08C3">
        <w:rPr>
          <w:rFonts w:asciiTheme="minorHAnsi" w:hAnsiTheme="minorHAnsi" w:cstheme="minorHAnsi"/>
          <w:color w:val="auto"/>
        </w:rPr>
        <w:t>d</w:t>
      </w:r>
      <w:r w:rsidR="00652C5A" w:rsidRPr="007F08C3">
        <w:rPr>
          <w:rFonts w:asciiTheme="minorHAnsi" w:hAnsiTheme="minorHAnsi" w:cstheme="minorHAnsi"/>
          <w:color w:val="auto"/>
        </w:rPr>
        <w:t>y</w:t>
      </w:r>
      <w:r w:rsidR="0041560E" w:rsidRPr="007F08C3">
        <w:rPr>
          <w:rFonts w:asciiTheme="minorHAnsi" w:hAnsiTheme="minorHAnsi" w:cstheme="minorHAnsi"/>
          <w:color w:val="auto"/>
        </w:rPr>
        <w:t>na</w:t>
      </w:r>
      <w:r w:rsidR="00652C5A" w:rsidRPr="007F08C3">
        <w:rPr>
          <w:rFonts w:asciiTheme="minorHAnsi" w:hAnsiTheme="minorHAnsi" w:cstheme="minorHAnsi"/>
          <w:color w:val="auto"/>
        </w:rPr>
        <w:t>mic correlation</w:t>
      </w:r>
      <w:r w:rsidR="00A128B5" w:rsidRPr="007F08C3">
        <w:rPr>
          <w:rFonts w:asciiTheme="minorHAnsi" w:hAnsiTheme="minorHAnsi" w:cstheme="minorHAnsi"/>
          <w:color w:val="auto"/>
        </w:rPr>
        <w:fldChar w:fldCharType="begin">
          <w:fldData xml:space="preserve">PEVuZE5vdGU+PENpdGU+PEF1dGhvcj5NYXNhbW90bzwvQXV0aG9yPjxZZWFyPjIwMDc8L1llYXI+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1ODEt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kyNS0rPC9wYWdlcz48dm9sdW1lPjk3PC92b2x1bWU+PG51bWJl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</w:fldData>
        </w:fldChar>
      </w:r>
      <w:r w:rsidR="00544E9A" w:rsidRPr="007F08C3">
        <w:rPr>
          <w:rFonts w:asciiTheme="minorHAnsi" w:hAnsiTheme="minorHAnsi" w:cstheme="minorHAnsi"/>
          <w:color w:val="auto"/>
        </w:rPr>
        <w:instrText xml:space="preserve"> ADDIN EN.CITE </w:instrText>
      </w:r>
      <w:r w:rsidR="00544E9A" w:rsidRPr="007F08C3">
        <w:rPr>
          <w:rFonts w:asciiTheme="minorHAnsi" w:hAnsiTheme="minorHAnsi" w:cstheme="minorHAnsi"/>
          <w:color w:val="auto"/>
        </w:rPr>
        <w:fldChar w:fldCharType="begin">
          <w:fldData xml:space="preserve">PEVuZE5vdGU+PENpdGU+PEF1dGhvcj5NYXNhbW90bzwvQXV0aG9yPjxZZWFyPjIwMDc8L1llYXI+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kyNS0rPC9wYWdlcz48dm9sdW1lPjk3PC92b2x1bWU+PG51bWJl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</w:fldData>
        </w:fldChar>
      </w:r>
      <w:r w:rsidR="00544E9A" w:rsidRPr="007F08C3">
        <w:rPr>
          <w:rFonts w:asciiTheme="minorHAnsi" w:hAnsiTheme="minorHAnsi" w:cstheme="minorHAnsi"/>
          <w:color w:val="auto"/>
        </w:rPr>
        <w:instrText xml:space="preserve"> ADDIN EN.CITE.DATA </w:instrText>
      </w:r>
      <w:r w:rsidR="00544E9A" w:rsidRPr="007F08C3">
        <w:rPr>
          <w:rFonts w:asciiTheme="minorHAnsi" w:hAnsiTheme="minorHAnsi" w:cstheme="minorHAnsi"/>
          <w:color w:val="auto"/>
        </w:rPr>
      </w:r>
      <w:r w:rsidR="00544E9A" w:rsidRPr="007F08C3">
        <w:rPr>
          <w:rFonts w:asciiTheme="minorHAnsi" w:hAnsiTheme="minorHAnsi" w:cstheme="minorHAnsi"/>
          <w:color w:val="auto"/>
        </w:rPr>
        <w:fldChar w:fldCharType="end"/>
      </w:r>
      <w:r w:rsidR="00A128B5" w:rsidRPr="007F08C3">
        <w:rPr>
          <w:rFonts w:asciiTheme="minorHAnsi" w:hAnsiTheme="minorHAnsi" w:cstheme="minorHAnsi"/>
          <w:color w:val="auto"/>
        </w:rPr>
      </w:r>
      <w:r w:rsidR="00A128B5" w:rsidRPr="007F08C3">
        <w:rPr>
          <w:rFonts w:asciiTheme="minorHAnsi" w:hAnsiTheme="minorHAnsi" w:cstheme="minorHAnsi"/>
          <w:color w:val="auto"/>
        </w:rPr>
        <w:fldChar w:fldCharType="separate"/>
      </w:r>
      <w:r w:rsidR="00544E9A" w:rsidRPr="007F08C3">
        <w:rPr>
          <w:rFonts w:asciiTheme="minorHAnsi" w:hAnsiTheme="minorHAnsi" w:cstheme="minorHAnsi"/>
          <w:noProof/>
          <w:color w:val="auto"/>
          <w:vertAlign w:val="superscript"/>
        </w:rPr>
        <w:t>37</w:t>
      </w:r>
      <w:r w:rsidR="00A128B5" w:rsidRPr="007F08C3">
        <w:rPr>
          <w:rFonts w:asciiTheme="minorHAnsi" w:hAnsiTheme="minorHAnsi" w:cstheme="minorHAnsi"/>
          <w:color w:val="auto"/>
        </w:rPr>
        <w:fldChar w:fldCharType="end"/>
      </w:r>
      <w:r w:rsidR="00652C5A" w:rsidRPr="007F08C3">
        <w:rPr>
          <w:rFonts w:asciiTheme="minorHAnsi" w:hAnsiTheme="minorHAnsi" w:cstheme="minorHAnsi"/>
          <w:color w:val="auto"/>
        </w:rPr>
        <w:t xml:space="preserve">. </w:t>
      </w:r>
      <w:r w:rsidR="00D31A44" w:rsidRPr="007F08C3">
        <w:rPr>
          <w:rFonts w:asciiTheme="minorHAnsi" w:hAnsiTheme="minorHAnsi" w:cstheme="minorHAnsi"/>
          <w:color w:val="auto"/>
        </w:rPr>
        <w:t>Furthermore</w:t>
      </w:r>
      <w:r w:rsidR="000B0099" w:rsidRPr="007F08C3">
        <w:rPr>
          <w:rFonts w:asciiTheme="minorHAnsi" w:hAnsiTheme="minorHAnsi" w:cstheme="minorHAnsi"/>
          <w:color w:val="auto"/>
        </w:rPr>
        <w:t xml:space="preserve">, this real-time fMRI </w:t>
      </w:r>
      <w:r w:rsidR="005A4047" w:rsidRPr="007F08C3">
        <w:rPr>
          <w:rFonts w:asciiTheme="minorHAnsi" w:hAnsiTheme="minorHAnsi" w:cstheme="minorHAnsi"/>
          <w:color w:val="auto"/>
        </w:rPr>
        <w:t>set-up</w:t>
      </w:r>
      <w:r w:rsidR="000B0099" w:rsidRPr="007F08C3">
        <w:rPr>
          <w:rFonts w:asciiTheme="minorHAnsi" w:hAnsiTheme="minorHAnsi" w:cstheme="minorHAnsi"/>
          <w:color w:val="auto"/>
        </w:rPr>
        <w:t xml:space="preserve"> can be exten</w:t>
      </w:r>
      <w:r w:rsidR="008F417D" w:rsidRPr="007F08C3">
        <w:rPr>
          <w:rFonts w:asciiTheme="minorHAnsi" w:hAnsiTheme="minorHAnsi" w:cstheme="minorHAnsi"/>
          <w:color w:val="auto"/>
        </w:rPr>
        <w:t>de</w:t>
      </w:r>
      <w:r w:rsidR="000B0099" w:rsidRPr="007F08C3">
        <w:rPr>
          <w:rFonts w:asciiTheme="minorHAnsi" w:hAnsiTheme="minorHAnsi" w:cstheme="minorHAnsi"/>
          <w:color w:val="auto"/>
        </w:rPr>
        <w:t xml:space="preserve">d to </w:t>
      </w:r>
      <w:bookmarkStart w:id="15" w:name="OLE_LINK18"/>
      <w:bookmarkStart w:id="16" w:name="OLE_LINK19"/>
      <w:r w:rsidR="00AD16E6" w:rsidRPr="007F08C3">
        <w:rPr>
          <w:rFonts w:asciiTheme="minorHAnsi" w:hAnsiTheme="minorHAnsi" w:cstheme="minorHAnsi"/>
          <w:color w:val="auto"/>
        </w:rPr>
        <w:t xml:space="preserve">animal </w:t>
      </w:r>
      <w:r w:rsidR="000B0099" w:rsidRPr="007F08C3">
        <w:rPr>
          <w:rFonts w:asciiTheme="minorHAnsi" w:hAnsiTheme="minorHAnsi" w:cstheme="minorHAnsi"/>
          <w:color w:val="auto"/>
        </w:rPr>
        <w:t>neurofeedback studies</w:t>
      </w:r>
      <w:r w:rsidR="00AD16E6" w:rsidRPr="007F08C3">
        <w:rPr>
          <w:rFonts w:asciiTheme="minorHAnsi" w:hAnsiTheme="minorHAnsi" w:cstheme="minorHAnsi"/>
          <w:color w:val="auto"/>
        </w:rPr>
        <w:t xml:space="preserve"> </w:t>
      </w:r>
      <w:bookmarkEnd w:id="15"/>
      <w:bookmarkEnd w:id="16"/>
      <w:r w:rsidR="000B0099" w:rsidRPr="007F08C3">
        <w:rPr>
          <w:rFonts w:asciiTheme="minorHAnsi" w:hAnsiTheme="minorHAnsi" w:cstheme="minorHAnsi"/>
          <w:color w:val="auto"/>
        </w:rPr>
        <w:t xml:space="preserve">to </w:t>
      </w:r>
      <w:r w:rsidR="009E611F" w:rsidRPr="007F08C3">
        <w:rPr>
          <w:rFonts w:asciiTheme="minorHAnsi" w:hAnsiTheme="minorHAnsi" w:cstheme="minorHAnsi"/>
          <w:color w:val="auto"/>
        </w:rPr>
        <w:t>investigate self-regulating brain and behavior</w:t>
      </w:r>
      <w:r w:rsidR="00AB7E02" w:rsidRPr="007F08C3">
        <w:rPr>
          <w:rFonts w:asciiTheme="minorHAnsi" w:hAnsiTheme="minorHAnsi" w:cstheme="minorHAnsi"/>
          <w:color w:val="auto"/>
        </w:rPr>
        <w:t xml:space="preserve"> similar to previous human studies</w:t>
      </w:r>
      <w:r w:rsidR="00F60FB8" w:rsidRPr="007F08C3">
        <w:rPr>
          <w:rFonts w:asciiTheme="minorHAnsi" w:hAnsiTheme="minorHAnsi" w:cstheme="minorHAnsi"/>
          <w:color w:val="auto"/>
        </w:rPr>
        <w:fldChar w:fldCharType="begin"/>
      </w:r>
      <w:r w:rsidR="00CB0B67" w:rsidRPr="007F08C3">
        <w:rPr>
          <w:rFonts w:asciiTheme="minorHAnsi" w:hAnsiTheme="minorHAnsi" w:cstheme="minorHAnsi"/>
          <w:color w:val="auto"/>
        </w:rPr>
        <w:instrText xml:space="preserve"> ADDIN EN.CITE &lt;EndNote&gt;&lt;Cite&gt;&lt;Author&gt;Bruhl&lt;/Author&gt;&lt;Year&gt;2015&lt;/Year&gt;&lt;RecNum&gt;901&lt;/RecNum&gt;&lt;DisplayText&gt;&lt;style face="superscript"&gt;27&lt;/style&gt;&lt;/DisplayText&gt;&lt;record&gt;&lt;rec-number&gt;901&lt;/rec-number&gt;&lt;foreign-keys&gt;&lt;key app="EN" db-id="2rf5xrfzgwtwfpef9f4vevvvt9ww0vxefvav" timestamp="1583777972"&gt;901&lt;/key&gt;&lt;/foreign-keys&gt;&lt;ref-type name="Journal Article"&gt;17&lt;/ref-type&gt;&lt;contributors&gt;&lt;authors&gt;&lt;author&gt;Bruhl, A. B.&lt;/author&gt;&lt;/authors&gt;&lt;/contributors&gt;&lt;auth-address&gt;Univ Cambridge, Behav &amp;amp; Clin Neurosci Inst, Cambridge CB2 3EB, England&amp;#xD;Univ Cambridge, Dept Psychiat, Cambridge CB2 3EB, England&amp;#xD;Univ Hosp Psychiat Zurich, Dept Psychiat Psychotherapy &amp;amp; Psychosomat, Zurich, Switzerland&lt;/auth-address&gt;&lt;titles&gt;&lt;title&gt;Making Sense of Real-Time Functional Magnetic Resonance Imaging (rtfMRI) and rtfMRI Neurofeedback&lt;/title&gt;&lt;secondary-title&gt;International Journal of Neuropsychopharmacology&lt;/secondary-title&gt;&lt;alt-title&gt;Int J Neuropsychoph&lt;/alt-title&gt;&lt;/titles&gt;&lt;periodical&gt;&lt;full-title&gt;International Journal of Neuropsychopharmacology&lt;/full-title&gt;&lt;abbr-1&gt;Int J Neuropsychoph&lt;/abbr-1&gt;&lt;/periodical&gt;&lt;alt-periodical&gt;&lt;full-title&gt;International Journal of Neuropsychopharmacology&lt;/full-title&gt;&lt;abbr-1&gt;Int J Neuropsychoph&lt;/abbr-1&gt;&lt;/alt-periodical&gt;&lt;volume&gt;18&lt;/volume&gt;&lt;number&gt;6&lt;/number&gt;&lt;keywords&gt;&lt;keyword&gt;brain&lt;/keyword&gt;&lt;keyword&gt;control&lt;/keyword&gt;&lt;keyword&gt;regulation&lt;/keyword&gt;&lt;keyword&gt;mental disorders&lt;/keyword&gt;&lt;keyword&gt;neuroimaging&lt;/keyword&gt;&lt;keyword&gt;fmri neurofeedback&lt;/keyword&gt;&lt;keyword&gt;self-regulation&lt;/keyword&gt;&lt;keyword&gt;cortex activity&lt;/keyword&gt;&lt;keyword&gt;brain&lt;/keyword&gt;&lt;keyword&gt;reduction&lt;/keyword&gt;&lt;keyword&gt;activation&lt;/keyword&gt;&lt;keyword&gt;motor&lt;/keyword&gt;&lt;keyword&gt;tool&lt;/keyword&gt;&lt;/keywords&gt;&lt;dates&gt;&lt;year&gt;2015&lt;/year&gt;&lt;pub-dates&gt;&lt;date&gt;Apr&lt;/date&gt;&lt;/pub-dates&gt;&lt;/dates&gt;&lt;isbn&gt;1461-1457&lt;/isbn&gt;&lt;accession-num&gt;WOS:000356700000018&lt;/accession-num&gt;&lt;urls&gt;&lt;related-urls&gt;&lt;url&gt;&amp;lt;Go to ISI&amp;gt;://WOS:000356700000018&lt;/url&gt;&lt;/related-urls&gt;&lt;/urls&gt;&lt;electronic-resource-num&gt;10.1093/ijnp/pyv020&lt;/electronic-resource-num&gt;&lt;language&gt;English&lt;/language&gt;&lt;/record&gt;&lt;/Cite&gt;&lt;/EndNote&gt;</w:instrText>
      </w:r>
      <w:r w:rsidR="00F60FB8" w:rsidRPr="007F08C3">
        <w:rPr>
          <w:rFonts w:asciiTheme="minorHAnsi" w:hAnsiTheme="minorHAnsi" w:cstheme="minorHAnsi"/>
          <w:color w:val="auto"/>
        </w:rPr>
        <w:fldChar w:fldCharType="separate"/>
      </w:r>
      <w:r w:rsidR="00CB0B67" w:rsidRPr="007F08C3">
        <w:rPr>
          <w:rFonts w:asciiTheme="minorHAnsi" w:hAnsiTheme="minorHAnsi" w:cstheme="minorHAnsi"/>
          <w:noProof/>
          <w:color w:val="auto"/>
          <w:vertAlign w:val="superscript"/>
        </w:rPr>
        <w:t>27</w:t>
      </w:r>
      <w:r w:rsidR="00F60FB8" w:rsidRPr="007F08C3">
        <w:rPr>
          <w:rFonts w:asciiTheme="minorHAnsi" w:hAnsiTheme="minorHAnsi" w:cstheme="minorHAnsi"/>
          <w:color w:val="auto"/>
        </w:rPr>
        <w:fldChar w:fldCharType="end"/>
      </w:r>
      <w:r w:rsidR="0064061C" w:rsidRPr="007F08C3">
        <w:rPr>
          <w:rFonts w:asciiTheme="minorHAnsi" w:hAnsiTheme="minorHAnsi" w:cstheme="minorHAnsi"/>
          <w:color w:val="auto"/>
        </w:rPr>
        <w:t>.</w:t>
      </w:r>
    </w:p>
    <w:p w14:paraId="78728D18" w14:textId="706614AE" w:rsidR="00014314" w:rsidRPr="007F08C3" w:rsidRDefault="00014314" w:rsidP="00AB49D2">
      <w:pPr>
        <w:jc w:val="left"/>
        <w:rPr>
          <w:rFonts w:asciiTheme="minorHAnsi" w:hAnsiTheme="minorHAnsi" w:cstheme="minorHAnsi"/>
          <w:color w:val="auto"/>
        </w:rPr>
      </w:pPr>
    </w:p>
    <w:p w14:paraId="1734505F" w14:textId="7C124734" w:rsidR="00AA03DF" w:rsidRPr="007F08C3" w:rsidRDefault="00AA03DF"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b/>
          <w:bCs/>
          <w:color w:val="auto"/>
        </w:rPr>
        <w:t>ACKNOWLEDGMENTS:</w:t>
      </w:r>
    </w:p>
    <w:p w14:paraId="246DCD94" w14:textId="491D6685" w:rsidR="007A4DD6" w:rsidRPr="007F08C3" w:rsidRDefault="00502A5F" w:rsidP="00AB49D2">
      <w:pPr>
        <w:jc w:val="left"/>
        <w:rPr>
          <w:rFonts w:asciiTheme="minorHAnsi" w:hAnsiTheme="minorHAnsi" w:cstheme="minorHAnsi"/>
          <w:color w:val="auto"/>
        </w:rPr>
      </w:pPr>
      <w:r w:rsidRPr="007F08C3">
        <w:rPr>
          <w:rFonts w:asciiTheme="minorHAnsi" w:hAnsiTheme="minorHAnsi" w:cstheme="minorHAnsi"/>
          <w:color w:val="auto"/>
        </w:rPr>
        <w:t xml:space="preserve">We thank Dr. D. Chen and Dr. C. Yen for </w:t>
      </w:r>
      <w:r w:rsidR="00AB7E02" w:rsidRPr="007F08C3">
        <w:rPr>
          <w:rFonts w:asciiTheme="minorHAnsi" w:hAnsiTheme="minorHAnsi" w:cstheme="minorHAnsi"/>
          <w:color w:val="auto"/>
        </w:rPr>
        <w:t xml:space="preserve">sharing the </w:t>
      </w:r>
      <w:r w:rsidR="007A07CF" w:rsidRPr="007F08C3">
        <w:rPr>
          <w:rFonts w:asciiTheme="minorHAnsi" w:hAnsiTheme="minorHAnsi" w:cstheme="minorHAnsi"/>
          <w:color w:val="auto"/>
        </w:rPr>
        <w:t>AFNI</w:t>
      </w:r>
      <w:r w:rsidR="00504148" w:rsidRPr="007F08C3">
        <w:rPr>
          <w:rFonts w:asciiTheme="minorHAnsi" w:hAnsiTheme="minorHAnsi" w:cstheme="minorHAnsi"/>
          <w:color w:val="auto"/>
        </w:rPr>
        <w:t xml:space="preserve"> script</w:t>
      </w:r>
      <w:r w:rsidR="00AB7E02" w:rsidRPr="007F08C3">
        <w:rPr>
          <w:rFonts w:asciiTheme="minorHAnsi" w:hAnsiTheme="minorHAnsi" w:cstheme="minorHAnsi"/>
          <w:color w:val="auto"/>
        </w:rPr>
        <w:t xml:space="preserve"> to set</w:t>
      </w:r>
      <w:r w:rsidR="0081743C" w:rsidRPr="007F08C3">
        <w:rPr>
          <w:rFonts w:asciiTheme="minorHAnsi" w:hAnsiTheme="minorHAnsi" w:cstheme="minorHAnsi"/>
          <w:color w:val="auto"/>
        </w:rPr>
        <w:t xml:space="preserve"> </w:t>
      </w:r>
      <w:r w:rsidR="00AB7E02" w:rsidRPr="007F08C3">
        <w:rPr>
          <w:rFonts w:asciiTheme="minorHAnsi" w:hAnsiTheme="minorHAnsi" w:cstheme="minorHAnsi"/>
          <w:color w:val="auto"/>
        </w:rPr>
        <w:t xml:space="preserve">up the </w:t>
      </w:r>
      <w:r w:rsidRPr="007F08C3">
        <w:rPr>
          <w:rFonts w:asciiTheme="minorHAnsi" w:hAnsiTheme="minorHAnsi" w:cstheme="minorHAnsi"/>
          <w:color w:val="auto"/>
        </w:rPr>
        <w:t xml:space="preserve">real-time fMRI </w:t>
      </w:r>
      <w:r w:rsidR="00AB7E02" w:rsidRPr="007F08C3">
        <w:rPr>
          <w:rFonts w:asciiTheme="minorHAnsi" w:hAnsiTheme="minorHAnsi" w:cstheme="minorHAnsi"/>
          <w:color w:val="auto"/>
        </w:rPr>
        <w:t xml:space="preserve">for PV 5 </w:t>
      </w:r>
      <w:r w:rsidRPr="007F08C3">
        <w:rPr>
          <w:rFonts w:asciiTheme="minorHAnsi" w:hAnsiTheme="minorHAnsi" w:cstheme="minorHAnsi"/>
          <w:color w:val="auto"/>
        </w:rPr>
        <w:t xml:space="preserve">and the AFNI team for the software support. </w:t>
      </w:r>
      <w:r w:rsidR="00F33530" w:rsidRPr="007F08C3">
        <w:rPr>
          <w:rFonts w:asciiTheme="minorHAnsi" w:hAnsiTheme="minorHAnsi" w:cstheme="minorHAnsi"/>
          <w:color w:val="auto"/>
        </w:rPr>
        <w:t>This research was supported by NIH Brain Initiative funding (RF1NS113278-01</w:t>
      </w:r>
      <w:r w:rsidR="00C1237D" w:rsidRPr="007F08C3">
        <w:rPr>
          <w:rFonts w:asciiTheme="minorHAnsi" w:hAnsiTheme="minorHAnsi" w:cstheme="minorHAnsi"/>
          <w:color w:val="auto"/>
        </w:rPr>
        <w:t>, R01 MH111438-01</w:t>
      </w:r>
      <w:r w:rsidR="00F33530" w:rsidRPr="007F08C3">
        <w:rPr>
          <w:rFonts w:asciiTheme="minorHAnsi" w:hAnsiTheme="minorHAnsi" w:cstheme="minorHAnsi"/>
          <w:color w:val="auto"/>
        </w:rPr>
        <w:t xml:space="preserve">), and the S10 instrument grant (S10 RR023009-01) to </w:t>
      </w:r>
      <w:proofErr w:type="spellStart"/>
      <w:r w:rsidR="00F33530" w:rsidRPr="007F08C3">
        <w:rPr>
          <w:rFonts w:asciiTheme="minorHAnsi" w:hAnsiTheme="minorHAnsi" w:cstheme="minorHAnsi"/>
          <w:color w:val="auto"/>
        </w:rPr>
        <w:t>Martinos</w:t>
      </w:r>
      <w:proofErr w:type="spellEnd"/>
      <w:r w:rsidR="00F33530" w:rsidRPr="007F08C3">
        <w:rPr>
          <w:rFonts w:asciiTheme="minorHAnsi" w:hAnsiTheme="minorHAnsi" w:cstheme="minorHAnsi"/>
          <w:color w:val="auto"/>
        </w:rPr>
        <w:t xml:space="preserve"> Center, German Research Foundation (DFG) Yu215/3-1, BMBF 01GQ1702, and the internal funding from Max Planck Society.</w:t>
      </w:r>
    </w:p>
    <w:p w14:paraId="2D96E92E" w14:textId="72F287DC" w:rsidR="00AA03DF" w:rsidRPr="007F08C3" w:rsidRDefault="00AA03DF" w:rsidP="00AB49D2">
      <w:pPr>
        <w:jc w:val="left"/>
        <w:rPr>
          <w:rFonts w:asciiTheme="minorHAnsi" w:hAnsiTheme="minorHAnsi" w:cstheme="minorHAnsi"/>
          <w:b/>
          <w:bCs/>
          <w:color w:val="auto"/>
        </w:rPr>
      </w:pPr>
    </w:p>
    <w:p w14:paraId="5D52ED8B" w14:textId="235E4DCF" w:rsidR="00AA03DF" w:rsidRPr="007F08C3" w:rsidRDefault="00AA03DF" w:rsidP="00AB49D2">
      <w:pPr>
        <w:pStyle w:val="NormalWeb"/>
        <w:spacing w:before="0" w:beforeAutospacing="0" w:after="0" w:afterAutospacing="0"/>
        <w:jc w:val="left"/>
        <w:rPr>
          <w:rFonts w:asciiTheme="minorHAnsi" w:hAnsiTheme="minorHAnsi" w:cstheme="minorHAnsi"/>
          <w:color w:val="auto"/>
        </w:rPr>
      </w:pPr>
      <w:r w:rsidRPr="007F08C3">
        <w:rPr>
          <w:rFonts w:asciiTheme="minorHAnsi" w:hAnsiTheme="minorHAnsi" w:cstheme="minorHAnsi"/>
          <w:b/>
          <w:color w:val="auto"/>
        </w:rPr>
        <w:t>DISCLOSURES</w:t>
      </w:r>
      <w:r w:rsidRPr="007F08C3">
        <w:rPr>
          <w:rFonts w:asciiTheme="minorHAnsi" w:hAnsiTheme="minorHAnsi" w:cstheme="minorHAnsi"/>
          <w:b/>
          <w:bCs/>
          <w:color w:val="auto"/>
        </w:rPr>
        <w:t>:</w:t>
      </w:r>
    </w:p>
    <w:p w14:paraId="4E0C3135" w14:textId="2F77A30A" w:rsidR="007A4DD6" w:rsidRPr="007F08C3" w:rsidRDefault="003F7B83" w:rsidP="00AB49D2">
      <w:pPr>
        <w:jc w:val="left"/>
        <w:rPr>
          <w:rFonts w:asciiTheme="minorHAnsi" w:hAnsiTheme="minorHAnsi" w:cstheme="minorHAnsi"/>
          <w:color w:val="auto"/>
        </w:rPr>
      </w:pPr>
      <w:r w:rsidRPr="007F08C3">
        <w:rPr>
          <w:color w:val="auto"/>
        </w:rPr>
        <w:t>Sascha Köhler</w:t>
      </w:r>
      <w:r w:rsidRPr="007F08C3" w:rsidDel="003F7B83">
        <w:rPr>
          <w:rFonts w:asciiTheme="minorHAnsi" w:hAnsiTheme="minorHAnsi" w:cstheme="minorHAnsi"/>
          <w:color w:val="auto"/>
        </w:rPr>
        <w:t xml:space="preserve"> </w:t>
      </w:r>
      <w:r w:rsidRPr="007F08C3">
        <w:rPr>
          <w:rFonts w:asciiTheme="minorHAnsi" w:hAnsiTheme="minorHAnsi" w:cstheme="minorHAnsi"/>
          <w:color w:val="auto"/>
        </w:rPr>
        <w:t>is an employee at Bruker</w:t>
      </w:r>
      <w:r w:rsidR="00596AF5" w:rsidRPr="007F08C3">
        <w:rPr>
          <w:rFonts w:asciiTheme="minorHAnsi" w:hAnsiTheme="minorHAnsi" w:cstheme="minorHAnsi"/>
          <w:color w:val="auto"/>
        </w:rPr>
        <w:t xml:space="preserve"> </w:t>
      </w:r>
      <w:proofErr w:type="spellStart"/>
      <w:r w:rsidR="00596AF5" w:rsidRPr="007F08C3">
        <w:rPr>
          <w:rFonts w:asciiTheme="minorHAnsi" w:hAnsiTheme="minorHAnsi" w:cstheme="minorHAnsi"/>
          <w:color w:val="auto"/>
        </w:rPr>
        <w:t>BioSpin</w:t>
      </w:r>
      <w:proofErr w:type="spellEnd"/>
      <w:r w:rsidR="00596AF5" w:rsidRPr="007F08C3">
        <w:rPr>
          <w:rFonts w:asciiTheme="minorHAnsi" w:hAnsiTheme="minorHAnsi" w:cstheme="minorHAnsi"/>
          <w:color w:val="auto"/>
        </w:rPr>
        <w:t xml:space="preserve"> MRI GmbH</w:t>
      </w:r>
      <w:r w:rsidR="004D3A39" w:rsidRPr="007F08C3">
        <w:rPr>
          <w:rFonts w:asciiTheme="minorHAnsi" w:hAnsiTheme="minorHAnsi" w:cstheme="minorHAnsi"/>
          <w:color w:val="auto"/>
        </w:rPr>
        <w:t>.</w:t>
      </w:r>
    </w:p>
    <w:p w14:paraId="66030076" w14:textId="77777777" w:rsidR="00AA03DF" w:rsidRPr="007F08C3" w:rsidRDefault="00AA03DF" w:rsidP="00AB49D2">
      <w:pPr>
        <w:jc w:val="left"/>
        <w:rPr>
          <w:rFonts w:asciiTheme="minorHAnsi" w:hAnsiTheme="minorHAnsi" w:cstheme="minorHAnsi"/>
          <w:color w:val="auto"/>
        </w:rPr>
      </w:pPr>
    </w:p>
    <w:p w14:paraId="5AA3CE9F" w14:textId="73DBD44A" w:rsidR="00645D9A" w:rsidRPr="007F08C3" w:rsidRDefault="009726EE" w:rsidP="00AB49D2">
      <w:pPr>
        <w:jc w:val="left"/>
        <w:rPr>
          <w:rFonts w:asciiTheme="minorHAnsi" w:hAnsiTheme="minorHAnsi" w:cstheme="minorHAnsi"/>
          <w:color w:val="auto"/>
        </w:rPr>
      </w:pPr>
      <w:r w:rsidRPr="007F08C3">
        <w:rPr>
          <w:rFonts w:asciiTheme="minorHAnsi" w:hAnsiTheme="minorHAnsi" w:cstheme="minorHAnsi"/>
          <w:b/>
          <w:bCs/>
          <w:color w:val="auto"/>
        </w:rPr>
        <w:t>REFERENCES</w:t>
      </w:r>
      <w:r w:rsidR="00D04760" w:rsidRPr="007F08C3">
        <w:rPr>
          <w:rFonts w:asciiTheme="minorHAnsi" w:hAnsiTheme="minorHAnsi" w:cstheme="minorHAnsi"/>
          <w:b/>
          <w:bCs/>
          <w:color w:val="auto"/>
        </w:rPr>
        <w:t>:</w:t>
      </w:r>
    </w:p>
    <w:p w14:paraId="7022E205" w14:textId="77777777" w:rsidR="00030E70" w:rsidRPr="007F08C3" w:rsidRDefault="00030E70" w:rsidP="00AB49D2">
      <w:pPr>
        <w:jc w:val="left"/>
        <w:rPr>
          <w:rFonts w:asciiTheme="minorHAnsi" w:hAnsiTheme="minorHAnsi" w:cstheme="minorHAnsi"/>
          <w:color w:val="auto"/>
        </w:rPr>
      </w:pPr>
    </w:p>
    <w:p w14:paraId="7D610479" w14:textId="77777777" w:rsidR="00925C50" w:rsidRDefault="00645D9A" w:rsidP="00AB49D2">
      <w:pPr>
        <w:pStyle w:val="EndNoteBibliography"/>
        <w:numPr>
          <w:ilvl w:val="0"/>
          <w:numId w:val="36"/>
        </w:numPr>
        <w:ind w:left="0" w:firstLine="0"/>
        <w:jc w:val="left"/>
        <w:rPr>
          <w:noProof/>
        </w:rPr>
      </w:pPr>
      <w:r w:rsidRPr="007F08C3">
        <w:fldChar w:fldCharType="begin"/>
      </w:r>
      <w:r w:rsidRPr="007F08C3">
        <w:instrText xml:space="preserve"> ADDIN EN.REFLIST </w:instrText>
      </w:r>
      <w:r w:rsidRPr="007F08C3">
        <w:fldChar w:fldCharType="separate"/>
      </w:r>
      <w:r w:rsidR="00E20906" w:rsidRPr="007F08C3">
        <w:rPr>
          <w:noProof/>
        </w:rPr>
        <w:t xml:space="preserve">Ogawa, S., Lee, T. M., Kay, A. R. &amp; Tank, D. W. Brain magnetic resonance imaging with contrast dependent on blood oxygenation. </w:t>
      </w:r>
      <w:r w:rsidR="00E20906" w:rsidRPr="007F08C3">
        <w:rPr>
          <w:i/>
          <w:noProof/>
        </w:rPr>
        <w:t>Proc</w:t>
      </w:r>
      <w:r w:rsidR="00925C50">
        <w:rPr>
          <w:i/>
          <w:noProof/>
        </w:rPr>
        <w:t>eedings of the</w:t>
      </w:r>
      <w:r w:rsidR="00E20906" w:rsidRPr="007F08C3">
        <w:rPr>
          <w:i/>
          <w:noProof/>
        </w:rPr>
        <w:t xml:space="preserve"> Nat</w:t>
      </w:r>
      <w:r w:rsidR="00925C50">
        <w:rPr>
          <w:i/>
          <w:noProof/>
        </w:rPr>
        <w:t>iona</w:t>
      </w:r>
      <w:r w:rsidR="00E20906" w:rsidRPr="007F08C3">
        <w:rPr>
          <w:i/>
          <w:noProof/>
        </w:rPr>
        <w:t>l Acad</w:t>
      </w:r>
      <w:r w:rsidR="00925C50">
        <w:rPr>
          <w:i/>
          <w:noProof/>
        </w:rPr>
        <w:t>emy of</w:t>
      </w:r>
      <w:r w:rsidR="00E20906" w:rsidRPr="007F08C3">
        <w:rPr>
          <w:i/>
          <w:noProof/>
        </w:rPr>
        <w:t xml:space="preserve"> Sci</w:t>
      </w:r>
      <w:r w:rsidR="00925C50">
        <w:rPr>
          <w:i/>
          <w:noProof/>
        </w:rPr>
        <w:t>ences</w:t>
      </w:r>
      <w:r w:rsidR="00E20906" w:rsidRPr="007F08C3">
        <w:rPr>
          <w:i/>
          <w:noProof/>
        </w:rPr>
        <w:t xml:space="preserve"> U</w:t>
      </w:r>
      <w:r w:rsidR="00925C50">
        <w:rPr>
          <w:i/>
          <w:noProof/>
        </w:rPr>
        <w:t>.</w:t>
      </w:r>
      <w:r w:rsidR="00E20906" w:rsidRPr="007F08C3">
        <w:rPr>
          <w:i/>
          <w:noProof/>
        </w:rPr>
        <w:t xml:space="preserve"> S</w:t>
      </w:r>
      <w:r w:rsidR="00925C50">
        <w:rPr>
          <w:i/>
          <w:noProof/>
        </w:rPr>
        <w:t>.</w:t>
      </w:r>
      <w:r w:rsidR="00E20906" w:rsidRPr="007F08C3">
        <w:rPr>
          <w:i/>
          <w:noProof/>
        </w:rPr>
        <w:t xml:space="preserve"> A.</w:t>
      </w:r>
      <w:r w:rsidR="00E20906" w:rsidRPr="007F08C3">
        <w:rPr>
          <w:noProof/>
        </w:rPr>
        <w:t xml:space="preserve"> </w:t>
      </w:r>
      <w:r w:rsidR="00E20906" w:rsidRPr="007F08C3">
        <w:rPr>
          <w:b/>
          <w:noProof/>
        </w:rPr>
        <w:t>87</w:t>
      </w:r>
      <w:r w:rsidR="00E20906" w:rsidRPr="007F08C3">
        <w:rPr>
          <w:noProof/>
        </w:rPr>
        <w:t xml:space="preserve"> (24), 9868-9872</w:t>
      </w:r>
      <w:r w:rsidR="00925C50">
        <w:rPr>
          <w:noProof/>
        </w:rPr>
        <w:t xml:space="preserve"> </w:t>
      </w:r>
      <w:r w:rsidR="00E20906" w:rsidRPr="007F08C3">
        <w:rPr>
          <w:noProof/>
        </w:rPr>
        <w:t>(1990).</w:t>
      </w:r>
    </w:p>
    <w:p w14:paraId="6F052EFB" w14:textId="77777777" w:rsidR="00925C50" w:rsidRDefault="00E20906" w:rsidP="00AB49D2">
      <w:pPr>
        <w:pStyle w:val="EndNoteBibliography"/>
        <w:numPr>
          <w:ilvl w:val="0"/>
          <w:numId w:val="36"/>
        </w:numPr>
        <w:ind w:left="0" w:firstLine="0"/>
        <w:jc w:val="left"/>
        <w:rPr>
          <w:noProof/>
        </w:rPr>
      </w:pPr>
      <w:r w:rsidRPr="007F08C3">
        <w:rPr>
          <w:noProof/>
        </w:rPr>
        <w:t>Belliveau, J. W.</w:t>
      </w:r>
      <w:r w:rsidRPr="00925C50">
        <w:rPr>
          <w:i/>
          <w:noProof/>
        </w:rPr>
        <w:t xml:space="preserve"> </w:t>
      </w:r>
      <w:r w:rsidRPr="00925C50">
        <w:rPr>
          <w:iCs/>
          <w:noProof/>
        </w:rPr>
        <w:t>et al.</w:t>
      </w:r>
      <w:r w:rsidRPr="007F08C3">
        <w:rPr>
          <w:noProof/>
        </w:rPr>
        <w:t xml:space="preserve"> Functional mapping of the human visual cortex by magnetic resonance imaging. </w:t>
      </w:r>
      <w:r w:rsidRPr="00925C50">
        <w:rPr>
          <w:i/>
          <w:noProof/>
        </w:rPr>
        <w:t>Science.</w:t>
      </w:r>
      <w:r w:rsidRPr="007F08C3">
        <w:rPr>
          <w:noProof/>
        </w:rPr>
        <w:t xml:space="preserve"> </w:t>
      </w:r>
      <w:r w:rsidRPr="00925C50">
        <w:rPr>
          <w:b/>
          <w:noProof/>
        </w:rPr>
        <w:t>254</w:t>
      </w:r>
      <w:r w:rsidRPr="007F08C3">
        <w:rPr>
          <w:noProof/>
        </w:rPr>
        <w:t xml:space="preserve"> (5032), 716-719 (1991).</w:t>
      </w:r>
    </w:p>
    <w:p w14:paraId="0678B383" w14:textId="77777777" w:rsidR="00925C50" w:rsidRDefault="00E20906" w:rsidP="00AB49D2">
      <w:pPr>
        <w:pStyle w:val="EndNoteBibliography"/>
        <w:numPr>
          <w:ilvl w:val="0"/>
          <w:numId w:val="36"/>
        </w:numPr>
        <w:ind w:left="0" w:firstLine="0"/>
        <w:jc w:val="left"/>
        <w:rPr>
          <w:noProof/>
        </w:rPr>
      </w:pPr>
      <w:r w:rsidRPr="007F08C3">
        <w:rPr>
          <w:noProof/>
        </w:rPr>
        <w:t>Stehling, M. K., Turner, R.</w:t>
      </w:r>
      <w:r w:rsidR="00925C50">
        <w:rPr>
          <w:noProof/>
        </w:rPr>
        <w:t>,</w:t>
      </w:r>
      <w:r w:rsidRPr="007F08C3">
        <w:rPr>
          <w:noProof/>
        </w:rPr>
        <w:t xml:space="preserve"> Mansfield, P. Echo-planar imaging: magnetic resonance imaging in a fraction of a second. </w:t>
      </w:r>
      <w:r w:rsidRPr="00925C50">
        <w:rPr>
          <w:i/>
          <w:noProof/>
        </w:rPr>
        <w:t>Science.</w:t>
      </w:r>
      <w:r w:rsidRPr="007F08C3">
        <w:rPr>
          <w:noProof/>
        </w:rPr>
        <w:t xml:space="preserve"> </w:t>
      </w:r>
      <w:r w:rsidRPr="00925C50">
        <w:rPr>
          <w:b/>
          <w:noProof/>
        </w:rPr>
        <w:t>254</w:t>
      </w:r>
      <w:r w:rsidRPr="007F08C3">
        <w:rPr>
          <w:noProof/>
        </w:rPr>
        <w:t xml:space="preserve"> (5028), 43-50</w:t>
      </w:r>
      <w:r w:rsidR="00925C50">
        <w:rPr>
          <w:noProof/>
        </w:rPr>
        <w:t xml:space="preserve"> </w:t>
      </w:r>
      <w:r w:rsidRPr="007F08C3">
        <w:rPr>
          <w:noProof/>
        </w:rPr>
        <w:t>(1991).</w:t>
      </w:r>
    </w:p>
    <w:p w14:paraId="68713782" w14:textId="77777777" w:rsidR="00925C50" w:rsidRDefault="00E20906" w:rsidP="00AB49D2">
      <w:pPr>
        <w:pStyle w:val="EndNoteBibliography"/>
        <w:numPr>
          <w:ilvl w:val="0"/>
          <w:numId w:val="36"/>
        </w:numPr>
        <w:ind w:left="0" w:firstLine="0"/>
        <w:jc w:val="left"/>
        <w:rPr>
          <w:noProof/>
        </w:rPr>
      </w:pPr>
      <w:r w:rsidRPr="007F08C3">
        <w:rPr>
          <w:noProof/>
        </w:rPr>
        <w:t>Bandettini, P. A., Wong, E. C., Hinks, R. S., Tikofsky, R. S.</w:t>
      </w:r>
      <w:r w:rsidR="00925C50">
        <w:rPr>
          <w:noProof/>
        </w:rPr>
        <w:t xml:space="preserve">, </w:t>
      </w:r>
      <w:r w:rsidRPr="007F08C3">
        <w:rPr>
          <w:noProof/>
        </w:rPr>
        <w:t xml:space="preserve">Hyde, J. S. Time course EPI of human brain function during task activation. </w:t>
      </w:r>
      <w:r w:rsidRPr="00925C50">
        <w:rPr>
          <w:i/>
          <w:noProof/>
        </w:rPr>
        <w:t>Magn</w:t>
      </w:r>
      <w:r w:rsidR="00925C50">
        <w:rPr>
          <w:i/>
          <w:noProof/>
        </w:rPr>
        <w:t>etic</w:t>
      </w:r>
      <w:r w:rsidRPr="00925C50">
        <w:rPr>
          <w:i/>
          <w:noProof/>
        </w:rPr>
        <w:t xml:space="preserve"> Reson</w:t>
      </w:r>
      <w:r w:rsidR="00925C50">
        <w:rPr>
          <w:i/>
          <w:noProof/>
        </w:rPr>
        <w:t>ance in</w:t>
      </w:r>
      <w:r w:rsidRPr="00925C50">
        <w:rPr>
          <w:i/>
          <w:noProof/>
        </w:rPr>
        <w:t xml:space="preserve"> Med</w:t>
      </w:r>
      <w:r w:rsidR="00925C50">
        <w:rPr>
          <w:i/>
          <w:noProof/>
        </w:rPr>
        <w:t>icine</w:t>
      </w:r>
      <w:r w:rsidRPr="00925C50">
        <w:rPr>
          <w:i/>
          <w:noProof/>
        </w:rPr>
        <w:t>.</w:t>
      </w:r>
      <w:r w:rsidRPr="007F08C3">
        <w:rPr>
          <w:noProof/>
        </w:rPr>
        <w:t xml:space="preserve"> </w:t>
      </w:r>
      <w:r w:rsidRPr="00925C50">
        <w:rPr>
          <w:b/>
          <w:noProof/>
        </w:rPr>
        <w:t>25</w:t>
      </w:r>
      <w:r w:rsidRPr="007F08C3">
        <w:rPr>
          <w:noProof/>
        </w:rPr>
        <w:t xml:space="preserve"> (2), 390-397 (1992).</w:t>
      </w:r>
    </w:p>
    <w:p w14:paraId="18ACA529" w14:textId="77777777" w:rsidR="00925C50" w:rsidRDefault="00E20906" w:rsidP="00AB49D2">
      <w:pPr>
        <w:pStyle w:val="EndNoteBibliography"/>
        <w:numPr>
          <w:ilvl w:val="0"/>
          <w:numId w:val="36"/>
        </w:numPr>
        <w:ind w:left="0" w:firstLine="0"/>
        <w:jc w:val="left"/>
        <w:rPr>
          <w:noProof/>
        </w:rPr>
      </w:pPr>
      <w:r w:rsidRPr="007F08C3">
        <w:rPr>
          <w:noProof/>
        </w:rPr>
        <w:t>Kwong, K. K.</w:t>
      </w:r>
      <w:r w:rsidRPr="00925C50">
        <w:rPr>
          <w:i/>
          <w:noProof/>
        </w:rPr>
        <w:t xml:space="preserve"> </w:t>
      </w:r>
      <w:r w:rsidRPr="00925C50">
        <w:rPr>
          <w:iCs/>
          <w:noProof/>
        </w:rPr>
        <w:t>et al.</w:t>
      </w:r>
      <w:r w:rsidRPr="007F08C3">
        <w:rPr>
          <w:noProof/>
        </w:rPr>
        <w:t xml:space="preserve"> Dynamic magnetic resonance imaging of human brain activity during primary sensory stimulation. </w:t>
      </w:r>
      <w:r w:rsidRPr="00925C50">
        <w:rPr>
          <w:i/>
          <w:noProof/>
        </w:rPr>
        <w:t>Proc</w:t>
      </w:r>
      <w:r w:rsidR="00925C50">
        <w:rPr>
          <w:i/>
          <w:noProof/>
        </w:rPr>
        <w:t>eedings of the</w:t>
      </w:r>
      <w:r w:rsidRPr="00925C50">
        <w:rPr>
          <w:i/>
          <w:noProof/>
        </w:rPr>
        <w:t xml:space="preserve"> Nat</w:t>
      </w:r>
      <w:r w:rsidR="00925C50">
        <w:rPr>
          <w:i/>
          <w:noProof/>
        </w:rPr>
        <w:t>iona</w:t>
      </w:r>
      <w:r w:rsidRPr="00925C50">
        <w:rPr>
          <w:i/>
          <w:noProof/>
        </w:rPr>
        <w:t>l Acad</w:t>
      </w:r>
      <w:r w:rsidR="00925C50">
        <w:rPr>
          <w:i/>
          <w:noProof/>
        </w:rPr>
        <w:t>emy of</w:t>
      </w:r>
      <w:r w:rsidRPr="00925C50">
        <w:rPr>
          <w:i/>
          <w:noProof/>
        </w:rPr>
        <w:t xml:space="preserve"> Sci</w:t>
      </w:r>
      <w:r w:rsidR="00925C50">
        <w:rPr>
          <w:i/>
          <w:noProof/>
        </w:rPr>
        <w:t xml:space="preserve">ence </w:t>
      </w:r>
      <w:r w:rsidRPr="00925C50">
        <w:rPr>
          <w:i/>
          <w:noProof/>
        </w:rPr>
        <w:t>U</w:t>
      </w:r>
      <w:r w:rsidR="00925C50">
        <w:rPr>
          <w:i/>
          <w:noProof/>
        </w:rPr>
        <w:t>.</w:t>
      </w:r>
      <w:r w:rsidRPr="00925C50">
        <w:rPr>
          <w:i/>
          <w:noProof/>
        </w:rPr>
        <w:t xml:space="preserve"> S</w:t>
      </w:r>
      <w:r w:rsidR="00925C50">
        <w:rPr>
          <w:i/>
          <w:noProof/>
        </w:rPr>
        <w:t>.</w:t>
      </w:r>
      <w:r w:rsidRPr="00925C50">
        <w:rPr>
          <w:i/>
          <w:noProof/>
        </w:rPr>
        <w:t xml:space="preserve"> A.</w:t>
      </w:r>
      <w:r w:rsidRPr="007F08C3">
        <w:rPr>
          <w:noProof/>
        </w:rPr>
        <w:t xml:space="preserve"> </w:t>
      </w:r>
      <w:r w:rsidRPr="00925C50">
        <w:rPr>
          <w:b/>
          <w:noProof/>
        </w:rPr>
        <w:t>89</w:t>
      </w:r>
      <w:r w:rsidRPr="007F08C3">
        <w:rPr>
          <w:noProof/>
        </w:rPr>
        <w:t xml:space="preserve"> (12), 5675-5679 (1992).</w:t>
      </w:r>
    </w:p>
    <w:p w14:paraId="34207481" w14:textId="77777777" w:rsidR="00925C50" w:rsidRDefault="00E20906" w:rsidP="00AB49D2">
      <w:pPr>
        <w:pStyle w:val="EndNoteBibliography"/>
        <w:numPr>
          <w:ilvl w:val="0"/>
          <w:numId w:val="36"/>
        </w:numPr>
        <w:ind w:left="0" w:firstLine="0"/>
        <w:jc w:val="left"/>
        <w:rPr>
          <w:noProof/>
        </w:rPr>
      </w:pPr>
      <w:r w:rsidRPr="007F08C3">
        <w:rPr>
          <w:noProof/>
        </w:rPr>
        <w:t>Ogawa, S.</w:t>
      </w:r>
      <w:r w:rsidRPr="00925C50">
        <w:rPr>
          <w:i/>
          <w:noProof/>
        </w:rPr>
        <w:t xml:space="preserve"> </w:t>
      </w:r>
      <w:r w:rsidRPr="00925C50">
        <w:rPr>
          <w:iCs/>
          <w:noProof/>
        </w:rPr>
        <w:t>et al.</w:t>
      </w:r>
      <w:r w:rsidRPr="007F08C3">
        <w:rPr>
          <w:noProof/>
        </w:rPr>
        <w:t xml:space="preserve"> Intrinsic signal changes accompanying sensory stimulation: functional brain mapping with magnetic resonance imaging. </w:t>
      </w:r>
      <w:r w:rsidRPr="00925C50">
        <w:rPr>
          <w:i/>
          <w:noProof/>
        </w:rPr>
        <w:t>Proc</w:t>
      </w:r>
      <w:r w:rsidR="00925C50">
        <w:rPr>
          <w:i/>
          <w:noProof/>
        </w:rPr>
        <w:t>eedings of the</w:t>
      </w:r>
      <w:r w:rsidRPr="00925C50">
        <w:rPr>
          <w:i/>
          <w:noProof/>
        </w:rPr>
        <w:t xml:space="preserve"> Nat</w:t>
      </w:r>
      <w:r w:rsidR="00925C50">
        <w:rPr>
          <w:i/>
          <w:noProof/>
        </w:rPr>
        <w:t>iona</w:t>
      </w:r>
      <w:r w:rsidRPr="00925C50">
        <w:rPr>
          <w:i/>
          <w:noProof/>
        </w:rPr>
        <w:t>l Acad</w:t>
      </w:r>
      <w:r w:rsidR="00925C50">
        <w:rPr>
          <w:i/>
          <w:noProof/>
        </w:rPr>
        <w:t>emy of</w:t>
      </w:r>
      <w:r w:rsidRPr="00925C50">
        <w:rPr>
          <w:i/>
          <w:noProof/>
        </w:rPr>
        <w:t xml:space="preserve"> Sci</w:t>
      </w:r>
      <w:r w:rsidR="00925C50">
        <w:rPr>
          <w:i/>
          <w:noProof/>
        </w:rPr>
        <w:t>ence</w:t>
      </w:r>
      <w:r w:rsidRPr="00925C50">
        <w:rPr>
          <w:i/>
          <w:noProof/>
        </w:rPr>
        <w:t xml:space="preserve"> U</w:t>
      </w:r>
      <w:r w:rsidR="00925C50">
        <w:rPr>
          <w:i/>
          <w:noProof/>
        </w:rPr>
        <w:t>.</w:t>
      </w:r>
      <w:r w:rsidRPr="00925C50">
        <w:rPr>
          <w:i/>
          <w:noProof/>
        </w:rPr>
        <w:t xml:space="preserve"> S</w:t>
      </w:r>
      <w:r w:rsidR="00925C50">
        <w:rPr>
          <w:i/>
          <w:noProof/>
        </w:rPr>
        <w:t>.</w:t>
      </w:r>
      <w:r w:rsidRPr="00925C50">
        <w:rPr>
          <w:i/>
          <w:noProof/>
        </w:rPr>
        <w:t xml:space="preserve"> A.</w:t>
      </w:r>
      <w:r w:rsidRPr="007F08C3">
        <w:rPr>
          <w:noProof/>
        </w:rPr>
        <w:t xml:space="preserve"> </w:t>
      </w:r>
      <w:r w:rsidRPr="00925C50">
        <w:rPr>
          <w:b/>
          <w:noProof/>
        </w:rPr>
        <w:t>89</w:t>
      </w:r>
      <w:r w:rsidRPr="007F08C3">
        <w:rPr>
          <w:noProof/>
        </w:rPr>
        <w:t xml:space="preserve"> (13), 5951-5955 (1992).</w:t>
      </w:r>
    </w:p>
    <w:p w14:paraId="3BB0B9A6" w14:textId="77777777" w:rsidR="00925C50" w:rsidRDefault="00E20906" w:rsidP="00AB49D2">
      <w:pPr>
        <w:pStyle w:val="EndNoteBibliography"/>
        <w:numPr>
          <w:ilvl w:val="0"/>
          <w:numId w:val="36"/>
        </w:numPr>
        <w:ind w:left="0" w:firstLine="0"/>
        <w:jc w:val="left"/>
        <w:rPr>
          <w:noProof/>
        </w:rPr>
      </w:pPr>
      <w:r w:rsidRPr="007F08C3">
        <w:rPr>
          <w:noProof/>
        </w:rPr>
        <w:t>Biswal, B., Yetkin, F. Z., Haughton, V. M.</w:t>
      </w:r>
      <w:r w:rsidR="00925C50">
        <w:rPr>
          <w:noProof/>
        </w:rPr>
        <w:t>,</w:t>
      </w:r>
      <w:r w:rsidRPr="007F08C3">
        <w:rPr>
          <w:noProof/>
        </w:rPr>
        <w:t xml:space="preserve"> Hyde, J. S. Functional </w:t>
      </w:r>
      <w:r w:rsidR="00925C50">
        <w:rPr>
          <w:noProof/>
        </w:rPr>
        <w:t>c</w:t>
      </w:r>
      <w:r w:rsidRPr="007F08C3">
        <w:rPr>
          <w:noProof/>
        </w:rPr>
        <w:t xml:space="preserve">onnectivity in the </w:t>
      </w:r>
      <w:r w:rsidR="00925C50">
        <w:rPr>
          <w:noProof/>
        </w:rPr>
        <w:t>m</w:t>
      </w:r>
      <w:r w:rsidRPr="007F08C3">
        <w:rPr>
          <w:noProof/>
        </w:rPr>
        <w:t xml:space="preserve">otor </w:t>
      </w:r>
      <w:r w:rsidR="00925C50">
        <w:rPr>
          <w:noProof/>
        </w:rPr>
        <w:t>c</w:t>
      </w:r>
      <w:r w:rsidRPr="007F08C3">
        <w:rPr>
          <w:noProof/>
        </w:rPr>
        <w:t xml:space="preserve">ortex of </w:t>
      </w:r>
      <w:r w:rsidR="00925C50">
        <w:rPr>
          <w:noProof/>
        </w:rPr>
        <w:t>r</w:t>
      </w:r>
      <w:r w:rsidRPr="007F08C3">
        <w:rPr>
          <w:noProof/>
        </w:rPr>
        <w:t xml:space="preserve">esting </w:t>
      </w:r>
      <w:r w:rsidR="00925C50">
        <w:rPr>
          <w:noProof/>
        </w:rPr>
        <w:t>h</w:t>
      </w:r>
      <w:r w:rsidRPr="007F08C3">
        <w:rPr>
          <w:noProof/>
        </w:rPr>
        <w:t xml:space="preserve">uman </w:t>
      </w:r>
      <w:r w:rsidR="00925C50">
        <w:rPr>
          <w:noProof/>
        </w:rPr>
        <w:t>b</w:t>
      </w:r>
      <w:r w:rsidRPr="007F08C3">
        <w:rPr>
          <w:noProof/>
        </w:rPr>
        <w:t xml:space="preserve">rain </w:t>
      </w:r>
      <w:r w:rsidR="00925C50">
        <w:rPr>
          <w:noProof/>
        </w:rPr>
        <w:t>u</w:t>
      </w:r>
      <w:r w:rsidRPr="007F08C3">
        <w:rPr>
          <w:noProof/>
        </w:rPr>
        <w:t xml:space="preserve">sing </w:t>
      </w:r>
      <w:r w:rsidR="00925C50">
        <w:rPr>
          <w:noProof/>
        </w:rPr>
        <w:t>e</w:t>
      </w:r>
      <w:r w:rsidRPr="007F08C3">
        <w:rPr>
          <w:noProof/>
        </w:rPr>
        <w:t>cho-</w:t>
      </w:r>
      <w:r w:rsidR="00925C50">
        <w:rPr>
          <w:noProof/>
        </w:rPr>
        <w:t>p</w:t>
      </w:r>
      <w:r w:rsidRPr="007F08C3">
        <w:rPr>
          <w:noProof/>
        </w:rPr>
        <w:t>lanar M</w:t>
      </w:r>
      <w:r w:rsidR="00925C50">
        <w:rPr>
          <w:noProof/>
        </w:rPr>
        <w:t>RI</w:t>
      </w:r>
      <w:r w:rsidRPr="007F08C3">
        <w:rPr>
          <w:noProof/>
        </w:rPr>
        <w:t xml:space="preserve">. </w:t>
      </w:r>
      <w:r w:rsidRPr="00925C50">
        <w:rPr>
          <w:i/>
          <w:noProof/>
        </w:rPr>
        <w:t>Magnetic Resonance in Medicine.</w:t>
      </w:r>
      <w:r w:rsidRPr="007F08C3">
        <w:rPr>
          <w:noProof/>
        </w:rPr>
        <w:t xml:space="preserve"> </w:t>
      </w:r>
      <w:r w:rsidRPr="00925C50">
        <w:rPr>
          <w:b/>
          <w:noProof/>
        </w:rPr>
        <w:t>34</w:t>
      </w:r>
      <w:r w:rsidRPr="007F08C3">
        <w:rPr>
          <w:noProof/>
        </w:rPr>
        <w:t xml:space="preserve"> (4), 537-541 (1995).</w:t>
      </w:r>
    </w:p>
    <w:p w14:paraId="0B5E4E1A" w14:textId="77777777" w:rsidR="00925C50" w:rsidRDefault="00E20906" w:rsidP="00AB49D2">
      <w:pPr>
        <w:pStyle w:val="EndNoteBibliography"/>
        <w:numPr>
          <w:ilvl w:val="0"/>
          <w:numId w:val="36"/>
        </w:numPr>
        <w:ind w:left="0" w:firstLine="0"/>
        <w:jc w:val="left"/>
        <w:rPr>
          <w:noProof/>
        </w:rPr>
      </w:pPr>
      <w:r w:rsidRPr="007F08C3">
        <w:rPr>
          <w:noProof/>
        </w:rPr>
        <w:t xml:space="preserve">Logothetis, N. K. What we can do and what we cannot do with fMRI. </w:t>
      </w:r>
      <w:r w:rsidRPr="00925C50">
        <w:rPr>
          <w:i/>
          <w:noProof/>
        </w:rPr>
        <w:t>Nature.</w:t>
      </w:r>
      <w:r w:rsidRPr="007F08C3">
        <w:rPr>
          <w:noProof/>
        </w:rPr>
        <w:t xml:space="preserve"> </w:t>
      </w:r>
      <w:r w:rsidRPr="00925C50">
        <w:rPr>
          <w:b/>
          <w:noProof/>
        </w:rPr>
        <w:t>453</w:t>
      </w:r>
      <w:r w:rsidRPr="007F08C3">
        <w:rPr>
          <w:noProof/>
        </w:rPr>
        <w:t xml:space="preserve"> (7197), 869-878 (2008).</w:t>
      </w:r>
    </w:p>
    <w:p w14:paraId="0DC8413B" w14:textId="77777777" w:rsidR="00925C50" w:rsidRDefault="00E20906" w:rsidP="00AB49D2">
      <w:pPr>
        <w:pStyle w:val="EndNoteBibliography"/>
        <w:numPr>
          <w:ilvl w:val="0"/>
          <w:numId w:val="36"/>
        </w:numPr>
        <w:ind w:left="0" w:firstLine="0"/>
        <w:jc w:val="left"/>
        <w:rPr>
          <w:noProof/>
        </w:rPr>
      </w:pPr>
      <w:r w:rsidRPr="007F08C3">
        <w:rPr>
          <w:noProof/>
        </w:rPr>
        <w:t>Kim, S. G.</w:t>
      </w:r>
      <w:r w:rsidR="00925C50">
        <w:rPr>
          <w:noProof/>
        </w:rPr>
        <w:t>,</w:t>
      </w:r>
      <w:r w:rsidRPr="007F08C3">
        <w:rPr>
          <w:noProof/>
        </w:rPr>
        <w:t xml:space="preserve"> Ogawa, S. Biophysical and physiological origins of blood oxygenation level-dependent fMRI signals. </w:t>
      </w:r>
      <w:r w:rsidRPr="00925C50">
        <w:rPr>
          <w:i/>
          <w:noProof/>
        </w:rPr>
        <w:t>J</w:t>
      </w:r>
      <w:r w:rsidR="00925C50">
        <w:rPr>
          <w:i/>
          <w:noProof/>
        </w:rPr>
        <w:t>ournal of</w:t>
      </w:r>
      <w:r w:rsidRPr="00925C50">
        <w:rPr>
          <w:i/>
          <w:noProof/>
        </w:rPr>
        <w:t xml:space="preserve"> Cereb</w:t>
      </w:r>
      <w:r w:rsidR="00925C50">
        <w:rPr>
          <w:i/>
          <w:noProof/>
        </w:rPr>
        <w:t>ral</w:t>
      </w:r>
      <w:r w:rsidRPr="00925C50">
        <w:rPr>
          <w:i/>
          <w:noProof/>
        </w:rPr>
        <w:t xml:space="preserve"> Blood Flow</w:t>
      </w:r>
      <w:r w:rsidR="00925C50">
        <w:rPr>
          <w:i/>
          <w:noProof/>
        </w:rPr>
        <w:t xml:space="preserve"> and</w:t>
      </w:r>
      <w:r w:rsidRPr="00925C50">
        <w:rPr>
          <w:i/>
          <w:noProof/>
        </w:rPr>
        <w:t xml:space="preserve"> Metab</w:t>
      </w:r>
      <w:r w:rsidR="00925C50">
        <w:rPr>
          <w:i/>
          <w:noProof/>
        </w:rPr>
        <w:t>olism</w:t>
      </w:r>
      <w:r w:rsidRPr="00925C50">
        <w:rPr>
          <w:i/>
          <w:noProof/>
        </w:rPr>
        <w:t>.</w:t>
      </w:r>
      <w:r w:rsidRPr="007F08C3">
        <w:rPr>
          <w:noProof/>
        </w:rPr>
        <w:t xml:space="preserve"> </w:t>
      </w:r>
      <w:r w:rsidRPr="00925C50">
        <w:rPr>
          <w:b/>
          <w:noProof/>
        </w:rPr>
        <w:t>32</w:t>
      </w:r>
      <w:r w:rsidRPr="007F08C3">
        <w:rPr>
          <w:noProof/>
        </w:rPr>
        <w:t xml:space="preserve"> (7), 1188-1206 (2012).</w:t>
      </w:r>
    </w:p>
    <w:p w14:paraId="7B1D29AA" w14:textId="77777777" w:rsidR="00925C50" w:rsidRDefault="00E20906" w:rsidP="00AB49D2">
      <w:pPr>
        <w:pStyle w:val="EndNoteBibliography"/>
        <w:numPr>
          <w:ilvl w:val="0"/>
          <w:numId w:val="36"/>
        </w:numPr>
        <w:ind w:left="0" w:firstLine="0"/>
        <w:jc w:val="left"/>
        <w:rPr>
          <w:noProof/>
        </w:rPr>
      </w:pPr>
      <w:r w:rsidRPr="007F08C3">
        <w:rPr>
          <w:noProof/>
        </w:rPr>
        <w:t>Peltier, S. J.</w:t>
      </w:r>
      <w:r w:rsidRPr="00925C50">
        <w:rPr>
          <w:iCs/>
          <w:noProof/>
        </w:rPr>
        <w:t xml:space="preserve"> et al.</w:t>
      </w:r>
      <w:r w:rsidRPr="007F08C3">
        <w:rPr>
          <w:noProof/>
        </w:rPr>
        <w:t xml:space="preserve"> Functional connectivity changes with concentration of sevoflurane anesthesia. </w:t>
      </w:r>
      <w:r w:rsidRPr="00925C50">
        <w:rPr>
          <w:i/>
          <w:noProof/>
        </w:rPr>
        <w:t>Neuroreport.</w:t>
      </w:r>
      <w:r w:rsidRPr="007F08C3">
        <w:rPr>
          <w:noProof/>
        </w:rPr>
        <w:t xml:space="preserve"> </w:t>
      </w:r>
      <w:r w:rsidRPr="00925C50">
        <w:rPr>
          <w:b/>
          <w:noProof/>
        </w:rPr>
        <w:t>16</w:t>
      </w:r>
      <w:r w:rsidRPr="007F08C3">
        <w:rPr>
          <w:noProof/>
        </w:rPr>
        <w:t xml:space="preserve"> (3), 285-288 (2005).</w:t>
      </w:r>
    </w:p>
    <w:p w14:paraId="3301B36C" w14:textId="77777777" w:rsidR="00925C50" w:rsidRDefault="00E20906" w:rsidP="00AB49D2">
      <w:pPr>
        <w:pStyle w:val="EndNoteBibliography"/>
        <w:numPr>
          <w:ilvl w:val="0"/>
          <w:numId w:val="36"/>
        </w:numPr>
        <w:ind w:left="0" w:firstLine="0"/>
        <w:jc w:val="left"/>
        <w:rPr>
          <w:noProof/>
        </w:rPr>
      </w:pPr>
      <w:r w:rsidRPr="007F08C3">
        <w:rPr>
          <w:noProof/>
        </w:rPr>
        <w:t>Dopfel, D.</w:t>
      </w:r>
      <w:r w:rsidR="00925C50">
        <w:rPr>
          <w:noProof/>
        </w:rPr>
        <w:t xml:space="preserve">, </w:t>
      </w:r>
      <w:r w:rsidRPr="007F08C3">
        <w:rPr>
          <w:noProof/>
        </w:rPr>
        <w:t xml:space="preserve">Zhang, N. Mapping stress networks using functional magnetic resonance imaging in awake animals. </w:t>
      </w:r>
      <w:r w:rsidRPr="00925C50">
        <w:rPr>
          <w:i/>
          <w:noProof/>
        </w:rPr>
        <w:t>Neurobiol</w:t>
      </w:r>
      <w:r w:rsidR="00925C50">
        <w:rPr>
          <w:i/>
          <w:noProof/>
        </w:rPr>
        <w:t>ogy of</w:t>
      </w:r>
      <w:r w:rsidRPr="00925C50">
        <w:rPr>
          <w:i/>
          <w:noProof/>
        </w:rPr>
        <w:t xml:space="preserve"> Stress.</w:t>
      </w:r>
      <w:r w:rsidRPr="007F08C3">
        <w:rPr>
          <w:noProof/>
        </w:rPr>
        <w:t xml:space="preserve"> </w:t>
      </w:r>
      <w:r w:rsidRPr="00925C50">
        <w:rPr>
          <w:b/>
          <w:noProof/>
        </w:rPr>
        <w:t>9</w:t>
      </w:r>
      <w:r w:rsidR="00925C50">
        <w:rPr>
          <w:noProof/>
        </w:rPr>
        <w:t xml:space="preserve">, </w:t>
      </w:r>
      <w:r w:rsidRPr="007F08C3">
        <w:rPr>
          <w:noProof/>
        </w:rPr>
        <w:t>251-263</w:t>
      </w:r>
      <w:r w:rsidR="00925C50">
        <w:rPr>
          <w:noProof/>
        </w:rPr>
        <w:t xml:space="preserve"> </w:t>
      </w:r>
      <w:r w:rsidRPr="007F08C3">
        <w:rPr>
          <w:noProof/>
        </w:rPr>
        <w:t>(2018).</w:t>
      </w:r>
    </w:p>
    <w:p w14:paraId="437BAB8E" w14:textId="77777777" w:rsidR="00925C50" w:rsidRDefault="00E20906" w:rsidP="00AB49D2">
      <w:pPr>
        <w:pStyle w:val="EndNoteBibliography"/>
        <w:numPr>
          <w:ilvl w:val="0"/>
          <w:numId w:val="36"/>
        </w:numPr>
        <w:ind w:left="0" w:firstLine="0"/>
        <w:jc w:val="left"/>
        <w:rPr>
          <w:noProof/>
        </w:rPr>
      </w:pPr>
      <w:r w:rsidRPr="007F08C3">
        <w:rPr>
          <w:noProof/>
        </w:rPr>
        <w:lastRenderedPageBreak/>
        <w:t>Hu, X. P., Le, T. H., Parrish, T.</w:t>
      </w:r>
      <w:r w:rsidR="00925C50">
        <w:rPr>
          <w:noProof/>
        </w:rPr>
        <w:t>,</w:t>
      </w:r>
      <w:r w:rsidRPr="007F08C3">
        <w:rPr>
          <w:noProof/>
        </w:rPr>
        <w:t xml:space="preserve"> Erhard, P. Retrospective Estimation and Correction of Physiological Fluctuation in Functional Mri. </w:t>
      </w:r>
      <w:r w:rsidRPr="00925C50">
        <w:rPr>
          <w:i/>
          <w:noProof/>
        </w:rPr>
        <w:t>Magnetic Resonance in Medicine.</w:t>
      </w:r>
      <w:r w:rsidRPr="007F08C3">
        <w:rPr>
          <w:noProof/>
        </w:rPr>
        <w:t xml:space="preserve"> </w:t>
      </w:r>
      <w:r w:rsidRPr="00925C50">
        <w:rPr>
          <w:b/>
          <w:noProof/>
        </w:rPr>
        <w:t>34</w:t>
      </w:r>
      <w:r w:rsidRPr="007F08C3">
        <w:rPr>
          <w:noProof/>
        </w:rPr>
        <w:t xml:space="preserve"> (2), 201-212 (1995).</w:t>
      </w:r>
    </w:p>
    <w:p w14:paraId="493221AC" w14:textId="77777777" w:rsidR="00925C50" w:rsidRDefault="00E20906" w:rsidP="00AB49D2">
      <w:pPr>
        <w:pStyle w:val="EndNoteBibliography"/>
        <w:numPr>
          <w:ilvl w:val="0"/>
          <w:numId w:val="36"/>
        </w:numPr>
        <w:ind w:left="0" w:firstLine="0"/>
        <w:jc w:val="left"/>
        <w:rPr>
          <w:noProof/>
        </w:rPr>
      </w:pPr>
      <w:r w:rsidRPr="007F08C3">
        <w:rPr>
          <w:noProof/>
        </w:rPr>
        <w:t xml:space="preserve">Birn, R. M. The role of physiological noise in resting-state functional connectivity. </w:t>
      </w:r>
      <w:r w:rsidRPr="00925C50">
        <w:rPr>
          <w:i/>
          <w:noProof/>
        </w:rPr>
        <w:t>Neuroimage.</w:t>
      </w:r>
      <w:r w:rsidRPr="007F08C3">
        <w:rPr>
          <w:noProof/>
        </w:rPr>
        <w:t xml:space="preserve"> </w:t>
      </w:r>
      <w:r w:rsidRPr="00925C50">
        <w:rPr>
          <w:b/>
          <w:noProof/>
        </w:rPr>
        <w:t>62</w:t>
      </w:r>
      <w:r w:rsidRPr="007F08C3">
        <w:rPr>
          <w:noProof/>
        </w:rPr>
        <w:t xml:space="preserve"> (2), 864-870 (2012).</w:t>
      </w:r>
    </w:p>
    <w:p w14:paraId="79110FB3" w14:textId="77777777" w:rsidR="00925C50" w:rsidRDefault="00E20906" w:rsidP="00AB49D2">
      <w:pPr>
        <w:pStyle w:val="EndNoteBibliography"/>
        <w:numPr>
          <w:ilvl w:val="0"/>
          <w:numId w:val="36"/>
        </w:numPr>
        <w:ind w:left="0" w:firstLine="0"/>
        <w:jc w:val="left"/>
        <w:rPr>
          <w:noProof/>
        </w:rPr>
      </w:pPr>
      <w:r w:rsidRPr="007F08C3">
        <w:rPr>
          <w:noProof/>
        </w:rPr>
        <w:t>Caballero-Gaudes, C.</w:t>
      </w:r>
      <w:r w:rsidR="00925C50">
        <w:rPr>
          <w:noProof/>
        </w:rPr>
        <w:t>,</w:t>
      </w:r>
      <w:r w:rsidRPr="007F08C3">
        <w:rPr>
          <w:noProof/>
        </w:rPr>
        <w:t xml:space="preserve"> Reynolds, R. C. Methods for cleaning the BOLD fMRI signal. </w:t>
      </w:r>
      <w:r w:rsidRPr="00925C50">
        <w:rPr>
          <w:i/>
          <w:noProof/>
        </w:rPr>
        <w:t>Neuroimage.</w:t>
      </w:r>
      <w:r w:rsidRPr="007F08C3">
        <w:rPr>
          <w:noProof/>
        </w:rPr>
        <w:t xml:space="preserve"> </w:t>
      </w:r>
      <w:r w:rsidRPr="00925C50">
        <w:rPr>
          <w:b/>
          <w:noProof/>
        </w:rPr>
        <w:t>154</w:t>
      </w:r>
      <w:r w:rsidRPr="007F08C3">
        <w:rPr>
          <w:noProof/>
        </w:rPr>
        <w:t xml:space="preserve"> 128-149 (2017).</w:t>
      </w:r>
    </w:p>
    <w:p w14:paraId="7F91D55D" w14:textId="77777777" w:rsidR="00925C50" w:rsidRDefault="00E20906" w:rsidP="00AB49D2">
      <w:pPr>
        <w:pStyle w:val="EndNoteBibliography"/>
        <w:numPr>
          <w:ilvl w:val="0"/>
          <w:numId w:val="36"/>
        </w:numPr>
        <w:ind w:left="0" w:firstLine="0"/>
        <w:jc w:val="left"/>
        <w:rPr>
          <w:noProof/>
        </w:rPr>
      </w:pPr>
      <w:r w:rsidRPr="007F08C3">
        <w:rPr>
          <w:noProof/>
        </w:rPr>
        <w:t>Pais-Roldan, P., Biswal, B., Scheffler, K.</w:t>
      </w:r>
      <w:r w:rsidR="00925C50">
        <w:rPr>
          <w:noProof/>
        </w:rPr>
        <w:t>,</w:t>
      </w:r>
      <w:r w:rsidRPr="007F08C3">
        <w:rPr>
          <w:noProof/>
        </w:rPr>
        <w:t xml:space="preserve"> Yu, X. Identifying Respiration-Related Aliasing Artifacts in the Rodent Resting-State fMRI. </w:t>
      </w:r>
      <w:r w:rsidRPr="00925C50">
        <w:rPr>
          <w:i/>
          <w:noProof/>
        </w:rPr>
        <w:t>Frontiers in Neuroscience.</w:t>
      </w:r>
      <w:r w:rsidRPr="007F08C3">
        <w:rPr>
          <w:noProof/>
        </w:rPr>
        <w:t xml:space="preserve"> </w:t>
      </w:r>
      <w:r w:rsidRPr="00925C50">
        <w:rPr>
          <w:b/>
          <w:noProof/>
        </w:rPr>
        <w:t>12</w:t>
      </w:r>
      <w:r w:rsidRPr="007F08C3">
        <w:rPr>
          <w:noProof/>
        </w:rPr>
        <w:t>, 00788, (2018).</w:t>
      </w:r>
    </w:p>
    <w:p w14:paraId="1F4A3DEF" w14:textId="77777777" w:rsidR="00925C50" w:rsidRDefault="00E20906" w:rsidP="00AB49D2">
      <w:pPr>
        <w:pStyle w:val="EndNoteBibliography"/>
        <w:numPr>
          <w:ilvl w:val="0"/>
          <w:numId w:val="36"/>
        </w:numPr>
        <w:ind w:left="0" w:firstLine="0"/>
        <w:jc w:val="left"/>
        <w:rPr>
          <w:noProof/>
        </w:rPr>
      </w:pPr>
      <w:r w:rsidRPr="007F08C3">
        <w:rPr>
          <w:noProof/>
        </w:rPr>
        <w:t>Glover, G. H., Li, T. Q.</w:t>
      </w:r>
      <w:r w:rsidR="00925C50">
        <w:rPr>
          <w:noProof/>
        </w:rPr>
        <w:t xml:space="preserve">, </w:t>
      </w:r>
      <w:r w:rsidRPr="007F08C3">
        <w:rPr>
          <w:noProof/>
        </w:rPr>
        <w:t xml:space="preserve">Ress, D. Image-based method for retrospective correction of physiological motion effects in fMRI: RETROICOR. </w:t>
      </w:r>
      <w:r w:rsidRPr="00925C50">
        <w:rPr>
          <w:i/>
          <w:noProof/>
        </w:rPr>
        <w:t>Magnetic Resonance in Medicine.</w:t>
      </w:r>
      <w:r w:rsidRPr="007F08C3">
        <w:rPr>
          <w:noProof/>
        </w:rPr>
        <w:t xml:space="preserve"> </w:t>
      </w:r>
      <w:r w:rsidRPr="00925C50">
        <w:rPr>
          <w:b/>
          <w:noProof/>
        </w:rPr>
        <w:t>44</w:t>
      </w:r>
      <w:r w:rsidRPr="007F08C3">
        <w:rPr>
          <w:noProof/>
        </w:rPr>
        <w:t xml:space="preserve"> (1), 162-167 (2000).</w:t>
      </w:r>
    </w:p>
    <w:p w14:paraId="7C40AB57" w14:textId="77777777" w:rsidR="00925C50" w:rsidRDefault="00E20906" w:rsidP="00AB49D2">
      <w:pPr>
        <w:pStyle w:val="EndNoteBibliography"/>
        <w:numPr>
          <w:ilvl w:val="0"/>
          <w:numId w:val="36"/>
        </w:numPr>
        <w:ind w:left="0" w:firstLine="0"/>
        <w:jc w:val="left"/>
        <w:rPr>
          <w:noProof/>
        </w:rPr>
      </w:pPr>
      <w:r w:rsidRPr="007F08C3">
        <w:rPr>
          <w:noProof/>
        </w:rPr>
        <w:t>Chang, C., Cunningham, J. P.</w:t>
      </w:r>
      <w:r w:rsidR="00925C50">
        <w:rPr>
          <w:noProof/>
        </w:rPr>
        <w:t>,</w:t>
      </w:r>
      <w:r w:rsidRPr="007F08C3">
        <w:rPr>
          <w:noProof/>
        </w:rPr>
        <w:t xml:space="preserve"> Glover, G. H. Influence of heart rate on the BOLD signal: The cardiac response function. </w:t>
      </w:r>
      <w:r w:rsidRPr="00925C50">
        <w:rPr>
          <w:i/>
          <w:noProof/>
        </w:rPr>
        <w:t>Neuroimage.</w:t>
      </w:r>
      <w:r w:rsidRPr="007F08C3">
        <w:rPr>
          <w:noProof/>
        </w:rPr>
        <w:t xml:space="preserve"> </w:t>
      </w:r>
      <w:r w:rsidRPr="00925C50">
        <w:rPr>
          <w:b/>
          <w:noProof/>
        </w:rPr>
        <w:t>44</w:t>
      </w:r>
      <w:r w:rsidRPr="007F08C3">
        <w:rPr>
          <w:noProof/>
        </w:rPr>
        <w:t xml:space="preserve"> (3), 857-869 (2009).</w:t>
      </w:r>
    </w:p>
    <w:p w14:paraId="2A20DC0B" w14:textId="77777777" w:rsidR="00925C50" w:rsidRDefault="00E20906" w:rsidP="00AB49D2">
      <w:pPr>
        <w:pStyle w:val="EndNoteBibliography"/>
        <w:numPr>
          <w:ilvl w:val="0"/>
          <w:numId w:val="36"/>
        </w:numPr>
        <w:ind w:left="0" w:firstLine="0"/>
        <w:jc w:val="left"/>
        <w:rPr>
          <w:noProof/>
        </w:rPr>
      </w:pPr>
      <w:r w:rsidRPr="007F08C3">
        <w:rPr>
          <w:noProof/>
        </w:rPr>
        <w:t>Birn, R. M., Diamond, J. B., Smith, M. A.</w:t>
      </w:r>
      <w:r w:rsidR="00925C50">
        <w:rPr>
          <w:noProof/>
        </w:rPr>
        <w:t>,</w:t>
      </w:r>
      <w:r w:rsidRPr="007F08C3">
        <w:rPr>
          <w:noProof/>
        </w:rPr>
        <w:t xml:space="preserve"> Bandettini, P. A. Separating respiratory-variation-related neuronal-activity-related fluctuations in fluctuations from fMRI. </w:t>
      </w:r>
      <w:r w:rsidRPr="00925C50">
        <w:rPr>
          <w:i/>
          <w:noProof/>
        </w:rPr>
        <w:t>Neuroimage.</w:t>
      </w:r>
      <w:r w:rsidRPr="007F08C3">
        <w:rPr>
          <w:noProof/>
        </w:rPr>
        <w:t xml:space="preserve"> </w:t>
      </w:r>
      <w:r w:rsidRPr="00925C50">
        <w:rPr>
          <w:b/>
          <w:noProof/>
        </w:rPr>
        <w:t>31</w:t>
      </w:r>
      <w:r w:rsidRPr="007F08C3">
        <w:rPr>
          <w:noProof/>
        </w:rPr>
        <w:t xml:space="preserve"> (4), 1536-1548 (2006).</w:t>
      </w:r>
    </w:p>
    <w:p w14:paraId="3390FF37" w14:textId="2605BC77" w:rsidR="00925C50" w:rsidRDefault="00E20906" w:rsidP="00AB49D2">
      <w:pPr>
        <w:pStyle w:val="EndNoteBibliography"/>
        <w:numPr>
          <w:ilvl w:val="0"/>
          <w:numId w:val="36"/>
        </w:numPr>
        <w:ind w:left="0" w:firstLine="0"/>
        <w:jc w:val="left"/>
        <w:rPr>
          <w:noProof/>
        </w:rPr>
      </w:pPr>
      <w:r w:rsidRPr="007F08C3">
        <w:rPr>
          <w:noProof/>
        </w:rPr>
        <w:t>Golestani, A. M., Chang, C., Kwinta, J. B., Khatamian, Y. B.</w:t>
      </w:r>
      <w:r w:rsidR="00925C50">
        <w:rPr>
          <w:noProof/>
        </w:rPr>
        <w:t>,</w:t>
      </w:r>
      <w:r w:rsidRPr="007F08C3">
        <w:rPr>
          <w:noProof/>
        </w:rPr>
        <w:t xml:space="preserve"> Chen, J. J. Mapping the end-tidal CO2 response function in the resting-state BOLD fMRI signal: Spatial specificity, test-retest reliability and effect of fMRI sampling rate. </w:t>
      </w:r>
      <w:r w:rsidRPr="00925C50">
        <w:rPr>
          <w:i/>
          <w:noProof/>
        </w:rPr>
        <w:t>Neuroimage.</w:t>
      </w:r>
      <w:r w:rsidRPr="007F08C3">
        <w:rPr>
          <w:noProof/>
        </w:rPr>
        <w:t xml:space="preserve"> </w:t>
      </w:r>
      <w:r w:rsidRPr="00925C50">
        <w:rPr>
          <w:b/>
          <w:noProof/>
        </w:rPr>
        <w:t>104</w:t>
      </w:r>
      <w:r w:rsidR="00925C50">
        <w:rPr>
          <w:noProof/>
        </w:rPr>
        <w:t xml:space="preserve">, </w:t>
      </w:r>
      <w:r w:rsidRPr="007F08C3">
        <w:rPr>
          <w:noProof/>
        </w:rPr>
        <w:t>266-277 (2015)</w:t>
      </w:r>
      <w:r w:rsidR="00925C50">
        <w:rPr>
          <w:noProof/>
        </w:rPr>
        <w:t>.</w:t>
      </w:r>
    </w:p>
    <w:p w14:paraId="6D23B9EA" w14:textId="77777777" w:rsidR="00925C50" w:rsidRDefault="00E20906" w:rsidP="00AB49D2">
      <w:pPr>
        <w:pStyle w:val="EndNoteBibliography"/>
        <w:numPr>
          <w:ilvl w:val="0"/>
          <w:numId w:val="36"/>
        </w:numPr>
        <w:ind w:left="0" w:firstLine="0"/>
        <w:jc w:val="left"/>
        <w:rPr>
          <w:noProof/>
        </w:rPr>
      </w:pPr>
      <w:r w:rsidRPr="007F08C3">
        <w:rPr>
          <w:noProof/>
        </w:rPr>
        <w:t>Lu, H. B.</w:t>
      </w:r>
      <w:r w:rsidRPr="00925C50">
        <w:rPr>
          <w:i/>
          <w:noProof/>
        </w:rPr>
        <w:t xml:space="preserve"> </w:t>
      </w:r>
      <w:r w:rsidRPr="00925C50">
        <w:rPr>
          <w:iCs/>
          <w:noProof/>
        </w:rPr>
        <w:t>et al.</w:t>
      </w:r>
      <w:r w:rsidRPr="007F08C3">
        <w:rPr>
          <w:noProof/>
        </w:rPr>
        <w:t xml:space="preserve"> Real-time animal functional magnetic resonance imaging and its application to neurophamacological studies. </w:t>
      </w:r>
      <w:r w:rsidRPr="00925C50">
        <w:rPr>
          <w:i/>
          <w:noProof/>
        </w:rPr>
        <w:t>Magnetic Resonance Imaging.</w:t>
      </w:r>
      <w:r w:rsidRPr="007F08C3">
        <w:rPr>
          <w:noProof/>
        </w:rPr>
        <w:t xml:space="preserve"> </w:t>
      </w:r>
      <w:r w:rsidRPr="00925C50">
        <w:rPr>
          <w:b/>
          <w:noProof/>
        </w:rPr>
        <w:t>26</w:t>
      </w:r>
      <w:r w:rsidRPr="007F08C3">
        <w:rPr>
          <w:noProof/>
        </w:rPr>
        <w:t xml:space="preserve"> (9), 1266-1272 (2008).</w:t>
      </w:r>
    </w:p>
    <w:p w14:paraId="3168A9F2" w14:textId="77777777" w:rsidR="00925C50" w:rsidRDefault="00E20906" w:rsidP="00AB49D2">
      <w:pPr>
        <w:pStyle w:val="EndNoteBibliography"/>
        <w:numPr>
          <w:ilvl w:val="0"/>
          <w:numId w:val="36"/>
        </w:numPr>
        <w:ind w:left="0" w:firstLine="0"/>
        <w:jc w:val="left"/>
        <w:rPr>
          <w:noProof/>
        </w:rPr>
      </w:pPr>
      <w:r w:rsidRPr="007F08C3">
        <w:rPr>
          <w:noProof/>
        </w:rPr>
        <w:t xml:space="preserve">Cox, R. W., Jesmanowicz, A. &amp; Hyde, J. S. Real-time functional magnetic resonance imaging. </w:t>
      </w:r>
      <w:r w:rsidRPr="00925C50">
        <w:rPr>
          <w:i/>
          <w:noProof/>
        </w:rPr>
        <w:t>Magn</w:t>
      </w:r>
      <w:r w:rsidR="00925C50">
        <w:rPr>
          <w:i/>
          <w:noProof/>
        </w:rPr>
        <w:t>etic</w:t>
      </w:r>
      <w:r w:rsidRPr="00925C50">
        <w:rPr>
          <w:i/>
          <w:noProof/>
        </w:rPr>
        <w:t xml:space="preserve"> Reson</w:t>
      </w:r>
      <w:r w:rsidR="00925C50">
        <w:rPr>
          <w:i/>
          <w:noProof/>
        </w:rPr>
        <w:t>ance</w:t>
      </w:r>
      <w:r w:rsidRPr="00925C50">
        <w:rPr>
          <w:i/>
          <w:noProof/>
        </w:rPr>
        <w:t xml:space="preserve"> Med</w:t>
      </w:r>
      <w:r w:rsidR="00925C50">
        <w:rPr>
          <w:i/>
          <w:noProof/>
        </w:rPr>
        <w:t>icine</w:t>
      </w:r>
      <w:r w:rsidRPr="00925C50">
        <w:rPr>
          <w:i/>
          <w:noProof/>
        </w:rPr>
        <w:t>.</w:t>
      </w:r>
      <w:r w:rsidRPr="007F08C3">
        <w:rPr>
          <w:noProof/>
        </w:rPr>
        <w:t xml:space="preserve"> </w:t>
      </w:r>
      <w:r w:rsidRPr="00925C50">
        <w:rPr>
          <w:b/>
          <w:noProof/>
        </w:rPr>
        <w:t>33</w:t>
      </w:r>
      <w:r w:rsidRPr="007F08C3">
        <w:rPr>
          <w:noProof/>
        </w:rPr>
        <w:t xml:space="preserve"> (2), 230-236 (1995).</w:t>
      </w:r>
    </w:p>
    <w:p w14:paraId="6FF82983" w14:textId="77777777" w:rsidR="00925C50" w:rsidRDefault="00E20906" w:rsidP="00AB49D2">
      <w:pPr>
        <w:pStyle w:val="EndNoteBibliography"/>
        <w:numPr>
          <w:ilvl w:val="0"/>
          <w:numId w:val="36"/>
        </w:numPr>
        <w:ind w:left="0" w:firstLine="0"/>
        <w:jc w:val="left"/>
        <w:rPr>
          <w:noProof/>
        </w:rPr>
      </w:pPr>
      <w:r w:rsidRPr="007F08C3">
        <w:rPr>
          <w:noProof/>
        </w:rPr>
        <w:t>Lee, C. C., Jack, C. R., Rossman, P. J.</w:t>
      </w:r>
      <w:r w:rsidR="00925C50">
        <w:rPr>
          <w:noProof/>
        </w:rPr>
        <w:t>,</w:t>
      </w:r>
      <w:r w:rsidRPr="007F08C3">
        <w:rPr>
          <w:noProof/>
        </w:rPr>
        <w:t xml:space="preserve"> Riederer, S. J. Real-time reconstruction and high-speed processing in functional MR imaging. </w:t>
      </w:r>
      <w:r w:rsidRPr="00925C50">
        <w:rPr>
          <w:i/>
          <w:noProof/>
        </w:rPr>
        <w:t>American Journal of Neuroradiology.</w:t>
      </w:r>
      <w:r w:rsidRPr="007F08C3">
        <w:rPr>
          <w:noProof/>
        </w:rPr>
        <w:t xml:space="preserve"> </w:t>
      </w:r>
      <w:r w:rsidRPr="00925C50">
        <w:rPr>
          <w:b/>
          <w:noProof/>
        </w:rPr>
        <w:t>19</w:t>
      </w:r>
      <w:r w:rsidRPr="007F08C3">
        <w:rPr>
          <w:noProof/>
        </w:rPr>
        <w:t xml:space="preserve"> (7), 1297-1300 (1998).</w:t>
      </w:r>
    </w:p>
    <w:p w14:paraId="31D4BCDE" w14:textId="77777777" w:rsidR="00925C50" w:rsidRDefault="00E20906" w:rsidP="00AB49D2">
      <w:pPr>
        <w:pStyle w:val="EndNoteBibliography"/>
        <w:numPr>
          <w:ilvl w:val="0"/>
          <w:numId w:val="36"/>
        </w:numPr>
        <w:ind w:left="0" w:firstLine="0"/>
        <w:jc w:val="left"/>
        <w:rPr>
          <w:noProof/>
        </w:rPr>
      </w:pPr>
      <w:r w:rsidRPr="007F08C3">
        <w:rPr>
          <w:noProof/>
        </w:rPr>
        <w:t xml:space="preserve">Voyvodic, J. T. Real-time fMRI paradigm control, physiology, and behavior combined with near real-time statistical analysis. </w:t>
      </w:r>
      <w:r w:rsidRPr="00925C50">
        <w:rPr>
          <w:i/>
          <w:noProof/>
        </w:rPr>
        <w:t>Neuroimage.</w:t>
      </w:r>
      <w:r w:rsidRPr="007F08C3">
        <w:rPr>
          <w:noProof/>
        </w:rPr>
        <w:t xml:space="preserve"> </w:t>
      </w:r>
      <w:r w:rsidRPr="00925C50">
        <w:rPr>
          <w:b/>
          <w:noProof/>
        </w:rPr>
        <w:t>10</w:t>
      </w:r>
      <w:r w:rsidRPr="007F08C3">
        <w:rPr>
          <w:noProof/>
        </w:rPr>
        <w:t xml:space="preserve"> (2), 91-106 (1999).</w:t>
      </w:r>
    </w:p>
    <w:p w14:paraId="35F676B0" w14:textId="77777777" w:rsidR="00925C50" w:rsidRDefault="00E20906" w:rsidP="00AB49D2">
      <w:pPr>
        <w:pStyle w:val="EndNoteBibliography"/>
        <w:numPr>
          <w:ilvl w:val="0"/>
          <w:numId w:val="36"/>
        </w:numPr>
        <w:ind w:left="0" w:firstLine="0"/>
        <w:jc w:val="left"/>
        <w:rPr>
          <w:noProof/>
        </w:rPr>
      </w:pPr>
      <w:r w:rsidRPr="007F08C3">
        <w:rPr>
          <w:noProof/>
        </w:rPr>
        <w:t xml:space="preserve">Cohen, M. S. Real-time functional magnetic resonance imaging. </w:t>
      </w:r>
      <w:r w:rsidRPr="00925C50">
        <w:rPr>
          <w:i/>
          <w:noProof/>
        </w:rPr>
        <w:t>Methods.</w:t>
      </w:r>
      <w:r w:rsidRPr="007F08C3">
        <w:rPr>
          <w:noProof/>
        </w:rPr>
        <w:t xml:space="preserve"> </w:t>
      </w:r>
      <w:r w:rsidRPr="00925C50">
        <w:rPr>
          <w:b/>
          <w:noProof/>
        </w:rPr>
        <w:t>25</w:t>
      </w:r>
      <w:r w:rsidRPr="007F08C3">
        <w:rPr>
          <w:noProof/>
        </w:rPr>
        <w:t xml:space="preserve"> (2), 201-220 (2001).</w:t>
      </w:r>
    </w:p>
    <w:p w14:paraId="2DC4D343" w14:textId="77777777" w:rsidR="00925C50" w:rsidRDefault="00E20906" w:rsidP="00AB49D2">
      <w:pPr>
        <w:pStyle w:val="EndNoteBibliography"/>
        <w:numPr>
          <w:ilvl w:val="0"/>
          <w:numId w:val="36"/>
        </w:numPr>
        <w:ind w:left="0" w:firstLine="0"/>
        <w:jc w:val="left"/>
        <w:rPr>
          <w:noProof/>
        </w:rPr>
      </w:pPr>
      <w:r w:rsidRPr="007F08C3">
        <w:rPr>
          <w:noProof/>
        </w:rPr>
        <w:t>Posse, S.</w:t>
      </w:r>
      <w:r w:rsidRPr="00925C50">
        <w:rPr>
          <w:i/>
          <w:noProof/>
        </w:rPr>
        <w:t xml:space="preserve"> </w:t>
      </w:r>
      <w:r w:rsidRPr="00925C50">
        <w:rPr>
          <w:iCs/>
          <w:noProof/>
        </w:rPr>
        <w:t>et al.</w:t>
      </w:r>
      <w:r w:rsidRPr="007F08C3">
        <w:rPr>
          <w:noProof/>
        </w:rPr>
        <w:t xml:space="preserve"> A new approach to measure single-event related brain activity using real-time fMRI: Feasibility of sensory, motor, and higher cognitive tasks. </w:t>
      </w:r>
      <w:r w:rsidRPr="00925C50">
        <w:rPr>
          <w:i/>
          <w:noProof/>
        </w:rPr>
        <w:t>Human Brain Mapping.</w:t>
      </w:r>
      <w:r w:rsidRPr="007F08C3">
        <w:rPr>
          <w:noProof/>
        </w:rPr>
        <w:t xml:space="preserve"> </w:t>
      </w:r>
      <w:r w:rsidRPr="00925C50">
        <w:rPr>
          <w:b/>
          <w:noProof/>
        </w:rPr>
        <w:t>12</w:t>
      </w:r>
      <w:r w:rsidRPr="007F08C3">
        <w:rPr>
          <w:noProof/>
        </w:rPr>
        <w:t xml:space="preserve"> (1), 25-41 (2001).</w:t>
      </w:r>
    </w:p>
    <w:p w14:paraId="2AAA0E63" w14:textId="77777777" w:rsidR="00925C50" w:rsidRDefault="00E20906" w:rsidP="00AB49D2">
      <w:pPr>
        <w:pStyle w:val="EndNoteBibliography"/>
        <w:numPr>
          <w:ilvl w:val="0"/>
          <w:numId w:val="36"/>
        </w:numPr>
        <w:ind w:left="0" w:firstLine="0"/>
        <w:jc w:val="left"/>
        <w:rPr>
          <w:noProof/>
        </w:rPr>
      </w:pPr>
      <w:r w:rsidRPr="007F08C3">
        <w:rPr>
          <w:noProof/>
        </w:rPr>
        <w:t xml:space="preserve">Decharms, R. C. Reading and controlling human brain activation using real-time functional magnetic resonance imaging. </w:t>
      </w:r>
      <w:r w:rsidRPr="00925C50">
        <w:rPr>
          <w:i/>
          <w:noProof/>
        </w:rPr>
        <w:t>Trends in Cognitive Sciences.</w:t>
      </w:r>
      <w:r w:rsidRPr="007F08C3">
        <w:rPr>
          <w:noProof/>
        </w:rPr>
        <w:t xml:space="preserve"> </w:t>
      </w:r>
      <w:r w:rsidRPr="00925C50">
        <w:rPr>
          <w:b/>
          <w:noProof/>
        </w:rPr>
        <w:t>11</w:t>
      </w:r>
      <w:r w:rsidRPr="007F08C3">
        <w:rPr>
          <w:noProof/>
        </w:rPr>
        <w:t xml:space="preserve"> (11), 473-481 (2007).</w:t>
      </w:r>
    </w:p>
    <w:p w14:paraId="60C07C5B" w14:textId="77777777" w:rsidR="00925C50" w:rsidRDefault="00E20906" w:rsidP="00AB49D2">
      <w:pPr>
        <w:pStyle w:val="EndNoteBibliography"/>
        <w:numPr>
          <w:ilvl w:val="0"/>
          <w:numId w:val="36"/>
        </w:numPr>
        <w:ind w:left="0" w:firstLine="0"/>
        <w:jc w:val="left"/>
        <w:rPr>
          <w:noProof/>
        </w:rPr>
      </w:pPr>
      <w:r w:rsidRPr="007F08C3">
        <w:rPr>
          <w:noProof/>
        </w:rPr>
        <w:t xml:space="preserve">Bruhl, A. B. Making Sense of Real-Time Functional Magnetic Resonance Imaging (rtfMRI) and rtfMRI Neurofeedback. </w:t>
      </w:r>
      <w:r w:rsidRPr="00925C50">
        <w:rPr>
          <w:i/>
          <w:noProof/>
        </w:rPr>
        <w:t>International Journal of Neuropsychopharmacology.</w:t>
      </w:r>
      <w:r w:rsidRPr="007F08C3">
        <w:rPr>
          <w:noProof/>
        </w:rPr>
        <w:t xml:space="preserve"> </w:t>
      </w:r>
      <w:r w:rsidRPr="00925C50">
        <w:rPr>
          <w:b/>
          <w:noProof/>
        </w:rPr>
        <w:t>18</w:t>
      </w:r>
      <w:r w:rsidRPr="007F08C3">
        <w:rPr>
          <w:noProof/>
        </w:rPr>
        <w:t xml:space="preserve"> (6), (2015).</w:t>
      </w:r>
    </w:p>
    <w:p w14:paraId="05C7D89E" w14:textId="77777777" w:rsidR="00925C50" w:rsidRDefault="00E20906" w:rsidP="00AB49D2">
      <w:pPr>
        <w:pStyle w:val="EndNoteBibliography"/>
        <w:numPr>
          <w:ilvl w:val="0"/>
          <w:numId w:val="36"/>
        </w:numPr>
        <w:ind w:left="0" w:firstLine="0"/>
        <w:jc w:val="left"/>
        <w:rPr>
          <w:noProof/>
        </w:rPr>
      </w:pPr>
      <w:r w:rsidRPr="007F08C3">
        <w:rPr>
          <w:noProof/>
        </w:rPr>
        <w:t xml:space="preserve">Cox, R. W. AFNI: Software for analysis and visualization of functional magnetic resonance neuroimages. </w:t>
      </w:r>
      <w:r w:rsidRPr="00925C50">
        <w:rPr>
          <w:i/>
          <w:noProof/>
        </w:rPr>
        <w:t>Computers and Biomedical Research.</w:t>
      </w:r>
      <w:r w:rsidRPr="007F08C3">
        <w:rPr>
          <w:noProof/>
        </w:rPr>
        <w:t xml:space="preserve"> </w:t>
      </w:r>
      <w:r w:rsidRPr="00925C50">
        <w:rPr>
          <w:b/>
          <w:noProof/>
        </w:rPr>
        <w:t>29</w:t>
      </w:r>
      <w:r w:rsidRPr="007F08C3">
        <w:rPr>
          <w:noProof/>
        </w:rPr>
        <w:t xml:space="preserve"> (3), 162-173 (1996).</w:t>
      </w:r>
    </w:p>
    <w:p w14:paraId="2B1DF732" w14:textId="77777777" w:rsidR="00925C50" w:rsidRDefault="00E20906" w:rsidP="00AB49D2">
      <w:pPr>
        <w:pStyle w:val="EndNoteBibliography"/>
        <w:numPr>
          <w:ilvl w:val="0"/>
          <w:numId w:val="36"/>
        </w:numPr>
        <w:ind w:left="0" w:firstLine="0"/>
        <w:jc w:val="left"/>
        <w:rPr>
          <w:noProof/>
        </w:rPr>
      </w:pPr>
      <w:r w:rsidRPr="007F08C3">
        <w:rPr>
          <w:noProof/>
        </w:rPr>
        <w:t>Liou, W. W.</w:t>
      </w:r>
      <w:r w:rsidR="00925C50">
        <w:rPr>
          <w:noProof/>
        </w:rPr>
        <w:t xml:space="preserve">, </w:t>
      </w:r>
      <w:r w:rsidRPr="007F08C3">
        <w:rPr>
          <w:noProof/>
        </w:rPr>
        <w:t xml:space="preserve">Goshgarian, H. G. Quantitative assessment of the effect of chronic phrenicotomy on the induction of the crossed phrenic phenomenon. </w:t>
      </w:r>
      <w:r w:rsidRPr="00925C50">
        <w:rPr>
          <w:i/>
          <w:noProof/>
        </w:rPr>
        <w:t>Exp</w:t>
      </w:r>
      <w:r w:rsidR="00925C50">
        <w:rPr>
          <w:i/>
          <w:noProof/>
        </w:rPr>
        <w:t>erimental</w:t>
      </w:r>
      <w:r w:rsidRPr="00925C50">
        <w:rPr>
          <w:i/>
          <w:noProof/>
        </w:rPr>
        <w:t xml:space="preserve"> Neurol</w:t>
      </w:r>
      <w:r w:rsidR="00925C50">
        <w:rPr>
          <w:i/>
          <w:noProof/>
        </w:rPr>
        <w:t>ogy</w:t>
      </w:r>
      <w:r w:rsidRPr="00925C50">
        <w:rPr>
          <w:i/>
          <w:noProof/>
        </w:rPr>
        <w:t>.</w:t>
      </w:r>
      <w:r w:rsidRPr="007F08C3">
        <w:rPr>
          <w:noProof/>
        </w:rPr>
        <w:t xml:space="preserve"> </w:t>
      </w:r>
      <w:r w:rsidRPr="00925C50">
        <w:rPr>
          <w:b/>
          <w:noProof/>
        </w:rPr>
        <w:t>127</w:t>
      </w:r>
      <w:r w:rsidRPr="007F08C3">
        <w:rPr>
          <w:noProof/>
        </w:rPr>
        <w:t xml:space="preserve"> (1), 145-153 (1994)</w:t>
      </w:r>
      <w:r w:rsidR="00925C50">
        <w:rPr>
          <w:noProof/>
        </w:rPr>
        <w:t>.</w:t>
      </w:r>
    </w:p>
    <w:p w14:paraId="3E5AF007" w14:textId="77777777" w:rsidR="00925C50" w:rsidRDefault="00E20906" w:rsidP="00AB49D2">
      <w:pPr>
        <w:pStyle w:val="EndNoteBibliography"/>
        <w:numPr>
          <w:ilvl w:val="0"/>
          <w:numId w:val="36"/>
        </w:numPr>
        <w:ind w:left="0" w:firstLine="0"/>
        <w:jc w:val="left"/>
        <w:rPr>
          <w:noProof/>
        </w:rPr>
      </w:pPr>
      <w:r w:rsidRPr="007F08C3">
        <w:rPr>
          <w:noProof/>
        </w:rPr>
        <w:lastRenderedPageBreak/>
        <w:t>Shih, Y. Y.</w:t>
      </w:r>
      <w:r w:rsidRPr="00925C50">
        <w:rPr>
          <w:i/>
          <w:noProof/>
        </w:rPr>
        <w:t xml:space="preserve"> </w:t>
      </w:r>
      <w:r w:rsidRPr="00925C50">
        <w:rPr>
          <w:iCs/>
          <w:noProof/>
        </w:rPr>
        <w:t>et al.</w:t>
      </w:r>
      <w:r w:rsidRPr="007F08C3">
        <w:rPr>
          <w:noProof/>
        </w:rPr>
        <w:t xml:space="preserve"> Ultra high-resolution fMRI and electrophysiology of the rat primary somatosensory cortex. </w:t>
      </w:r>
      <w:r w:rsidRPr="00925C50">
        <w:rPr>
          <w:i/>
          <w:noProof/>
        </w:rPr>
        <w:t>Neuroimage.</w:t>
      </w:r>
      <w:r w:rsidRPr="007F08C3">
        <w:rPr>
          <w:noProof/>
        </w:rPr>
        <w:t xml:space="preserve"> </w:t>
      </w:r>
      <w:r w:rsidRPr="00925C50">
        <w:rPr>
          <w:b/>
          <w:noProof/>
        </w:rPr>
        <w:t>73</w:t>
      </w:r>
      <w:r w:rsidR="00925C50" w:rsidRPr="00925C50">
        <w:rPr>
          <w:bCs/>
          <w:noProof/>
        </w:rPr>
        <w:t>,</w:t>
      </w:r>
      <w:r w:rsidRPr="007F08C3">
        <w:rPr>
          <w:noProof/>
        </w:rPr>
        <w:t xml:space="preserve"> 113-120 (2013).</w:t>
      </w:r>
    </w:p>
    <w:p w14:paraId="0D071BB6" w14:textId="77777777" w:rsidR="00925C50" w:rsidRDefault="00E20906" w:rsidP="00AB49D2">
      <w:pPr>
        <w:pStyle w:val="EndNoteBibliography"/>
        <w:numPr>
          <w:ilvl w:val="0"/>
          <w:numId w:val="36"/>
        </w:numPr>
        <w:ind w:left="0" w:firstLine="0"/>
        <w:jc w:val="left"/>
        <w:rPr>
          <w:noProof/>
        </w:rPr>
      </w:pPr>
      <w:r w:rsidRPr="007F08C3">
        <w:rPr>
          <w:noProof/>
        </w:rPr>
        <w:t>Masamoto, K., Kim, T., Fukuda, M., Wang, P.</w:t>
      </w:r>
      <w:r w:rsidR="00925C50">
        <w:rPr>
          <w:noProof/>
        </w:rPr>
        <w:t xml:space="preserve">, </w:t>
      </w:r>
      <w:r w:rsidRPr="007F08C3">
        <w:rPr>
          <w:noProof/>
        </w:rPr>
        <w:t xml:space="preserve">Kim, S. G. Relationship between neural, vascular, and BOLD signals in isoflurane-anesthetized rat somatosensory cortex. </w:t>
      </w:r>
      <w:r w:rsidRPr="00925C50">
        <w:rPr>
          <w:i/>
          <w:noProof/>
        </w:rPr>
        <w:t>Cerebral Cortex.</w:t>
      </w:r>
      <w:r w:rsidRPr="007F08C3">
        <w:rPr>
          <w:noProof/>
        </w:rPr>
        <w:t xml:space="preserve"> </w:t>
      </w:r>
      <w:r w:rsidRPr="00925C50">
        <w:rPr>
          <w:b/>
          <w:noProof/>
        </w:rPr>
        <w:t>17</w:t>
      </w:r>
      <w:r w:rsidRPr="007F08C3">
        <w:rPr>
          <w:noProof/>
        </w:rPr>
        <w:t xml:space="preserve"> (4), 942-950 (2007).</w:t>
      </w:r>
    </w:p>
    <w:p w14:paraId="728EA5A9" w14:textId="77777777" w:rsidR="00925C50" w:rsidRDefault="00E20906" w:rsidP="00AB49D2">
      <w:pPr>
        <w:pStyle w:val="EndNoteBibliography"/>
        <w:numPr>
          <w:ilvl w:val="0"/>
          <w:numId w:val="36"/>
        </w:numPr>
        <w:ind w:left="0" w:firstLine="0"/>
        <w:jc w:val="left"/>
        <w:rPr>
          <w:noProof/>
        </w:rPr>
      </w:pPr>
      <w:r w:rsidRPr="007F08C3">
        <w:rPr>
          <w:noProof/>
        </w:rPr>
        <w:t>van Alst, T. M.</w:t>
      </w:r>
      <w:r w:rsidRPr="00925C50">
        <w:rPr>
          <w:i/>
          <w:noProof/>
        </w:rPr>
        <w:t xml:space="preserve"> </w:t>
      </w:r>
      <w:r w:rsidRPr="00925C50">
        <w:rPr>
          <w:iCs/>
          <w:noProof/>
        </w:rPr>
        <w:t>et al.</w:t>
      </w:r>
      <w:r w:rsidRPr="007F08C3">
        <w:rPr>
          <w:noProof/>
        </w:rPr>
        <w:t xml:space="preserve"> Anesthesia differentially modulates neuronal and vascular contributions to the BOLD signal. </w:t>
      </w:r>
      <w:r w:rsidRPr="00925C50">
        <w:rPr>
          <w:i/>
          <w:noProof/>
        </w:rPr>
        <w:t>Neuroimage.</w:t>
      </w:r>
      <w:r w:rsidRPr="007F08C3">
        <w:rPr>
          <w:noProof/>
        </w:rPr>
        <w:t xml:space="preserve"> </w:t>
      </w:r>
      <w:r w:rsidRPr="00925C50">
        <w:rPr>
          <w:b/>
          <w:noProof/>
        </w:rPr>
        <w:t>195</w:t>
      </w:r>
      <w:r w:rsidR="00925C50">
        <w:rPr>
          <w:noProof/>
        </w:rPr>
        <w:t xml:space="preserve">, </w:t>
      </w:r>
      <w:r w:rsidRPr="007F08C3">
        <w:rPr>
          <w:noProof/>
        </w:rPr>
        <w:t>89-103 (2019).</w:t>
      </w:r>
    </w:p>
    <w:p w14:paraId="46F723A4" w14:textId="77777777" w:rsidR="00C0623F" w:rsidRDefault="00E20906" w:rsidP="00AB49D2">
      <w:pPr>
        <w:pStyle w:val="EndNoteBibliography"/>
        <w:numPr>
          <w:ilvl w:val="0"/>
          <w:numId w:val="36"/>
        </w:numPr>
        <w:ind w:left="0" w:firstLine="0"/>
        <w:jc w:val="left"/>
        <w:rPr>
          <w:noProof/>
        </w:rPr>
      </w:pPr>
      <w:r w:rsidRPr="007F08C3">
        <w:rPr>
          <w:noProof/>
        </w:rPr>
        <w:t>Wu, T. L.</w:t>
      </w:r>
      <w:r w:rsidRPr="00925C50">
        <w:rPr>
          <w:i/>
          <w:noProof/>
        </w:rPr>
        <w:t xml:space="preserve"> </w:t>
      </w:r>
      <w:r w:rsidRPr="00925C50">
        <w:rPr>
          <w:iCs/>
          <w:noProof/>
        </w:rPr>
        <w:t xml:space="preserve">et al. </w:t>
      </w:r>
      <w:r w:rsidRPr="007F08C3">
        <w:rPr>
          <w:noProof/>
        </w:rPr>
        <w:t xml:space="preserve">Effects of isoflurane anesthesia on resting-state fMRI signals and functional connectivity within primary somatosensory cortex of monkeys. </w:t>
      </w:r>
      <w:r w:rsidRPr="00925C50">
        <w:rPr>
          <w:i/>
          <w:noProof/>
        </w:rPr>
        <w:t>Brain and Behavior.</w:t>
      </w:r>
      <w:r w:rsidRPr="007F08C3">
        <w:rPr>
          <w:noProof/>
        </w:rPr>
        <w:t xml:space="preserve"> </w:t>
      </w:r>
      <w:r w:rsidRPr="00925C50">
        <w:rPr>
          <w:b/>
          <w:noProof/>
        </w:rPr>
        <w:t>6</w:t>
      </w:r>
      <w:r w:rsidRPr="007F08C3">
        <w:rPr>
          <w:noProof/>
        </w:rPr>
        <w:t xml:space="preserve"> (12), </w:t>
      </w:r>
      <w:r w:rsidR="00C0623F">
        <w:rPr>
          <w:noProof/>
        </w:rPr>
        <w:t>e00</w:t>
      </w:r>
      <w:r w:rsidRPr="007F08C3">
        <w:rPr>
          <w:noProof/>
        </w:rPr>
        <w:t>591 (2016).</w:t>
      </w:r>
    </w:p>
    <w:p w14:paraId="252B9F17" w14:textId="052BA123" w:rsidR="00C0623F" w:rsidRDefault="00E20906" w:rsidP="00AB49D2">
      <w:pPr>
        <w:pStyle w:val="EndNoteBibliography"/>
        <w:numPr>
          <w:ilvl w:val="0"/>
          <w:numId w:val="36"/>
        </w:numPr>
        <w:ind w:left="0" w:firstLine="0"/>
        <w:jc w:val="left"/>
        <w:rPr>
          <w:noProof/>
        </w:rPr>
      </w:pPr>
      <w:r w:rsidRPr="007F08C3">
        <w:rPr>
          <w:noProof/>
        </w:rPr>
        <w:t>Liu, X., Zhu, X. H., Zhang, Y.</w:t>
      </w:r>
      <w:r w:rsidR="00C0623F">
        <w:rPr>
          <w:noProof/>
        </w:rPr>
        <w:t xml:space="preserve">, </w:t>
      </w:r>
      <w:r w:rsidRPr="007F08C3">
        <w:rPr>
          <w:noProof/>
        </w:rPr>
        <w:t xml:space="preserve">Chen, W. The </w:t>
      </w:r>
      <w:r w:rsidR="00C0623F">
        <w:rPr>
          <w:noProof/>
        </w:rPr>
        <w:t>c</w:t>
      </w:r>
      <w:r w:rsidRPr="007F08C3">
        <w:rPr>
          <w:noProof/>
        </w:rPr>
        <w:t xml:space="preserve">hange of </w:t>
      </w:r>
      <w:r w:rsidR="00C0623F">
        <w:rPr>
          <w:noProof/>
        </w:rPr>
        <w:t>f</w:t>
      </w:r>
      <w:r w:rsidRPr="007F08C3">
        <w:rPr>
          <w:noProof/>
        </w:rPr>
        <w:t xml:space="preserve">unctional </w:t>
      </w:r>
      <w:r w:rsidR="00C0623F">
        <w:rPr>
          <w:noProof/>
        </w:rPr>
        <w:t>c</w:t>
      </w:r>
      <w:r w:rsidRPr="007F08C3">
        <w:rPr>
          <w:noProof/>
        </w:rPr>
        <w:t xml:space="preserve">onnectivity </w:t>
      </w:r>
      <w:r w:rsidR="00C0623F">
        <w:rPr>
          <w:noProof/>
        </w:rPr>
        <w:t>s</w:t>
      </w:r>
      <w:r w:rsidRPr="007F08C3">
        <w:rPr>
          <w:noProof/>
        </w:rPr>
        <w:t xml:space="preserve">pecificity in </w:t>
      </w:r>
      <w:r w:rsidR="00C0623F">
        <w:rPr>
          <w:noProof/>
        </w:rPr>
        <w:t>r</w:t>
      </w:r>
      <w:r w:rsidRPr="007F08C3">
        <w:rPr>
          <w:noProof/>
        </w:rPr>
        <w:t xml:space="preserve">ats </w:t>
      </w:r>
      <w:r w:rsidR="00C0623F">
        <w:rPr>
          <w:noProof/>
        </w:rPr>
        <w:t>u</w:t>
      </w:r>
      <w:r w:rsidRPr="007F08C3">
        <w:rPr>
          <w:noProof/>
        </w:rPr>
        <w:t xml:space="preserve">nder </w:t>
      </w:r>
      <w:r w:rsidR="00C0623F">
        <w:rPr>
          <w:noProof/>
        </w:rPr>
        <w:t>v</w:t>
      </w:r>
      <w:r w:rsidRPr="007F08C3">
        <w:rPr>
          <w:noProof/>
        </w:rPr>
        <w:t xml:space="preserve">arious </w:t>
      </w:r>
      <w:r w:rsidR="00C0623F">
        <w:rPr>
          <w:noProof/>
        </w:rPr>
        <w:t>a</w:t>
      </w:r>
      <w:r w:rsidRPr="007F08C3">
        <w:rPr>
          <w:noProof/>
        </w:rPr>
        <w:t xml:space="preserve">nesthesia </w:t>
      </w:r>
      <w:r w:rsidR="00C0623F">
        <w:rPr>
          <w:noProof/>
        </w:rPr>
        <w:t>l</w:t>
      </w:r>
      <w:r w:rsidRPr="007F08C3">
        <w:rPr>
          <w:noProof/>
        </w:rPr>
        <w:t xml:space="preserve">evels and its </w:t>
      </w:r>
      <w:r w:rsidR="00C0623F">
        <w:rPr>
          <w:noProof/>
        </w:rPr>
        <w:t>n</w:t>
      </w:r>
      <w:r w:rsidRPr="007F08C3">
        <w:rPr>
          <w:noProof/>
        </w:rPr>
        <w:t xml:space="preserve">eural </w:t>
      </w:r>
      <w:r w:rsidR="00C0623F">
        <w:rPr>
          <w:noProof/>
        </w:rPr>
        <w:t>o</w:t>
      </w:r>
      <w:r w:rsidRPr="007F08C3">
        <w:rPr>
          <w:noProof/>
        </w:rPr>
        <w:t xml:space="preserve">rigin. </w:t>
      </w:r>
      <w:r w:rsidRPr="00C0623F">
        <w:rPr>
          <w:i/>
          <w:noProof/>
        </w:rPr>
        <w:t>Brain Topography.</w:t>
      </w:r>
      <w:r w:rsidRPr="007F08C3">
        <w:rPr>
          <w:noProof/>
        </w:rPr>
        <w:t xml:space="preserve"> </w:t>
      </w:r>
      <w:r w:rsidRPr="00C0623F">
        <w:rPr>
          <w:b/>
          <w:noProof/>
        </w:rPr>
        <w:t>26</w:t>
      </w:r>
      <w:r w:rsidRPr="007F08C3">
        <w:rPr>
          <w:noProof/>
        </w:rPr>
        <w:t xml:space="preserve"> (3), 363-377 (2013).</w:t>
      </w:r>
    </w:p>
    <w:p w14:paraId="146CB402" w14:textId="77777777" w:rsidR="00C0623F" w:rsidRDefault="00E20906" w:rsidP="00AB49D2">
      <w:pPr>
        <w:pStyle w:val="EndNoteBibliography"/>
        <w:numPr>
          <w:ilvl w:val="0"/>
          <w:numId w:val="36"/>
        </w:numPr>
        <w:ind w:left="0" w:firstLine="0"/>
        <w:jc w:val="left"/>
        <w:rPr>
          <w:noProof/>
        </w:rPr>
      </w:pPr>
      <w:r w:rsidRPr="007F08C3">
        <w:rPr>
          <w:noProof/>
        </w:rPr>
        <w:t>Liu, X. P.</w:t>
      </w:r>
      <w:r w:rsidRPr="00C0623F">
        <w:rPr>
          <w:i/>
          <w:noProof/>
        </w:rPr>
        <w:t xml:space="preserve"> </w:t>
      </w:r>
      <w:r w:rsidRPr="00C0623F">
        <w:rPr>
          <w:iCs/>
          <w:noProof/>
        </w:rPr>
        <w:t>et al.</w:t>
      </w:r>
      <w:r w:rsidRPr="007F08C3">
        <w:rPr>
          <w:noProof/>
        </w:rPr>
        <w:t xml:space="preserve"> Multiphasic modification of intrinsic functional connectivity of the rat brain during increasing levels of propofol. </w:t>
      </w:r>
      <w:r w:rsidRPr="00C0623F">
        <w:rPr>
          <w:i/>
          <w:noProof/>
        </w:rPr>
        <w:t>Neuroimage.</w:t>
      </w:r>
      <w:r w:rsidRPr="007F08C3">
        <w:rPr>
          <w:noProof/>
        </w:rPr>
        <w:t xml:space="preserve"> </w:t>
      </w:r>
      <w:r w:rsidRPr="00C0623F">
        <w:rPr>
          <w:b/>
          <w:noProof/>
        </w:rPr>
        <w:t>83</w:t>
      </w:r>
      <w:r w:rsidR="00C0623F">
        <w:rPr>
          <w:noProof/>
        </w:rPr>
        <w:t xml:space="preserve">, </w:t>
      </w:r>
      <w:r w:rsidRPr="007F08C3">
        <w:rPr>
          <w:noProof/>
        </w:rPr>
        <w:t>581-592 (2013).</w:t>
      </w:r>
    </w:p>
    <w:p w14:paraId="28509889" w14:textId="4E6B6937" w:rsidR="00C0623F" w:rsidRDefault="00E20906" w:rsidP="00AB49D2">
      <w:pPr>
        <w:pStyle w:val="EndNoteBibliography"/>
        <w:numPr>
          <w:ilvl w:val="0"/>
          <w:numId w:val="36"/>
        </w:numPr>
        <w:ind w:left="0" w:firstLine="0"/>
        <w:jc w:val="left"/>
        <w:rPr>
          <w:noProof/>
        </w:rPr>
      </w:pPr>
      <w:r w:rsidRPr="007F08C3">
        <w:rPr>
          <w:noProof/>
        </w:rPr>
        <w:t>Hutchison, R. M., Hutchison, M., Manning, K. Y., Menon, R. S.</w:t>
      </w:r>
      <w:r w:rsidR="00C0623F">
        <w:rPr>
          <w:noProof/>
        </w:rPr>
        <w:t>,</w:t>
      </w:r>
      <w:r w:rsidRPr="007F08C3">
        <w:rPr>
          <w:noProof/>
        </w:rPr>
        <w:t xml:space="preserve"> Everling, S. Isoflurane </w:t>
      </w:r>
      <w:r w:rsidR="00C0623F">
        <w:rPr>
          <w:noProof/>
        </w:rPr>
        <w:t>i</w:t>
      </w:r>
      <w:r w:rsidRPr="007F08C3">
        <w:rPr>
          <w:noProof/>
        </w:rPr>
        <w:t xml:space="preserve">nduces </w:t>
      </w:r>
      <w:r w:rsidR="00C0623F">
        <w:rPr>
          <w:noProof/>
        </w:rPr>
        <w:t>d</w:t>
      </w:r>
      <w:r w:rsidRPr="007F08C3">
        <w:rPr>
          <w:noProof/>
        </w:rPr>
        <w:t>ose-</w:t>
      </w:r>
      <w:r w:rsidR="00C0623F">
        <w:rPr>
          <w:noProof/>
        </w:rPr>
        <w:t>d</w:t>
      </w:r>
      <w:r w:rsidRPr="007F08C3">
        <w:rPr>
          <w:noProof/>
        </w:rPr>
        <w:t xml:space="preserve">ependent </w:t>
      </w:r>
      <w:r w:rsidR="00C0623F">
        <w:rPr>
          <w:noProof/>
        </w:rPr>
        <w:t>a</w:t>
      </w:r>
      <w:r w:rsidRPr="007F08C3">
        <w:rPr>
          <w:noProof/>
        </w:rPr>
        <w:t xml:space="preserve">lterations in the </w:t>
      </w:r>
      <w:r w:rsidR="00C0623F">
        <w:rPr>
          <w:noProof/>
        </w:rPr>
        <w:t>c</w:t>
      </w:r>
      <w:r w:rsidRPr="007F08C3">
        <w:rPr>
          <w:noProof/>
        </w:rPr>
        <w:t xml:space="preserve">ortical </w:t>
      </w:r>
      <w:r w:rsidR="00C0623F">
        <w:rPr>
          <w:noProof/>
        </w:rPr>
        <w:t>c</w:t>
      </w:r>
      <w:r w:rsidRPr="007F08C3">
        <w:rPr>
          <w:noProof/>
        </w:rPr>
        <w:t xml:space="preserve">onnectivity </w:t>
      </w:r>
      <w:r w:rsidR="00C0623F">
        <w:rPr>
          <w:noProof/>
        </w:rPr>
        <w:t>p</w:t>
      </w:r>
      <w:r w:rsidRPr="007F08C3">
        <w:rPr>
          <w:noProof/>
        </w:rPr>
        <w:t xml:space="preserve">rofiles and </w:t>
      </w:r>
      <w:r w:rsidR="00C0623F">
        <w:rPr>
          <w:noProof/>
        </w:rPr>
        <w:t>d</w:t>
      </w:r>
      <w:r w:rsidRPr="007F08C3">
        <w:rPr>
          <w:noProof/>
        </w:rPr>
        <w:t xml:space="preserve">ynamic </w:t>
      </w:r>
      <w:r w:rsidR="00C0623F">
        <w:rPr>
          <w:noProof/>
        </w:rPr>
        <w:t>p</w:t>
      </w:r>
      <w:r w:rsidRPr="007F08C3">
        <w:rPr>
          <w:noProof/>
        </w:rPr>
        <w:t xml:space="preserve">roperties of the </w:t>
      </w:r>
      <w:r w:rsidR="00C0623F">
        <w:rPr>
          <w:noProof/>
        </w:rPr>
        <w:t>b</w:t>
      </w:r>
      <w:r w:rsidRPr="007F08C3">
        <w:rPr>
          <w:noProof/>
        </w:rPr>
        <w:t xml:space="preserve">rain's </w:t>
      </w:r>
      <w:r w:rsidR="00C0623F">
        <w:rPr>
          <w:noProof/>
        </w:rPr>
        <w:t>f</w:t>
      </w:r>
      <w:r w:rsidRPr="007F08C3">
        <w:rPr>
          <w:noProof/>
        </w:rPr>
        <w:t xml:space="preserve">unctional </w:t>
      </w:r>
      <w:r w:rsidR="00C0623F">
        <w:rPr>
          <w:noProof/>
        </w:rPr>
        <w:t>a</w:t>
      </w:r>
      <w:r w:rsidRPr="007F08C3">
        <w:rPr>
          <w:noProof/>
        </w:rPr>
        <w:t xml:space="preserve">rchitecture. </w:t>
      </w:r>
      <w:r w:rsidRPr="00C0623F">
        <w:rPr>
          <w:i/>
          <w:noProof/>
        </w:rPr>
        <w:t>Human Brain Mapping.</w:t>
      </w:r>
      <w:r w:rsidRPr="007F08C3">
        <w:rPr>
          <w:noProof/>
        </w:rPr>
        <w:t xml:space="preserve"> </w:t>
      </w:r>
      <w:r w:rsidRPr="00C0623F">
        <w:rPr>
          <w:b/>
          <w:noProof/>
        </w:rPr>
        <w:t>35</w:t>
      </w:r>
      <w:r w:rsidRPr="007F08C3">
        <w:rPr>
          <w:noProof/>
        </w:rPr>
        <w:t xml:space="preserve"> (12), 5754-5775 (2014).</w:t>
      </w:r>
    </w:p>
    <w:p w14:paraId="3A843E3E" w14:textId="77777777" w:rsidR="00C0623F" w:rsidRDefault="00E20906" w:rsidP="00AB49D2">
      <w:pPr>
        <w:pStyle w:val="EndNoteBibliography"/>
        <w:numPr>
          <w:ilvl w:val="0"/>
          <w:numId w:val="36"/>
        </w:numPr>
        <w:ind w:left="0" w:firstLine="0"/>
        <w:jc w:val="left"/>
        <w:rPr>
          <w:noProof/>
        </w:rPr>
      </w:pPr>
      <w:r w:rsidRPr="007F08C3">
        <w:rPr>
          <w:noProof/>
        </w:rPr>
        <w:t>He, Y.</w:t>
      </w:r>
      <w:r w:rsidRPr="00C0623F">
        <w:rPr>
          <w:i/>
          <w:noProof/>
        </w:rPr>
        <w:t xml:space="preserve"> </w:t>
      </w:r>
      <w:r w:rsidRPr="00C0623F">
        <w:rPr>
          <w:iCs/>
          <w:noProof/>
        </w:rPr>
        <w:t xml:space="preserve">et al. </w:t>
      </w:r>
      <w:r w:rsidRPr="007F08C3">
        <w:rPr>
          <w:noProof/>
        </w:rPr>
        <w:t xml:space="preserve">Ultra-Slow Single-Vessel BOLD and CBV-Based fMRI Spatiotemporal Dynamics and Their Correlation with Neuronal Intracellular Calcium Signals. </w:t>
      </w:r>
      <w:r w:rsidRPr="00C0623F">
        <w:rPr>
          <w:i/>
          <w:noProof/>
        </w:rPr>
        <w:t>Neuron.</w:t>
      </w:r>
      <w:r w:rsidRPr="007F08C3">
        <w:rPr>
          <w:noProof/>
        </w:rPr>
        <w:t xml:space="preserve"> </w:t>
      </w:r>
      <w:r w:rsidRPr="00C0623F">
        <w:rPr>
          <w:b/>
          <w:noProof/>
        </w:rPr>
        <w:t>97</w:t>
      </w:r>
      <w:r w:rsidRPr="007F08C3">
        <w:rPr>
          <w:noProof/>
        </w:rPr>
        <w:t xml:space="preserve"> (4), 925-</w:t>
      </w:r>
      <w:r w:rsidR="00C0623F">
        <w:rPr>
          <w:noProof/>
        </w:rPr>
        <w:t xml:space="preserve">939 </w:t>
      </w:r>
      <w:r w:rsidRPr="007F08C3">
        <w:rPr>
          <w:noProof/>
        </w:rPr>
        <w:t>(2018).</w:t>
      </w:r>
    </w:p>
    <w:p w14:paraId="5D8AA42B" w14:textId="2C918849" w:rsidR="00E20906" w:rsidRPr="007F08C3" w:rsidRDefault="00E20906" w:rsidP="00AB49D2">
      <w:pPr>
        <w:pStyle w:val="EndNoteBibliography"/>
        <w:numPr>
          <w:ilvl w:val="0"/>
          <w:numId w:val="36"/>
        </w:numPr>
        <w:ind w:left="0" w:firstLine="0"/>
        <w:jc w:val="left"/>
        <w:rPr>
          <w:noProof/>
        </w:rPr>
      </w:pPr>
      <w:r w:rsidRPr="007F08C3">
        <w:rPr>
          <w:noProof/>
        </w:rPr>
        <w:t>Yoshida, K.</w:t>
      </w:r>
      <w:r w:rsidRPr="00C0623F">
        <w:rPr>
          <w:iCs/>
          <w:noProof/>
        </w:rPr>
        <w:t xml:space="preserve"> et al.</w:t>
      </w:r>
      <w:r w:rsidRPr="007F08C3">
        <w:rPr>
          <w:noProof/>
        </w:rPr>
        <w:t xml:space="preserve"> Physiological effects of a habituation procedure for functional MRI in awake mice using a cryogenic radiofrequency probe. </w:t>
      </w:r>
      <w:r w:rsidRPr="00C0623F">
        <w:rPr>
          <w:i/>
          <w:noProof/>
        </w:rPr>
        <w:t>Journal of Neuroscience Methods.</w:t>
      </w:r>
      <w:r w:rsidRPr="007F08C3">
        <w:rPr>
          <w:noProof/>
        </w:rPr>
        <w:t xml:space="preserve"> </w:t>
      </w:r>
      <w:r w:rsidRPr="00C0623F">
        <w:rPr>
          <w:b/>
          <w:noProof/>
        </w:rPr>
        <w:t>274</w:t>
      </w:r>
      <w:r w:rsidR="00C0623F">
        <w:rPr>
          <w:noProof/>
        </w:rPr>
        <w:t xml:space="preserve">, </w:t>
      </w:r>
      <w:r w:rsidRPr="007F08C3">
        <w:rPr>
          <w:noProof/>
        </w:rPr>
        <w:t>38-48 (2016).</w:t>
      </w:r>
    </w:p>
    <w:p w14:paraId="579850AD" w14:textId="62895799" w:rsidR="002A6227" w:rsidRPr="007F08C3" w:rsidRDefault="00645D9A" w:rsidP="00AB49D2">
      <w:pPr>
        <w:jc w:val="left"/>
        <w:rPr>
          <w:rFonts w:asciiTheme="minorHAnsi" w:hAnsiTheme="minorHAnsi" w:cstheme="minorHAnsi"/>
          <w:b/>
          <w:color w:val="auto"/>
        </w:rPr>
      </w:pPr>
      <w:r w:rsidRPr="007F08C3">
        <w:rPr>
          <w:rFonts w:asciiTheme="minorHAnsi" w:hAnsiTheme="minorHAnsi" w:cstheme="minorHAnsi"/>
          <w:color w:val="auto"/>
        </w:rPr>
        <w:fldChar w:fldCharType="end"/>
      </w:r>
    </w:p>
    <w:sectPr w:rsidR="002A6227" w:rsidRPr="007F08C3" w:rsidSect="004C3C2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2C787" w14:textId="77777777" w:rsidR="004A72D3" w:rsidRDefault="004A72D3" w:rsidP="00621C4E">
      <w:r>
        <w:separator/>
      </w:r>
    </w:p>
  </w:endnote>
  <w:endnote w:type="continuationSeparator" w:id="0">
    <w:p w14:paraId="783CD262" w14:textId="77777777" w:rsidR="004A72D3" w:rsidRDefault="004A72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B2EE3F5" w:rsidR="00925C50" w:rsidRDefault="00925C50">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1</w:t>
        </w:r>
        <w:r>
          <w:rPr>
            <w:noProof/>
          </w:rPr>
          <w:tab/>
        </w:r>
        <w:r>
          <w:rPr>
            <w:noProof/>
          </w:rPr>
          <w:tab/>
          <w:t>revised October 2016</w:t>
        </w:r>
      </w:p>
    </w:sdtContent>
  </w:sdt>
  <w:p w14:paraId="39947363" w14:textId="71AB2B06" w:rsidR="00925C50" w:rsidRPr="00494F77" w:rsidRDefault="00925C5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25C50" w:rsidRDefault="00925C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D4B81" w14:textId="77777777" w:rsidR="004A72D3" w:rsidRDefault="004A72D3" w:rsidP="00621C4E">
      <w:r>
        <w:separator/>
      </w:r>
    </w:p>
  </w:footnote>
  <w:footnote w:type="continuationSeparator" w:id="0">
    <w:p w14:paraId="6C190AF9" w14:textId="77777777" w:rsidR="004A72D3" w:rsidRDefault="004A72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925C50" w:rsidRPr="006F06E4" w:rsidRDefault="00925C5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5022AC4" w:rsidR="00925C50" w:rsidRPr="006F06E4" w:rsidRDefault="00925C5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B4E09"/>
    <w:multiLevelType w:val="multilevel"/>
    <w:tmpl w:val="2EA61E7E"/>
    <w:lvl w:ilvl="0">
      <w:start w:val="1"/>
      <w:numFmt w:val="decimal"/>
      <w:lvlText w:val="%1."/>
      <w:lvlJc w:val="left"/>
      <w:pPr>
        <w:ind w:left="360" w:hanging="36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64745"/>
    <w:multiLevelType w:val="multilevel"/>
    <w:tmpl w:val="36500C0C"/>
    <w:lvl w:ilvl="0">
      <w:start w:val="1"/>
      <w:numFmt w:val="decimal"/>
      <w:lvlText w:val="%1."/>
      <w:lvlJc w:val="left"/>
      <w:pPr>
        <w:ind w:left="360" w:hanging="360"/>
      </w:pPr>
      <w:rPr>
        <w:rFonts w:hint="default"/>
      </w:rPr>
    </w:lvl>
    <w:lvl w:ilvl="1">
      <w:start w:val="1"/>
      <w:numFmt w:val="decimal"/>
      <w:lvlText w:val="2.%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1192C80"/>
    <w:multiLevelType w:val="hybridMultilevel"/>
    <w:tmpl w:val="CADE1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FC6B60"/>
    <w:multiLevelType w:val="multilevel"/>
    <w:tmpl w:val="36500C0C"/>
    <w:lvl w:ilvl="0">
      <w:start w:val="1"/>
      <w:numFmt w:val="decimal"/>
      <w:lvlText w:val="%1."/>
      <w:lvlJc w:val="left"/>
      <w:pPr>
        <w:ind w:left="360" w:hanging="360"/>
      </w:pPr>
      <w:rPr>
        <w:rFonts w:hint="default"/>
      </w:rPr>
    </w:lvl>
    <w:lvl w:ilvl="1">
      <w:start w:val="1"/>
      <w:numFmt w:val="decimal"/>
      <w:lvlText w:val="2.%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441A3"/>
    <w:multiLevelType w:val="multilevel"/>
    <w:tmpl w:val="5C5A73E0"/>
    <w:lvl w:ilvl="0">
      <w:start w:val="1"/>
      <w:numFmt w:val="none"/>
      <w:lvlText w:val="2."/>
      <w:lvlJc w:val="left"/>
      <w:pPr>
        <w:ind w:left="360" w:hanging="360"/>
      </w:pPr>
      <w:rPr>
        <w:rFonts w:hint="default"/>
      </w:rPr>
    </w:lvl>
    <w:lvl w:ilvl="1">
      <w:start w:val="1"/>
      <w:numFmt w:val="decimal"/>
      <w:lvlText w:val="2%1.%2."/>
      <w:lvlJc w:val="left"/>
      <w:pPr>
        <w:ind w:left="1080" w:hanging="1080"/>
      </w:pPr>
      <w:rPr>
        <w:rFonts w:hint="default"/>
      </w:rPr>
    </w:lvl>
    <w:lvl w:ilvl="2">
      <w:start w:val="1"/>
      <w:numFmt w:val="decimal"/>
      <w:lvlText w:val="2%1.%2.%3."/>
      <w:lvlJc w:val="left"/>
      <w:pPr>
        <w:ind w:left="1797" w:hanging="1797"/>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5C7D2C"/>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600A38"/>
    <w:multiLevelType w:val="multilevel"/>
    <w:tmpl w:val="76E21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357115"/>
    <w:multiLevelType w:val="multilevel"/>
    <w:tmpl w:val="E0B406F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A68364A"/>
    <w:multiLevelType w:val="multilevel"/>
    <w:tmpl w:val="1434697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271B33"/>
    <w:multiLevelType w:val="multilevel"/>
    <w:tmpl w:val="0409001F"/>
    <w:numStyleLink w:val="Style1"/>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34281A"/>
    <w:multiLevelType w:val="multilevel"/>
    <w:tmpl w:val="52644EA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DE4E2D"/>
    <w:multiLevelType w:val="multilevel"/>
    <w:tmpl w:val="1434697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504958"/>
    <w:multiLevelType w:val="multilevel"/>
    <w:tmpl w:val="F10269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ACE79EF"/>
    <w:multiLevelType w:val="multilevel"/>
    <w:tmpl w:val="2EA61E7E"/>
    <w:lvl w:ilvl="0">
      <w:start w:val="1"/>
      <w:numFmt w:val="decimal"/>
      <w:lvlText w:val="%1."/>
      <w:lvlJc w:val="left"/>
      <w:pPr>
        <w:ind w:left="360" w:hanging="36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ED75AF3"/>
    <w:multiLevelType w:val="multilevel"/>
    <w:tmpl w:val="056A0CBC"/>
    <w:lvl w:ilvl="0">
      <w:start w:val="1"/>
      <w:numFmt w:val="decimal"/>
      <w:lvlText w:val="%1."/>
      <w:lvlJc w:val="left"/>
      <w:pPr>
        <w:ind w:left="360" w:hanging="36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7"/>
  </w:num>
  <w:num w:numId="4">
    <w:abstractNumId w:val="21"/>
  </w:num>
  <w:num w:numId="5">
    <w:abstractNumId w:val="13"/>
  </w:num>
  <w:num w:numId="6">
    <w:abstractNumId w:val="20"/>
  </w:num>
  <w:num w:numId="7">
    <w:abstractNumId w:val="1"/>
  </w:num>
  <w:num w:numId="8">
    <w:abstractNumId w:val="14"/>
  </w:num>
  <w:num w:numId="9">
    <w:abstractNumId w:val="16"/>
  </w:num>
  <w:num w:numId="10">
    <w:abstractNumId w:val="22"/>
  </w:num>
  <w:num w:numId="11">
    <w:abstractNumId w:val="26"/>
  </w:num>
  <w:num w:numId="12">
    <w:abstractNumId w:val="2"/>
  </w:num>
  <w:num w:numId="13">
    <w:abstractNumId w:val="24"/>
  </w:num>
  <w:num w:numId="14">
    <w:abstractNumId w:val="31"/>
  </w:num>
  <w:num w:numId="15">
    <w:abstractNumId w:val="17"/>
  </w:num>
  <w:num w:numId="16">
    <w:abstractNumId w:val="12"/>
  </w:num>
  <w:num w:numId="17">
    <w:abstractNumId w:val="25"/>
  </w:num>
  <w:num w:numId="18">
    <w:abstractNumId w:val="18"/>
  </w:num>
  <w:num w:numId="19">
    <w:abstractNumId w:val="27"/>
  </w:num>
  <w:num w:numId="20">
    <w:abstractNumId w:val="3"/>
  </w:num>
  <w:num w:numId="21">
    <w:abstractNumId w:val="29"/>
  </w:num>
  <w:num w:numId="22">
    <w:abstractNumId w:val="11"/>
  </w:num>
  <w:num w:numId="23">
    <w:abstractNumId w:val="28"/>
  </w:num>
  <w:num w:numId="24">
    <w:abstractNumId w:val="10"/>
  </w:num>
  <w:num w:numId="25">
    <w:abstractNumId w:val="4"/>
  </w:num>
  <w:num w:numId="26">
    <w:abstractNumId w:val="6"/>
  </w:num>
  <w:num w:numId="27">
    <w:abstractNumId w:val="8"/>
  </w:num>
  <w:num w:numId="28">
    <w:abstractNumId w:val="34"/>
  </w:num>
  <w:num w:numId="29">
    <w:abstractNumId w:val="32"/>
  </w:num>
  <w:num w:numId="30">
    <w:abstractNumId w:val="19"/>
  </w:num>
  <w:num w:numId="31">
    <w:abstractNumId w:val="35"/>
  </w:num>
  <w:num w:numId="32">
    <w:abstractNumId w:val="0"/>
  </w:num>
  <w:num w:numId="33">
    <w:abstractNumId w:val="15"/>
  </w:num>
  <w:num w:numId="34">
    <w:abstractNumId w:val="30"/>
  </w:num>
  <w:num w:numId="35">
    <w:abstractNumId w:val="33"/>
  </w:num>
  <w:num w:numId="3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en-US" w:vendorID="64" w:dllVersion="0" w:nlCheck="1" w:checkStyle="0"/>
  <w:activeWritingStyle w:appName="MSWord" w:lang="de-DE"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wN7AwNjUyMTQwMzFS0lEKTi0uzszPAymwqAUA9VFz3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gt;&lt;key app=&quot;EN&quot; db-id=&quot;2rf5xrfzgwtwfpef9f4vevvvt9ww0vxefvav&quot;&gt;764&lt;/key&gt;&lt;/record&gt;&lt;record&gt;&lt;key app=&quot;EN&quot; db-id=&quot;2rf5xrfzgwtwfpef9f4vevvvt9ww0vxefvav&quot;&gt;765&lt;/key&gt;&lt;/record&gt;&lt;record&gt;&lt;key app=&quot;EN&quot; db-id=&quot;2rf5xrfzgwtwfpef9f4vevvvt9ww0vxefvav&quot;&gt;763&lt;/key&gt;&lt;/record&gt;&lt;record&gt;&lt;key app=&quot;EN&quot; db-id=&quot;2rf5xrfzgwtwfpef9f4vevvvt9ww0vxefvav&quot;&gt;761&lt;/key&gt;&lt;/record&gt;&lt;record&gt;&lt;key app=&quot;EN&quot; db-id=&quot;2rf5xrfzgwtwfpef9f4vevvvt9ww0vxefvav&quot;&gt;762&lt;/key&gt;&lt;/record&gt;&lt;record&gt;&lt;key app=&quot;EN&quot; db-id=&quot;2rf5xrfzgwtwfpef9f4vevvvt9ww0vxefvav&quot;&gt;766&lt;/key&gt;&lt;/record&gt;&lt;/records&gt;&lt;/reference-group&gt;&lt;reference-group&gt;&lt;kind&gt;1&lt;/kind&gt;&lt;heading&gt;Secondary Sources&lt;/heading&gt;&lt;alignment&gt;-1&lt;/alignment&gt;&lt;records&gt;&lt;/records&gt;&lt;/reference-group&gt;&lt;/reference-groups&gt;"/>
  </w:docVars>
  <w:rsids>
    <w:rsidRoot w:val="00EE705F"/>
    <w:rsid w:val="00000282"/>
    <w:rsid w:val="00001169"/>
    <w:rsid w:val="000012F7"/>
    <w:rsid w:val="0000149F"/>
    <w:rsid w:val="000015D1"/>
    <w:rsid w:val="00001806"/>
    <w:rsid w:val="00001920"/>
    <w:rsid w:val="000026FE"/>
    <w:rsid w:val="00002B12"/>
    <w:rsid w:val="00003956"/>
    <w:rsid w:val="00003A89"/>
    <w:rsid w:val="00003AE0"/>
    <w:rsid w:val="00003EC6"/>
    <w:rsid w:val="0000413C"/>
    <w:rsid w:val="00004CC2"/>
    <w:rsid w:val="00005815"/>
    <w:rsid w:val="000059F3"/>
    <w:rsid w:val="00006089"/>
    <w:rsid w:val="000061BB"/>
    <w:rsid w:val="00006786"/>
    <w:rsid w:val="00006956"/>
    <w:rsid w:val="000069FD"/>
    <w:rsid w:val="00007DAE"/>
    <w:rsid w:val="00007DBC"/>
    <w:rsid w:val="00007EA1"/>
    <w:rsid w:val="000100F0"/>
    <w:rsid w:val="00011329"/>
    <w:rsid w:val="00011889"/>
    <w:rsid w:val="00011C4D"/>
    <w:rsid w:val="00012668"/>
    <w:rsid w:val="00012FF9"/>
    <w:rsid w:val="00013CF7"/>
    <w:rsid w:val="00014035"/>
    <w:rsid w:val="000141B3"/>
    <w:rsid w:val="000142FF"/>
    <w:rsid w:val="00014314"/>
    <w:rsid w:val="00015B1A"/>
    <w:rsid w:val="00015FB0"/>
    <w:rsid w:val="00016F5D"/>
    <w:rsid w:val="0001720A"/>
    <w:rsid w:val="00017697"/>
    <w:rsid w:val="000178D7"/>
    <w:rsid w:val="00017DBB"/>
    <w:rsid w:val="00020166"/>
    <w:rsid w:val="000201BD"/>
    <w:rsid w:val="0002038D"/>
    <w:rsid w:val="0002140C"/>
    <w:rsid w:val="00021434"/>
    <w:rsid w:val="0002156F"/>
    <w:rsid w:val="00021757"/>
    <w:rsid w:val="00021774"/>
    <w:rsid w:val="00021D7E"/>
    <w:rsid w:val="00021DF3"/>
    <w:rsid w:val="00022302"/>
    <w:rsid w:val="00022BE2"/>
    <w:rsid w:val="00023517"/>
    <w:rsid w:val="0002357F"/>
    <w:rsid w:val="00023869"/>
    <w:rsid w:val="00023B58"/>
    <w:rsid w:val="0002420C"/>
    <w:rsid w:val="00024598"/>
    <w:rsid w:val="0002461D"/>
    <w:rsid w:val="00024AFC"/>
    <w:rsid w:val="00024F44"/>
    <w:rsid w:val="000261FF"/>
    <w:rsid w:val="00026BBC"/>
    <w:rsid w:val="00026F19"/>
    <w:rsid w:val="000271E4"/>
    <w:rsid w:val="00027539"/>
    <w:rsid w:val="00027FA5"/>
    <w:rsid w:val="00030E70"/>
    <w:rsid w:val="000311D4"/>
    <w:rsid w:val="000313A2"/>
    <w:rsid w:val="00031643"/>
    <w:rsid w:val="00032146"/>
    <w:rsid w:val="00032769"/>
    <w:rsid w:val="00032845"/>
    <w:rsid w:val="00032EAE"/>
    <w:rsid w:val="00034C60"/>
    <w:rsid w:val="00036797"/>
    <w:rsid w:val="00036A45"/>
    <w:rsid w:val="000376BD"/>
    <w:rsid w:val="0003791D"/>
    <w:rsid w:val="00037B58"/>
    <w:rsid w:val="00040248"/>
    <w:rsid w:val="0004041B"/>
    <w:rsid w:val="00041A09"/>
    <w:rsid w:val="0004210F"/>
    <w:rsid w:val="0004226A"/>
    <w:rsid w:val="0004282D"/>
    <w:rsid w:val="00043514"/>
    <w:rsid w:val="000440E8"/>
    <w:rsid w:val="00044AD5"/>
    <w:rsid w:val="00046411"/>
    <w:rsid w:val="000474C9"/>
    <w:rsid w:val="0004794F"/>
    <w:rsid w:val="00047D21"/>
    <w:rsid w:val="00050CD3"/>
    <w:rsid w:val="00051383"/>
    <w:rsid w:val="00051B73"/>
    <w:rsid w:val="00051F4B"/>
    <w:rsid w:val="0005227A"/>
    <w:rsid w:val="000522FD"/>
    <w:rsid w:val="00052373"/>
    <w:rsid w:val="00052E71"/>
    <w:rsid w:val="00054678"/>
    <w:rsid w:val="00056A50"/>
    <w:rsid w:val="00056E79"/>
    <w:rsid w:val="00057110"/>
    <w:rsid w:val="000572D9"/>
    <w:rsid w:val="00057C22"/>
    <w:rsid w:val="00057D40"/>
    <w:rsid w:val="00057DBA"/>
    <w:rsid w:val="0006066D"/>
    <w:rsid w:val="00060ABE"/>
    <w:rsid w:val="00060E69"/>
    <w:rsid w:val="00060F13"/>
    <w:rsid w:val="0006121A"/>
    <w:rsid w:val="0006135E"/>
    <w:rsid w:val="0006155D"/>
    <w:rsid w:val="000616F2"/>
    <w:rsid w:val="00061A50"/>
    <w:rsid w:val="00061B74"/>
    <w:rsid w:val="00061F7B"/>
    <w:rsid w:val="000622F3"/>
    <w:rsid w:val="00062880"/>
    <w:rsid w:val="00064104"/>
    <w:rsid w:val="00065D10"/>
    <w:rsid w:val="00066025"/>
    <w:rsid w:val="00066309"/>
    <w:rsid w:val="000666EA"/>
    <w:rsid w:val="000667EF"/>
    <w:rsid w:val="00066CF9"/>
    <w:rsid w:val="00066EA8"/>
    <w:rsid w:val="000673CB"/>
    <w:rsid w:val="00067A1B"/>
    <w:rsid w:val="00067A75"/>
    <w:rsid w:val="000701D1"/>
    <w:rsid w:val="00071B6B"/>
    <w:rsid w:val="00071E02"/>
    <w:rsid w:val="00072093"/>
    <w:rsid w:val="00072A0F"/>
    <w:rsid w:val="000732EC"/>
    <w:rsid w:val="000738F4"/>
    <w:rsid w:val="00073C5C"/>
    <w:rsid w:val="00074C15"/>
    <w:rsid w:val="00075BAB"/>
    <w:rsid w:val="00075CCE"/>
    <w:rsid w:val="00075E51"/>
    <w:rsid w:val="00076111"/>
    <w:rsid w:val="000767C3"/>
    <w:rsid w:val="000767E5"/>
    <w:rsid w:val="00076806"/>
    <w:rsid w:val="00077628"/>
    <w:rsid w:val="00077681"/>
    <w:rsid w:val="00077A06"/>
    <w:rsid w:val="00080066"/>
    <w:rsid w:val="0008017D"/>
    <w:rsid w:val="00080A20"/>
    <w:rsid w:val="00081E19"/>
    <w:rsid w:val="000823F8"/>
    <w:rsid w:val="000824B9"/>
    <w:rsid w:val="000825B8"/>
    <w:rsid w:val="000826E0"/>
    <w:rsid w:val="00082796"/>
    <w:rsid w:val="00082AB0"/>
    <w:rsid w:val="00082D81"/>
    <w:rsid w:val="00082D9F"/>
    <w:rsid w:val="00083237"/>
    <w:rsid w:val="000839DC"/>
    <w:rsid w:val="00083B24"/>
    <w:rsid w:val="00083F09"/>
    <w:rsid w:val="00083F28"/>
    <w:rsid w:val="00084035"/>
    <w:rsid w:val="00084B2B"/>
    <w:rsid w:val="00085020"/>
    <w:rsid w:val="00085AA4"/>
    <w:rsid w:val="00085E57"/>
    <w:rsid w:val="00087C0A"/>
    <w:rsid w:val="00090306"/>
    <w:rsid w:val="00090F02"/>
    <w:rsid w:val="00091340"/>
    <w:rsid w:val="0009194F"/>
    <w:rsid w:val="000932D0"/>
    <w:rsid w:val="00093726"/>
    <w:rsid w:val="00093885"/>
    <w:rsid w:val="00093BC4"/>
    <w:rsid w:val="00094577"/>
    <w:rsid w:val="000945CE"/>
    <w:rsid w:val="00094712"/>
    <w:rsid w:val="00094DC4"/>
    <w:rsid w:val="00094F56"/>
    <w:rsid w:val="000952D2"/>
    <w:rsid w:val="000954A3"/>
    <w:rsid w:val="000954D8"/>
    <w:rsid w:val="00095A33"/>
    <w:rsid w:val="0009614A"/>
    <w:rsid w:val="0009633B"/>
    <w:rsid w:val="00097929"/>
    <w:rsid w:val="000A06DD"/>
    <w:rsid w:val="000A12A4"/>
    <w:rsid w:val="000A1689"/>
    <w:rsid w:val="000A18DD"/>
    <w:rsid w:val="000A1E80"/>
    <w:rsid w:val="000A206C"/>
    <w:rsid w:val="000A236C"/>
    <w:rsid w:val="000A250F"/>
    <w:rsid w:val="000A2FDF"/>
    <w:rsid w:val="000A306D"/>
    <w:rsid w:val="000A326D"/>
    <w:rsid w:val="000A3273"/>
    <w:rsid w:val="000A3B70"/>
    <w:rsid w:val="000A3CB8"/>
    <w:rsid w:val="000A4206"/>
    <w:rsid w:val="000A5153"/>
    <w:rsid w:val="000A7527"/>
    <w:rsid w:val="000B0099"/>
    <w:rsid w:val="000B02FC"/>
    <w:rsid w:val="000B08ED"/>
    <w:rsid w:val="000B10AE"/>
    <w:rsid w:val="000B1379"/>
    <w:rsid w:val="000B20C1"/>
    <w:rsid w:val="000B306F"/>
    <w:rsid w:val="000B30BF"/>
    <w:rsid w:val="000B374B"/>
    <w:rsid w:val="000B3B8F"/>
    <w:rsid w:val="000B3C87"/>
    <w:rsid w:val="000B3D77"/>
    <w:rsid w:val="000B401F"/>
    <w:rsid w:val="000B4D10"/>
    <w:rsid w:val="000B4D6F"/>
    <w:rsid w:val="000B566B"/>
    <w:rsid w:val="000B662E"/>
    <w:rsid w:val="000B67C3"/>
    <w:rsid w:val="000B68FF"/>
    <w:rsid w:val="000B7294"/>
    <w:rsid w:val="000B75D0"/>
    <w:rsid w:val="000B799E"/>
    <w:rsid w:val="000B7FB4"/>
    <w:rsid w:val="000C0C1C"/>
    <w:rsid w:val="000C11CD"/>
    <w:rsid w:val="000C125E"/>
    <w:rsid w:val="000C15A3"/>
    <w:rsid w:val="000C1CF8"/>
    <w:rsid w:val="000C2BA4"/>
    <w:rsid w:val="000C323F"/>
    <w:rsid w:val="000C32F6"/>
    <w:rsid w:val="000C3C57"/>
    <w:rsid w:val="000C49CF"/>
    <w:rsid w:val="000C52E9"/>
    <w:rsid w:val="000C5857"/>
    <w:rsid w:val="000C5CDC"/>
    <w:rsid w:val="000C636C"/>
    <w:rsid w:val="000C65DC"/>
    <w:rsid w:val="000C66F3"/>
    <w:rsid w:val="000C68E3"/>
    <w:rsid w:val="000C6900"/>
    <w:rsid w:val="000C730C"/>
    <w:rsid w:val="000C7BBC"/>
    <w:rsid w:val="000C7FD5"/>
    <w:rsid w:val="000D1A26"/>
    <w:rsid w:val="000D25DF"/>
    <w:rsid w:val="000D287F"/>
    <w:rsid w:val="000D2DF4"/>
    <w:rsid w:val="000D31E8"/>
    <w:rsid w:val="000D3886"/>
    <w:rsid w:val="000D452E"/>
    <w:rsid w:val="000D4866"/>
    <w:rsid w:val="000D4C22"/>
    <w:rsid w:val="000D4CFE"/>
    <w:rsid w:val="000D4DB0"/>
    <w:rsid w:val="000D5A58"/>
    <w:rsid w:val="000D5DE0"/>
    <w:rsid w:val="000D76E4"/>
    <w:rsid w:val="000D793C"/>
    <w:rsid w:val="000D7A37"/>
    <w:rsid w:val="000D7B09"/>
    <w:rsid w:val="000E036C"/>
    <w:rsid w:val="000E0DF9"/>
    <w:rsid w:val="000E276A"/>
    <w:rsid w:val="000E287E"/>
    <w:rsid w:val="000E3018"/>
    <w:rsid w:val="000E305D"/>
    <w:rsid w:val="000E342F"/>
    <w:rsid w:val="000E3816"/>
    <w:rsid w:val="000E4242"/>
    <w:rsid w:val="000E4F77"/>
    <w:rsid w:val="000E621C"/>
    <w:rsid w:val="000E72C3"/>
    <w:rsid w:val="000F085F"/>
    <w:rsid w:val="000F096F"/>
    <w:rsid w:val="000F0CF2"/>
    <w:rsid w:val="000F0E88"/>
    <w:rsid w:val="000F2230"/>
    <w:rsid w:val="000F265C"/>
    <w:rsid w:val="000F2E94"/>
    <w:rsid w:val="000F31A8"/>
    <w:rsid w:val="000F3AFA"/>
    <w:rsid w:val="000F4DD7"/>
    <w:rsid w:val="000F5712"/>
    <w:rsid w:val="000F6611"/>
    <w:rsid w:val="000F7139"/>
    <w:rsid w:val="000F77A3"/>
    <w:rsid w:val="000F7B07"/>
    <w:rsid w:val="000F7C81"/>
    <w:rsid w:val="000F7E22"/>
    <w:rsid w:val="001001C0"/>
    <w:rsid w:val="00100A35"/>
    <w:rsid w:val="00100C1D"/>
    <w:rsid w:val="00101309"/>
    <w:rsid w:val="0010283A"/>
    <w:rsid w:val="001028CA"/>
    <w:rsid w:val="001028E3"/>
    <w:rsid w:val="001028F8"/>
    <w:rsid w:val="001033AD"/>
    <w:rsid w:val="00103F56"/>
    <w:rsid w:val="00104AB4"/>
    <w:rsid w:val="00104E3D"/>
    <w:rsid w:val="00104FFD"/>
    <w:rsid w:val="00105EA6"/>
    <w:rsid w:val="001071F5"/>
    <w:rsid w:val="0010763D"/>
    <w:rsid w:val="0010789E"/>
    <w:rsid w:val="00107A39"/>
    <w:rsid w:val="001104F3"/>
    <w:rsid w:val="001106C5"/>
    <w:rsid w:val="0011083C"/>
    <w:rsid w:val="00110DAC"/>
    <w:rsid w:val="001113FE"/>
    <w:rsid w:val="001122CE"/>
    <w:rsid w:val="00112EEB"/>
    <w:rsid w:val="001131E4"/>
    <w:rsid w:val="0011337B"/>
    <w:rsid w:val="00113D53"/>
    <w:rsid w:val="001140CE"/>
    <w:rsid w:val="00114531"/>
    <w:rsid w:val="0011454E"/>
    <w:rsid w:val="0011457F"/>
    <w:rsid w:val="00114E88"/>
    <w:rsid w:val="00115444"/>
    <w:rsid w:val="00116027"/>
    <w:rsid w:val="001162CF"/>
    <w:rsid w:val="0011683D"/>
    <w:rsid w:val="00116CFA"/>
    <w:rsid w:val="00117126"/>
    <w:rsid w:val="00117A74"/>
    <w:rsid w:val="00117C1D"/>
    <w:rsid w:val="001200BB"/>
    <w:rsid w:val="0012035E"/>
    <w:rsid w:val="00120AD3"/>
    <w:rsid w:val="00120E8B"/>
    <w:rsid w:val="00120E9E"/>
    <w:rsid w:val="001215B6"/>
    <w:rsid w:val="00122506"/>
    <w:rsid w:val="0012329E"/>
    <w:rsid w:val="0012368E"/>
    <w:rsid w:val="00123A30"/>
    <w:rsid w:val="00123C0E"/>
    <w:rsid w:val="00123C9E"/>
    <w:rsid w:val="001240AD"/>
    <w:rsid w:val="00124208"/>
    <w:rsid w:val="0012459A"/>
    <w:rsid w:val="001245BB"/>
    <w:rsid w:val="00124A38"/>
    <w:rsid w:val="00124C05"/>
    <w:rsid w:val="00124D2C"/>
    <w:rsid w:val="001253BA"/>
    <w:rsid w:val="001255E8"/>
    <w:rsid w:val="0012563A"/>
    <w:rsid w:val="0012722A"/>
    <w:rsid w:val="00130E0E"/>
    <w:rsid w:val="00131088"/>
    <w:rsid w:val="0013110A"/>
    <w:rsid w:val="001313A7"/>
    <w:rsid w:val="00132284"/>
    <w:rsid w:val="0013276F"/>
    <w:rsid w:val="00133C4E"/>
    <w:rsid w:val="00134CD0"/>
    <w:rsid w:val="0013505D"/>
    <w:rsid w:val="001359A5"/>
    <w:rsid w:val="00135AE0"/>
    <w:rsid w:val="00135E08"/>
    <w:rsid w:val="0013621E"/>
    <w:rsid w:val="0013642E"/>
    <w:rsid w:val="00136684"/>
    <w:rsid w:val="00136EBA"/>
    <w:rsid w:val="001374A8"/>
    <w:rsid w:val="00141917"/>
    <w:rsid w:val="00141A7B"/>
    <w:rsid w:val="00141ED2"/>
    <w:rsid w:val="001424F7"/>
    <w:rsid w:val="00143062"/>
    <w:rsid w:val="0014376F"/>
    <w:rsid w:val="001437E5"/>
    <w:rsid w:val="001438F1"/>
    <w:rsid w:val="00144310"/>
    <w:rsid w:val="0014445A"/>
    <w:rsid w:val="001461B2"/>
    <w:rsid w:val="00146D7E"/>
    <w:rsid w:val="00146DC5"/>
    <w:rsid w:val="0014704E"/>
    <w:rsid w:val="00147AF4"/>
    <w:rsid w:val="00147D35"/>
    <w:rsid w:val="0015032C"/>
    <w:rsid w:val="00150853"/>
    <w:rsid w:val="00150DEA"/>
    <w:rsid w:val="00150ECF"/>
    <w:rsid w:val="00150F1C"/>
    <w:rsid w:val="00152072"/>
    <w:rsid w:val="00152549"/>
    <w:rsid w:val="0015262E"/>
    <w:rsid w:val="00152A23"/>
    <w:rsid w:val="001540A3"/>
    <w:rsid w:val="0015411C"/>
    <w:rsid w:val="0015429C"/>
    <w:rsid w:val="00154AD6"/>
    <w:rsid w:val="00155670"/>
    <w:rsid w:val="00155744"/>
    <w:rsid w:val="00156682"/>
    <w:rsid w:val="0015693A"/>
    <w:rsid w:val="00157555"/>
    <w:rsid w:val="001577B6"/>
    <w:rsid w:val="0016070F"/>
    <w:rsid w:val="00160778"/>
    <w:rsid w:val="001617A5"/>
    <w:rsid w:val="00161BDB"/>
    <w:rsid w:val="00162CB7"/>
    <w:rsid w:val="00163290"/>
    <w:rsid w:val="001635D7"/>
    <w:rsid w:val="00163666"/>
    <w:rsid w:val="001637CC"/>
    <w:rsid w:val="00163AF2"/>
    <w:rsid w:val="00163B64"/>
    <w:rsid w:val="00163FCC"/>
    <w:rsid w:val="001643C8"/>
    <w:rsid w:val="0016467F"/>
    <w:rsid w:val="00164F01"/>
    <w:rsid w:val="001652F6"/>
    <w:rsid w:val="001660AA"/>
    <w:rsid w:val="001669EF"/>
    <w:rsid w:val="00167B56"/>
    <w:rsid w:val="00167E0F"/>
    <w:rsid w:val="0017007E"/>
    <w:rsid w:val="0017049F"/>
    <w:rsid w:val="001705D5"/>
    <w:rsid w:val="00170DE1"/>
    <w:rsid w:val="00170ECF"/>
    <w:rsid w:val="00170FE7"/>
    <w:rsid w:val="00171423"/>
    <w:rsid w:val="00171E5B"/>
    <w:rsid w:val="00171F94"/>
    <w:rsid w:val="00172375"/>
    <w:rsid w:val="001727C0"/>
    <w:rsid w:val="001735F4"/>
    <w:rsid w:val="0017368D"/>
    <w:rsid w:val="00173801"/>
    <w:rsid w:val="0017434D"/>
    <w:rsid w:val="00174617"/>
    <w:rsid w:val="00174A63"/>
    <w:rsid w:val="00174EBB"/>
    <w:rsid w:val="001754F5"/>
    <w:rsid w:val="00175935"/>
    <w:rsid w:val="00175D4E"/>
    <w:rsid w:val="0017668A"/>
    <w:rsid w:val="001766FE"/>
    <w:rsid w:val="0017688E"/>
    <w:rsid w:val="00176E09"/>
    <w:rsid w:val="00176FFF"/>
    <w:rsid w:val="00177074"/>
    <w:rsid w:val="001771E7"/>
    <w:rsid w:val="001778DD"/>
    <w:rsid w:val="001779F5"/>
    <w:rsid w:val="00177BCC"/>
    <w:rsid w:val="0018007D"/>
    <w:rsid w:val="00181A66"/>
    <w:rsid w:val="0018287B"/>
    <w:rsid w:val="001841D1"/>
    <w:rsid w:val="001845A0"/>
    <w:rsid w:val="001848EE"/>
    <w:rsid w:val="00184D70"/>
    <w:rsid w:val="0018585C"/>
    <w:rsid w:val="00186B3D"/>
    <w:rsid w:val="00186BF9"/>
    <w:rsid w:val="00187759"/>
    <w:rsid w:val="00187D41"/>
    <w:rsid w:val="00190988"/>
    <w:rsid w:val="001911FF"/>
    <w:rsid w:val="001915D7"/>
    <w:rsid w:val="00191642"/>
    <w:rsid w:val="00191BE7"/>
    <w:rsid w:val="00192006"/>
    <w:rsid w:val="0019203A"/>
    <w:rsid w:val="00192C90"/>
    <w:rsid w:val="00192CA6"/>
    <w:rsid w:val="00192FBC"/>
    <w:rsid w:val="00193180"/>
    <w:rsid w:val="00193837"/>
    <w:rsid w:val="00193D91"/>
    <w:rsid w:val="0019491C"/>
    <w:rsid w:val="00195C52"/>
    <w:rsid w:val="00196073"/>
    <w:rsid w:val="001969E0"/>
    <w:rsid w:val="00196B8C"/>
    <w:rsid w:val="00197617"/>
    <w:rsid w:val="00197BE7"/>
    <w:rsid w:val="001A0BCA"/>
    <w:rsid w:val="001A15CC"/>
    <w:rsid w:val="001A1C69"/>
    <w:rsid w:val="001A1FCE"/>
    <w:rsid w:val="001A20F5"/>
    <w:rsid w:val="001A22C9"/>
    <w:rsid w:val="001A3049"/>
    <w:rsid w:val="001A3240"/>
    <w:rsid w:val="001A451B"/>
    <w:rsid w:val="001A4989"/>
    <w:rsid w:val="001A556A"/>
    <w:rsid w:val="001A69DD"/>
    <w:rsid w:val="001A6FA2"/>
    <w:rsid w:val="001A7863"/>
    <w:rsid w:val="001A7A23"/>
    <w:rsid w:val="001A7A5F"/>
    <w:rsid w:val="001A7F0B"/>
    <w:rsid w:val="001B0093"/>
    <w:rsid w:val="001B0C97"/>
    <w:rsid w:val="001B0D6E"/>
    <w:rsid w:val="001B1369"/>
    <w:rsid w:val="001B1519"/>
    <w:rsid w:val="001B182F"/>
    <w:rsid w:val="001B1D71"/>
    <w:rsid w:val="001B25AF"/>
    <w:rsid w:val="001B28B2"/>
    <w:rsid w:val="001B2E2D"/>
    <w:rsid w:val="001B3EBB"/>
    <w:rsid w:val="001B4DDF"/>
    <w:rsid w:val="001B5CD2"/>
    <w:rsid w:val="001B62B7"/>
    <w:rsid w:val="001B6770"/>
    <w:rsid w:val="001B7620"/>
    <w:rsid w:val="001B78B2"/>
    <w:rsid w:val="001B7FE6"/>
    <w:rsid w:val="001C009D"/>
    <w:rsid w:val="001C00E2"/>
    <w:rsid w:val="001C0AAE"/>
    <w:rsid w:val="001C0BEE"/>
    <w:rsid w:val="001C1671"/>
    <w:rsid w:val="001C1940"/>
    <w:rsid w:val="001C1E49"/>
    <w:rsid w:val="001C1F2C"/>
    <w:rsid w:val="001C22CC"/>
    <w:rsid w:val="001C2580"/>
    <w:rsid w:val="001C2870"/>
    <w:rsid w:val="001C2A98"/>
    <w:rsid w:val="001C2C8B"/>
    <w:rsid w:val="001C2F09"/>
    <w:rsid w:val="001C3D35"/>
    <w:rsid w:val="001C4BC0"/>
    <w:rsid w:val="001C524D"/>
    <w:rsid w:val="001C5594"/>
    <w:rsid w:val="001C57D5"/>
    <w:rsid w:val="001C5D0A"/>
    <w:rsid w:val="001C60FC"/>
    <w:rsid w:val="001C67B7"/>
    <w:rsid w:val="001C6F7E"/>
    <w:rsid w:val="001C7BDC"/>
    <w:rsid w:val="001C7F43"/>
    <w:rsid w:val="001D0594"/>
    <w:rsid w:val="001D073D"/>
    <w:rsid w:val="001D1872"/>
    <w:rsid w:val="001D1E8B"/>
    <w:rsid w:val="001D27D3"/>
    <w:rsid w:val="001D2F02"/>
    <w:rsid w:val="001D3099"/>
    <w:rsid w:val="001D35E5"/>
    <w:rsid w:val="001D3D7D"/>
    <w:rsid w:val="001D3D94"/>
    <w:rsid w:val="001D3FFF"/>
    <w:rsid w:val="001D5093"/>
    <w:rsid w:val="001D50EF"/>
    <w:rsid w:val="001D52AD"/>
    <w:rsid w:val="001D625F"/>
    <w:rsid w:val="001D6BDD"/>
    <w:rsid w:val="001D6C34"/>
    <w:rsid w:val="001D7576"/>
    <w:rsid w:val="001E009C"/>
    <w:rsid w:val="001E0869"/>
    <w:rsid w:val="001E10FB"/>
    <w:rsid w:val="001E14A0"/>
    <w:rsid w:val="001E17EB"/>
    <w:rsid w:val="001E1E2A"/>
    <w:rsid w:val="001E29EF"/>
    <w:rsid w:val="001E2B90"/>
    <w:rsid w:val="001E3B91"/>
    <w:rsid w:val="001E429E"/>
    <w:rsid w:val="001E44CD"/>
    <w:rsid w:val="001E5097"/>
    <w:rsid w:val="001E6183"/>
    <w:rsid w:val="001E7376"/>
    <w:rsid w:val="001E744B"/>
    <w:rsid w:val="001E74C3"/>
    <w:rsid w:val="001E7CCD"/>
    <w:rsid w:val="001E7E6A"/>
    <w:rsid w:val="001F0113"/>
    <w:rsid w:val="001F0176"/>
    <w:rsid w:val="001F09C6"/>
    <w:rsid w:val="001F0A7D"/>
    <w:rsid w:val="001F220D"/>
    <w:rsid w:val="001F225C"/>
    <w:rsid w:val="001F2537"/>
    <w:rsid w:val="001F287F"/>
    <w:rsid w:val="001F290B"/>
    <w:rsid w:val="001F2C57"/>
    <w:rsid w:val="001F32B4"/>
    <w:rsid w:val="001F3464"/>
    <w:rsid w:val="001F37F5"/>
    <w:rsid w:val="001F3A97"/>
    <w:rsid w:val="001F3AE8"/>
    <w:rsid w:val="001F41A2"/>
    <w:rsid w:val="001F46BF"/>
    <w:rsid w:val="001F4B47"/>
    <w:rsid w:val="001F4CD2"/>
    <w:rsid w:val="001F4EB0"/>
    <w:rsid w:val="001F574C"/>
    <w:rsid w:val="001F634E"/>
    <w:rsid w:val="001F72FB"/>
    <w:rsid w:val="001F7C8C"/>
    <w:rsid w:val="001F7F36"/>
    <w:rsid w:val="00200193"/>
    <w:rsid w:val="00200240"/>
    <w:rsid w:val="00201125"/>
    <w:rsid w:val="0020195D"/>
    <w:rsid w:val="00201CFA"/>
    <w:rsid w:val="0020220D"/>
    <w:rsid w:val="00202448"/>
    <w:rsid w:val="00202957"/>
    <w:rsid w:val="00202BAA"/>
    <w:rsid w:val="00202D15"/>
    <w:rsid w:val="0020325B"/>
    <w:rsid w:val="002045DC"/>
    <w:rsid w:val="00204A20"/>
    <w:rsid w:val="00204A41"/>
    <w:rsid w:val="00204F51"/>
    <w:rsid w:val="002052C3"/>
    <w:rsid w:val="002054A5"/>
    <w:rsid w:val="00205FF3"/>
    <w:rsid w:val="002069C8"/>
    <w:rsid w:val="002070ED"/>
    <w:rsid w:val="0020742B"/>
    <w:rsid w:val="00207446"/>
    <w:rsid w:val="002074AB"/>
    <w:rsid w:val="00207963"/>
    <w:rsid w:val="002079A4"/>
    <w:rsid w:val="00207DDF"/>
    <w:rsid w:val="00210348"/>
    <w:rsid w:val="00210462"/>
    <w:rsid w:val="00210564"/>
    <w:rsid w:val="00210886"/>
    <w:rsid w:val="00210AC2"/>
    <w:rsid w:val="002125B3"/>
    <w:rsid w:val="00212C7A"/>
    <w:rsid w:val="00212EAE"/>
    <w:rsid w:val="0021325B"/>
    <w:rsid w:val="002148E9"/>
    <w:rsid w:val="00214AA3"/>
    <w:rsid w:val="00214BEE"/>
    <w:rsid w:val="00214C76"/>
    <w:rsid w:val="0021506C"/>
    <w:rsid w:val="00215504"/>
    <w:rsid w:val="00217178"/>
    <w:rsid w:val="002177DC"/>
    <w:rsid w:val="00217BD0"/>
    <w:rsid w:val="002205B8"/>
    <w:rsid w:val="00220CD1"/>
    <w:rsid w:val="00221476"/>
    <w:rsid w:val="0022184D"/>
    <w:rsid w:val="00221E72"/>
    <w:rsid w:val="00222923"/>
    <w:rsid w:val="00223291"/>
    <w:rsid w:val="00223483"/>
    <w:rsid w:val="0022392D"/>
    <w:rsid w:val="0022471B"/>
    <w:rsid w:val="00225720"/>
    <w:rsid w:val="002259E5"/>
    <w:rsid w:val="00225B18"/>
    <w:rsid w:val="00226140"/>
    <w:rsid w:val="002274F3"/>
    <w:rsid w:val="00227CDA"/>
    <w:rsid w:val="0023094C"/>
    <w:rsid w:val="00230AD4"/>
    <w:rsid w:val="0023157A"/>
    <w:rsid w:val="00231B68"/>
    <w:rsid w:val="00231FE6"/>
    <w:rsid w:val="002321D2"/>
    <w:rsid w:val="00233DC9"/>
    <w:rsid w:val="002341E1"/>
    <w:rsid w:val="0023488F"/>
    <w:rsid w:val="00234BE3"/>
    <w:rsid w:val="00235A90"/>
    <w:rsid w:val="00235AB8"/>
    <w:rsid w:val="00235B89"/>
    <w:rsid w:val="00236223"/>
    <w:rsid w:val="00236AB4"/>
    <w:rsid w:val="00236C14"/>
    <w:rsid w:val="002373B7"/>
    <w:rsid w:val="002378EC"/>
    <w:rsid w:val="00237C8C"/>
    <w:rsid w:val="0024005B"/>
    <w:rsid w:val="00240DEF"/>
    <w:rsid w:val="00241E48"/>
    <w:rsid w:val="0024214E"/>
    <w:rsid w:val="00242623"/>
    <w:rsid w:val="00242D39"/>
    <w:rsid w:val="002430A8"/>
    <w:rsid w:val="002431ED"/>
    <w:rsid w:val="002437AA"/>
    <w:rsid w:val="002448D6"/>
    <w:rsid w:val="00244B35"/>
    <w:rsid w:val="0024514D"/>
    <w:rsid w:val="002451A6"/>
    <w:rsid w:val="00245B3B"/>
    <w:rsid w:val="00246152"/>
    <w:rsid w:val="00246E31"/>
    <w:rsid w:val="002475CD"/>
    <w:rsid w:val="002479EE"/>
    <w:rsid w:val="00247A2B"/>
    <w:rsid w:val="002502D5"/>
    <w:rsid w:val="00250558"/>
    <w:rsid w:val="0025099C"/>
    <w:rsid w:val="00250C41"/>
    <w:rsid w:val="002511EF"/>
    <w:rsid w:val="00251891"/>
    <w:rsid w:val="00251FD2"/>
    <w:rsid w:val="002521FC"/>
    <w:rsid w:val="002536C1"/>
    <w:rsid w:val="00254B9C"/>
    <w:rsid w:val="002554DF"/>
    <w:rsid w:val="00255991"/>
    <w:rsid w:val="00255BA1"/>
    <w:rsid w:val="00255C2A"/>
    <w:rsid w:val="0025713A"/>
    <w:rsid w:val="00257454"/>
    <w:rsid w:val="0025795C"/>
    <w:rsid w:val="00260652"/>
    <w:rsid w:val="00260C43"/>
    <w:rsid w:val="00260C6F"/>
    <w:rsid w:val="00261F25"/>
    <w:rsid w:val="00263132"/>
    <w:rsid w:val="002633F4"/>
    <w:rsid w:val="002637BE"/>
    <w:rsid w:val="00263DE2"/>
    <w:rsid w:val="0026471E"/>
    <w:rsid w:val="0026482B"/>
    <w:rsid w:val="002648A9"/>
    <w:rsid w:val="00264924"/>
    <w:rsid w:val="00264A54"/>
    <w:rsid w:val="0026536F"/>
    <w:rsid w:val="0026553C"/>
    <w:rsid w:val="002659A7"/>
    <w:rsid w:val="002659EF"/>
    <w:rsid w:val="00265EBE"/>
    <w:rsid w:val="002666AE"/>
    <w:rsid w:val="00266FD1"/>
    <w:rsid w:val="00267DD5"/>
    <w:rsid w:val="0027052B"/>
    <w:rsid w:val="0027057B"/>
    <w:rsid w:val="00270ACA"/>
    <w:rsid w:val="002718B3"/>
    <w:rsid w:val="00272297"/>
    <w:rsid w:val="00272B6F"/>
    <w:rsid w:val="002732ED"/>
    <w:rsid w:val="002736FB"/>
    <w:rsid w:val="00273A9F"/>
    <w:rsid w:val="00273FD5"/>
    <w:rsid w:val="00274089"/>
    <w:rsid w:val="00274A0A"/>
    <w:rsid w:val="00275E95"/>
    <w:rsid w:val="0027615D"/>
    <w:rsid w:val="00276E95"/>
    <w:rsid w:val="00277593"/>
    <w:rsid w:val="00277839"/>
    <w:rsid w:val="0028044D"/>
    <w:rsid w:val="00280918"/>
    <w:rsid w:val="00282AF6"/>
    <w:rsid w:val="0028345A"/>
    <w:rsid w:val="002849E3"/>
    <w:rsid w:val="00284A55"/>
    <w:rsid w:val="00284F02"/>
    <w:rsid w:val="002853E9"/>
    <w:rsid w:val="00285CCC"/>
    <w:rsid w:val="00285FC0"/>
    <w:rsid w:val="00286127"/>
    <w:rsid w:val="00286178"/>
    <w:rsid w:val="002868C2"/>
    <w:rsid w:val="00287085"/>
    <w:rsid w:val="002870D1"/>
    <w:rsid w:val="00287201"/>
    <w:rsid w:val="00287350"/>
    <w:rsid w:val="00290150"/>
    <w:rsid w:val="002904AC"/>
    <w:rsid w:val="0029063B"/>
    <w:rsid w:val="00290AF9"/>
    <w:rsid w:val="00290BFF"/>
    <w:rsid w:val="002915C8"/>
    <w:rsid w:val="00291CF7"/>
    <w:rsid w:val="00291D33"/>
    <w:rsid w:val="0029269F"/>
    <w:rsid w:val="002926E6"/>
    <w:rsid w:val="00292FC5"/>
    <w:rsid w:val="002937B5"/>
    <w:rsid w:val="002937F6"/>
    <w:rsid w:val="002943D0"/>
    <w:rsid w:val="00294794"/>
    <w:rsid w:val="002951CA"/>
    <w:rsid w:val="00295BB7"/>
    <w:rsid w:val="00295E69"/>
    <w:rsid w:val="002967CF"/>
    <w:rsid w:val="00296D56"/>
    <w:rsid w:val="00297788"/>
    <w:rsid w:val="002A0133"/>
    <w:rsid w:val="002A0D6E"/>
    <w:rsid w:val="002A0DFB"/>
    <w:rsid w:val="002A18D3"/>
    <w:rsid w:val="002A1BC9"/>
    <w:rsid w:val="002A20A7"/>
    <w:rsid w:val="002A22D6"/>
    <w:rsid w:val="002A2C54"/>
    <w:rsid w:val="002A3C00"/>
    <w:rsid w:val="002A3ED3"/>
    <w:rsid w:val="002A4058"/>
    <w:rsid w:val="002A484B"/>
    <w:rsid w:val="002A5421"/>
    <w:rsid w:val="002A5D82"/>
    <w:rsid w:val="002A6227"/>
    <w:rsid w:val="002A64A6"/>
    <w:rsid w:val="002A6546"/>
    <w:rsid w:val="002A6842"/>
    <w:rsid w:val="002A68AC"/>
    <w:rsid w:val="002A7EEC"/>
    <w:rsid w:val="002B058A"/>
    <w:rsid w:val="002B0B7E"/>
    <w:rsid w:val="002B0F9B"/>
    <w:rsid w:val="002B0FAC"/>
    <w:rsid w:val="002B1614"/>
    <w:rsid w:val="002B1EBF"/>
    <w:rsid w:val="002B202F"/>
    <w:rsid w:val="002B21DD"/>
    <w:rsid w:val="002B2B8B"/>
    <w:rsid w:val="002B34D9"/>
    <w:rsid w:val="002B3981"/>
    <w:rsid w:val="002B3DF7"/>
    <w:rsid w:val="002B3F2F"/>
    <w:rsid w:val="002B429F"/>
    <w:rsid w:val="002B470B"/>
    <w:rsid w:val="002B4A45"/>
    <w:rsid w:val="002B6549"/>
    <w:rsid w:val="002B657E"/>
    <w:rsid w:val="002B7461"/>
    <w:rsid w:val="002B7F6E"/>
    <w:rsid w:val="002C030E"/>
    <w:rsid w:val="002C0354"/>
    <w:rsid w:val="002C09CD"/>
    <w:rsid w:val="002C259B"/>
    <w:rsid w:val="002C2A8A"/>
    <w:rsid w:val="002C3028"/>
    <w:rsid w:val="002C3209"/>
    <w:rsid w:val="002C3899"/>
    <w:rsid w:val="002C3CCE"/>
    <w:rsid w:val="002C3F04"/>
    <w:rsid w:val="002C3F34"/>
    <w:rsid w:val="002C40B9"/>
    <w:rsid w:val="002C4221"/>
    <w:rsid w:val="002C45B1"/>
    <w:rsid w:val="002C4739"/>
    <w:rsid w:val="002C47D4"/>
    <w:rsid w:val="002C4B8C"/>
    <w:rsid w:val="002C578F"/>
    <w:rsid w:val="002C5F5F"/>
    <w:rsid w:val="002C7250"/>
    <w:rsid w:val="002C7E9A"/>
    <w:rsid w:val="002D0752"/>
    <w:rsid w:val="002D0F38"/>
    <w:rsid w:val="002D1188"/>
    <w:rsid w:val="002D1686"/>
    <w:rsid w:val="002D1EDD"/>
    <w:rsid w:val="002D2E03"/>
    <w:rsid w:val="002D2E73"/>
    <w:rsid w:val="002D3544"/>
    <w:rsid w:val="002D38D6"/>
    <w:rsid w:val="002D4484"/>
    <w:rsid w:val="002D4ABB"/>
    <w:rsid w:val="002D5830"/>
    <w:rsid w:val="002D6400"/>
    <w:rsid w:val="002D6624"/>
    <w:rsid w:val="002D6FEF"/>
    <w:rsid w:val="002D7108"/>
    <w:rsid w:val="002D764E"/>
    <w:rsid w:val="002D77E3"/>
    <w:rsid w:val="002E004A"/>
    <w:rsid w:val="002E0C39"/>
    <w:rsid w:val="002E0FBE"/>
    <w:rsid w:val="002E14B1"/>
    <w:rsid w:val="002E2064"/>
    <w:rsid w:val="002E21FE"/>
    <w:rsid w:val="002E24C9"/>
    <w:rsid w:val="002E25D4"/>
    <w:rsid w:val="002E509D"/>
    <w:rsid w:val="002E58A4"/>
    <w:rsid w:val="002E7312"/>
    <w:rsid w:val="002E7595"/>
    <w:rsid w:val="002E75D4"/>
    <w:rsid w:val="002E772F"/>
    <w:rsid w:val="002E7798"/>
    <w:rsid w:val="002E78BD"/>
    <w:rsid w:val="002E791C"/>
    <w:rsid w:val="002E7A33"/>
    <w:rsid w:val="002E7B0E"/>
    <w:rsid w:val="002E7CF0"/>
    <w:rsid w:val="002F01C6"/>
    <w:rsid w:val="002F037C"/>
    <w:rsid w:val="002F03F5"/>
    <w:rsid w:val="002F076A"/>
    <w:rsid w:val="002F10A9"/>
    <w:rsid w:val="002F20B5"/>
    <w:rsid w:val="002F22F1"/>
    <w:rsid w:val="002F2859"/>
    <w:rsid w:val="002F2EF1"/>
    <w:rsid w:val="002F3AD6"/>
    <w:rsid w:val="002F3C7C"/>
    <w:rsid w:val="002F407C"/>
    <w:rsid w:val="002F4209"/>
    <w:rsid w:val="002F4911"/>
    <w:rsid w:val="002F4CE9"/>
    <w:rsid w:val="002F57CA"/>
    <w:rsid w:val="002F5939"/>
    <w:rsid w:val="002F5E39"/>
    <w:rsid w:val="002F691F"/>
    <w:rsid w:val="002F6C3D"/>
    <w:rsid w:val="002F6E3C"/>
    <w:rsid w:val="002F7359"/>
    <w:rsid w:val="002F7D18"/>
    <w:rsid w:val="002F7D1E"/>
    <w:rsid w:val="002F7F1D"/>
    <w:rsid w:val="00300236"/>
    <w:rsid w:val="003008D9"/>
    <w:rsid w:val="0030117D"/>
    <w:rsid w:val="003016CD"/>
    <w:rsid w:val="00301BA6"/>
    <w:rsid w:val="00301F30"/>
    <w:rsid w:val="00302023"/>
    <w:rsid w:val="00302397"/>
    <w:rsid w:val="003024C2"/>
    <w:rsid w:val="003025C4"/>
    <w:rsid w:val="00303371"/>
    <w:rsid w:val="00303C87"/>
    <w:rsid w:val="003051B7"/>
    <w:rsid w:val="00305412"/>
    <w:rsid w:val="00305F9F"/>
    <w:rsid w:val="00306821"/>
    <w:rsid w:val="003070CF"/>
    <w:rsid w:val="003108E5"/>
    <w:rsid w:val="00310BD9"/>
    <w:rsid w:val="003120CB"/>
    <w:rsid w:val="00312269"/>
    <w:rsid w:val="003124B7"/>
    <w:rsid w:val="00312927"/>
    <w:rsid w:val="00312C08"/>
    <w:rsid w:val="0031306A"/>
    <w:rsid w:val="0031342E"/>
    <w:rsid w:val="00313EAC"/>
    <w:rsid w:val="0031412D"/>
    <w:rsid w:val="00314761"/>
    <w:rsid w:val="00315321"/>
    <w:rsid w:val="003157EB"/>
    <w:rsid w:val="00315EA0"/>
    <w:rsid w:val="00315EC4"/>
    <w:rsid w:val="00315F4E"/>
    <w:rsid w:val="003172CA"/>
    <w:rsid w:val="00320153"/>
    <w:rsid w:val="00320367"/>
    <w:rsid w:val="0032106D"/>
    <w:rsid w:val="00321279"/>
    <w:rsid w:val="00322322"/>
    <w:rsid w:val="00322677"/>
    <w:rsid w:val="00322871"/>
    <w:rsid w:val="00322BE8"/>
    <w:rsid w:val="00322C49"/>
    <w:rsid w:val="003235F4"/>
    <w:rsid w:val="00323918"/>
    <w:rsid w:val="00323CD7"/>
    <w:rsid w:val="0032477A"/>
    <w:rsid w:val="00324837"/>
    <w:rsid w:val="003249AE"/>
    <w:rsid w:val="00325329"/>
    <w:rsid w:val="00325EDE"/>
    <w:rsid w:val="00326FB3"/>
    <w:rsid w:val="003309E8"/>
    <w:rsid w:val="003312E2"/>
    <w:rsid w:val="003316D4"/>
    <w:rsid w:val="00331AA1"/>
    <w:rsid w:val="00331FBF"/>
    <w:rsid w:val="00332582"/>
    <w:rsid w:val="00333822"/>
    <w:rsid w:val="00333EC4"/>
    <w:rsid w:val="003342DA"/>
    <w:rsid w:val="00334A7B"/>
    <w:rsid w:val="003355A1"/>
    <w:rsid w:val="00336715"/>
    <w:rsid w:val="00336849"/>
    <w:rsid w:val="00336E04"/>
    <w:rsid w:val="00337111"/>
    <w:rsid w:val="003372BD"/>
    <w:rsid w:val="00337494"/>
    <w:rsid w:val="0034077A"/>
    <w:rsid w:val="00340795"/>
    <w:rsid w:val="00340DFD"/>
    <w:rsid w:val="0034125F"/>
    <w:rsid w:val="00341E15"/>
    <w:rsid w:val="00342B2A"/>
    <w:rsid w:val="00342E6C"/>
    <w:rsid w:val="00343A9F"/>
    <w:rsid w:val="00343C62"/>
    <w:rsid w:val="00344954"/>
    <w:rsid w:val="00344C5B"/>
    <w:rsid w:val="00345AB4"/>
    <w:rsid w:val="00345C93"/>
    <w:rsid w:val="003461E3"/>
    <w:rsid w:val="00346690"/>
    <w:rsid w:val="00346699"/>
    <w:rsid w:val="00350CD7"/>
    <w:rsid w:val="00351623"/>
    <w:rsid w:val="003519EC"/>
    <w:rsid w:val="00351FC7"/>
    <w:rsid w:val="0035217D"/>
    <w:rsid w:val="0035228C"/>
    <w:rsid w:val="00352A95"/>
    <w:rsid w:val="00352B3D"/>
    <w:rsid w:val="00353170"/>
    <w:rsid w:val="00353596"/>
    <w:rsid w:val="00356657"/>
    <w:rsid w:val="003569B2"/>
    <w:rsid w:val="00356A11"/>
    <w:rsid w:val="0035738D"/>
    <w:rsid w:val="0035782F"/>
    <w:rsid w:val="00360C17"/>
    <w:rsid w:val="00360F75"/>
    <w:rsid w:val="0036121C"/>
    <w:rsid w:val="00361AB4"/>
    <w:rsid w:val="003621C6"/>
    <w:rsid w:val="003622B8"/>
    <w:rsid w:val="003622D3"/>
    <w:rsid w:val="00362367"/>
    <w:rsid w:val="0036250E"/>
    <w:rsid w:val="00363621"/>
    <w:rsid w:val="003650F4"/>
    <w:rsid w:val="00365144"/>
    <w:rsid w:val="00365CC2"/>
    <w:rsid w:val="00365F38"/>
    <w:rsid w:val="003661F8"/>
    <w:rsid w:val="0036625A"/>
    <w:rsid w:val="00366B76"/>
    <w:rsid w:val="00366E64"/>
    <w:rsid w:val="0036704E"/>
    <w:rsid w:val="00367239"/>
    <w:rsid w:val="00367441"/>
    <w:rsid w:val="00370A1F"/>
    <w:rsid w:val="00370BBD"/>
    <w:rsid w:val="003717E6"/>
    <w:rsid w:val="00371BB3"/>
    <w:rsid w:val="00371C0B"/>
    <w:rsid w:val="003725FC"/>
    <w:rsid w:val="00373051"/>
    <w:rsid w:val="00373B8F"/>
    <w:rsid w:val="0037446E"/>
    <w:rsid w:val="003752B3"/>
    <w:rsid w:val="00375FA8"/>
    <w:rsid w:val="00376A68"/>
    <w:rsid w:val="00376BD8"/>
    <w:rsid w:val="00376D95"/>
    <w:rsid w:val="00377819"/>
    <w:rsid w:val="00377FBB"/>
    <w:rsid w:val="00380261"/>
    <w:rsid w:val="0038078D"/>
    <w:rsid w:val="003812CB"/>
    <w:rsid w:val="0038159A"/>
    <w:rsid w:val="00381B32"/>
    <w:rsid w:val="0038222B"/>
    <w:rsid w:val="00382838"/>
    <w:rsid w:val="0038312E"/>
    <w:rsid w:val="0038361E"/>
    <w:rsid w:val="003843EC"/>
    <w:rsid w:val="00384B49"/>
    <w:rsid w:val="003850DC"/>
    <w:rsid w:val="00385140"/>
    <w:rsid w:val="0038563B"/>
    <w:rsid w:val="00385735"/>
    <w:rsid w:val="003858FB"/>
    <w:rsid w:val="003868DB"/>
    <w:rsid w:val="00386BF8"/>
    <w:rsid w:val="00386F1C"/>
    <w:rsid w:val="00386FD3"/>
    <w:rsid w:val="00387ACF"/>
    <w:rsid w:val="0039167D"/>
    <w:rsid w:val="003929AF"/>
    <w:rsid w:val="00392B22"/>
    <w:rsid w:val="003934CF"/>
    <w:rsid w:val="00393A72"/>
    <w:rsid w:val="00394F9C"/>
    <w:rsid w:val="00395586"/>
    <w:rsid w:val="00395C67"/>
    <w:rsid w:val="003962EA"/>
    <w:rsid w:val="003969F0"/>
    <w:rsid w:val="003972E8"/>
    <w:rsid w:val="00397825"/>
    <w:rsid w:val="00397DAB"/>
    <w:rsid w:val="003A067C"/>
    <w:rsid w:val="003A1046"/>
    <w:rsid w:val="003A1073"/>
    <w:rsid w:val="003A16FC"/>
    <w:rsid w:val="003A193D"/>
    <w:rsid w:val="003A1D59"/>
    <w:rsid w:val="003A1EBF"/>
    <w:rsid w:val="003A27ED"/>
    <w:rsid w:val="003A304E"/>
    <w:rsid w:val="003A30E2"/>
    <w:rsid w:val="003A35E6"/>
    <w:rsid w:val="003A4041"/>
    <w:rsid w:val="003A461C"/>
    <w:rsid w:val="003A4830"/>
    <w:rsid w:val="003A4C15"/>
    <w:rsid w:val="003A4C39"/>
    <w:rsid w:val="003A4FCD"/>
    <w:rsid w:val="003A4FD1"/>
    <w:rsid w:val="003A63D0"/>
    <w:rsid w:val="003A6DDF"/>
    <w:rsid w:val="003A706C"/>
    <w:rsid w:val="003A7561"/>
    <w:rsid w:val="003B0239"/>
    <w:rsid w:val="003B0944"/>
    <w:rsid w:val="003B0C48"/>
    <w:rsid w:val="003B1593"/>
    <w:rsid w:val="003B1963"/>
    <w:rsid w:val="003B2205"/>
    <w:rsid w:val="003B36E9"/>
    <w:rsid w:val="003B3E71"/>
    <w:rsid w:val="003B4016"/>
    <w:rsid w:val="003B421F"/>
    <w:rsid w:val="003B4381"/>
    <w:rsid w:val="003B48C1"/>
    <w:rsid w:val="003B4ADF"/>
    <w:rsid w:val="003B54E8"/>
    <w:rsid w:val="003B55DA"/>
    <w:rsid w:val="003B62F2"/>
    <w:rsid w:val="003B6B15"/>
    <w:rsid w:val="003B7495"/>
    <w:rsid w:val="003B7A3F"/>
    <w:rsid w:val="003C03F7"/>
    <w:rsid w:val="003C05DD"/>
    <w:rsid w:val="003C0BD3"/>
    <w:rsid w:val="003C1043"/>
    <w:rsid w:val="003C122C"/>
    <w:rsid w:val="003C1A30"/>
    <w:rsid w:val="003C231D"/>
    <w:rsid w:val="003C36B1"/>
    <w:rsid w:val="003C36B4"/>
    <w:rsid w:val="003C3803"/>
    <w:rsid w:val="003C3A0E"/>
    <w:rsid w:val="003C446C"/>
    <w:rsid w:val="003C4E3C"/>
    <w:rsid w:val="003C4EDB"/>
    <w:rsid w:val="003C5378"/>
    <w:rsid w:val="003C6779"/>
    <w:rsid w:val="003C6894"/>
    <w:rsid w:val="003C6AE3"/>
    <w:rsid w:val="003C6CAD"/>
    <w:rsid w:val="003C6E27"/>
    <w:rsid w:val="003C7454"/>
    <w:rsid w:val="003C76DF"/>
    <w:rsid w:val="003C7CEE"/>
    <w:rsid w:val="003D0661"/>
    <w:rsid w:val="003D0914"/>
    <w:rsid w:val="003D0A25"/>
    <w:rsid w:val="003D140D"/>
    <w:rsid w:val="003D1904"/>
    <w:rsid w:val="003D2532"/>
    <w:rsid w:val="003D2998"/>
    <w:rsid w:val="003D2E29"/>
    <w:rsid w:val="003D2F0A"/>
    <w:rsid w:val="003D3697"/>
    <w:rsid w:val="003D3891"/>
    <w:rsid w:val="003D3FC3"/>
    <w:rsid w:val="003D4041"/>
    <w:rsid w:val="003D4820"/>
    <w:rsid w:val="003D5D84"/>
    <w:rsid w:val="003D60CD"/>
    <w:rsid w:val="003D63A3"/>
    <w:rsid w:val="003D7A89"/>
    <w:rsid w:val="003E071D"/>
    <w:rsid w:val="003E0C4A"/>
    <w:rsid w:val="003E0F4F"/>
    <w:rsid w:val="003E16B7"/>
    <w:rsid w:val="003E1724"/>
    <w:rsid w:val="003E18AC"/>
    <w:rsid w:val="003E2018"/>
    <w:rsid w:val="003E210B"/>
    <w:rsid w:val="003E2185"/>
    <w:rsid w:val="003E22F9"/>
    <w:rsid w:val="003E2A12"/>
    <w:rsid w:val="003E2FAC"/>
    <w:rsid w:val="003E3384"/>
    <w:rsid w:val="003E39A7"/>
    <w:rsid w:val="003E3B68"/>
    <w:rsid w:val="003E3BD2"/>
    <w:rsid w:val="003E3BF9"/>
    <w:rsid w:val="003E400D"/>
    <w:rsid w:val="003E4328"/>
    <w:rsid w:val="003E441A"/>
    <w:rsid w:val="003E4B35"/>
    <w:rsid w:val="003E548E"/>
    <w:rsid w:val="003E5DD2"/>
    <w:rsid w:val="003E6A21"/>
    <w:rsid w:val="003E6C1F"/>
    <w:rsid w:val="003E6DCB"/>
    <w:rsid w:val="003E70DF"/>
    <w:rsid w:val="003E74A4"/>
    <w:rsid w:val="003E7743"/>
    <w:rsid w:val="003E7875"/>
    <w:rsid w:val="003E787B"/>
    <w:rsid w:val="003E79A3"/>
    <w:rsid w:val="003E7C64"/>
    <w:rsid w:val="003E7CC2"/>
    <w:rsid w:val="003F13A0"/>
    <w:rsid w:val="003F1834"/>
    <w:rsid w:val="003F1BC4"/>
    <w:rsid w:val="003F1C39"/>
    <w:rsid w:val="003F1E8A"/>
    <w:rsid w:val="003F2032"/>
    <w:rsid w:val="003F21FC"/>
    <w:rsid w:val="003F2334"/>
    <w:rsid w:val="003F28C7"/>
    <w:rsid w:val="003F2E40"/>
    <w:rsid w:val="003F2F6A"/>
    <w:rsid w:val="003F3922"/>
    <w:rsid w:val="003F3D86"/>
    <w:rsid w:val="003F43A5"/>
    <w:rsid w:val="003F4B0F"/>
    <w:rsid w:val="003F4B7C"/>
    <w:rsid w:val="003F4E3C"/>
    <w:rsid w:val="003F5777"/>
    <w:rsid w:val="003F6931"/>
    <w:rsid w:val="003F6CFE"/>
    <w:rsid w:val="003F6F6B"/>
    <w:rsid w:val="003F7942"/>
    <w:rsid w:val="003F7B83"/>
    <w:rsid w:val="003F7BD1"/>
    <w:rsid w:val="004006C9"/>
    <w:rsid w:val="00400EAA"/>
    <w:rsid w:val="00401779"/>
    <w:rsid w:val="00401FAE"/>
    <w:rsid w:val="004027AF"/>
    <w:rsid w:val="00403523"/>
    <w:rsid w:val="00403D22"/>
    <w:rsid w:val="004047FC"/>
    <w:rsid w:val="004048E4"/>
    <w:rsid w:val="0040494A"/>
    <w:rsid w:val="0040497D"/>
    <w:rsid w:val="004055B5"/>
    <w:rsid w:val="004058CF"/>
    <w:rsid w:val="0040679E"/>
    <w:rsid w:val="004105C8"/>
    <w:rsid w:val="0041170C"/>
    <w:rsid w:val="00411A6B"/>
    <w:rsid w:val="00413F43"/>
    <w:rsid w:val="00413F49"/>
    <w:rsid w:val="00414222"/>
    <w:rsid w:val="004144C4"/>
    <w:rsid w:val="004148E1"/>
    <w:rsid w:val="00414CFA"/>
    <w:rsid w:val="00414D4E"/>
    <w:rsid w:val="00414E9F"/>
    <w:rsid w:val="0041560E"/>
    <w:rsid w:val="0041575C"/>
    <w:rsid w:val="00415DA2"/>
    <w:rsid w:val="00415E04"/>
    <w:rsid w:val="00415F29"/>
    <w:rsid w:val="00415F8A"/>
    <w:rsid w:val="00415FDE"/>
    <w:rsid w:val="004168B3"/>
    <w:rsid w:val="00416BC6"/>
    <w:rsid w:val="00416D41"/>
    <w:rsid w:val="00416FB3"/>
    <w:rsid w:val="00417267"/>
    <w:rsid w:val="0041729A"/>
    <w:rsid w:val="004177DD"/>
    <w:rsid w:val="00417811"/>
    <w:rsid w:val="00417CFF"/>
    <w:rsid w:val="00417ED7"/>
    <w:rsid w:val="0042096A"/>
    <w:rsid w:val="00420BE9"/>
    <w:rsid w:val="004211D8"/>
    <w:rsid w:val="00421D91"/>
    <w:rsid w:val="004229CC"/>
    <w:rsid w:val="00423504"/>
    <w:rsid w:val="004235F4"/>
    <w:rsid w:val="004236BE"/>
    <w:rsid w:val="00423AD8"/>
    <w:rsid w:val="00424C85"/>
    <w:rsid w:val="00424DF8"/>
    <w:rsid w:val="00425E9A"/>
    <w:rsid w:val="004260BD"/>
    <w:rsid w:val="0042623B"/>
    <w:rsid w:val="004262AF"/>
    <w:rsid w:val="00427021"/>
    <w:rsid w:val="0042731F"/>
    <w:rsid w:val="004275D5"/>
    <w:rsid w:val="0042766E"/>
    <w:rsid w:val="00427D80"/>
    <w:rsid w:val="0043012F"/>
    <w:rsid w:val="004305D2"/>
    <w:rsid w:val="00430F1F"/>
    <w:rsid w:val="004313F5"/>
    <w:rsid w:val="0043158D"/>
    <w:rsid w:val="00431645"/>
    <w:rsid w:val="00431FB4"/>
    <w:rsid w:val="00432263"/>
    <w:rsid w:val="004326EA"/>
    <w:rsid w:val="0043382E"/>
    <w:rsid w:val="00434A58"/>
    <w:rsid w:val="00434C67"/>
    <w:rsid w:val="00434CA6"/>
    <w:rsid w:val="004350EC"/>
    <w:rsid w:val="00436317"/>
    <w:rsid w:val="00440130"/>
    <w:rsid w:val="00440436"/>
    <w:rsid w:val="00440712"/>
    <w:rsid w:val="00440D2E"/>
    <w:rsid w:val="00440FEC"/>
    <w:rsid w:val="00442AB0"/>
    <w:rsid w:val="00442D45"/>
    <w:rsid w:val="00442EE3"/>
    <w:rsid w:val="00443756"/>
    <w:rsid w:val="0044434C"/>
    <w:rsid w:val="0044456B"/>
    <w:rsid w:val="00445008"/>
    <w:rsid w:val="00445A0E"/>
    <w:rsid w:val="00445BBB"/>
    <w:rsid w:val="00446940"/>
    <w:rsid w:val="00446DC7"/>
    <w:rsid w:val="00447907"/>
    <w:rsid w:val="00447B55"/>
    <w:rsid w:val="00447BD1"/>
    <w:rsid w:val="00450719"/>
    <w:rsid w:val="004507F3"/>
    <w:rsid w:val="00450A7E"/>
    <w:rsid w:val="00450AF4"/>
    <w:rsid w:val="00451476"/>
    <w:rsid w:val="00451EBA"/>
    <w:rsid w:val="004520B2"/>
    <w:rsid w:val="0045224F"/>
    <w:rsid w:val="0045252D"/>
    <w:rsid w:val="004529B4"/>
    <w:rsid w:val="00453886"/>
    <w:rsid w:val="00455C5E"/>
    <w:rsid w:val="004570A0"/>
    <w:rsid w:val="004572BD"/>
    <w:rsid w:val="004577F4"/>
    <w:rsid w:val="004578C7"/>
    <w:rsid w:val="004579E2"/>
    <w:rsid w:val="00460E6B"/>
    <w:rsid w:val="00461A5F"/>
    <w:rsid w:val="00461B83"/>
    <w:rsid w:val="0046220E"/>
    <w:rsid w:val="004633A0"/>
    <w:rsid w:val="004635F5"/>
    <w:rsid w:val="004637C7"/>
    <w:rsid w:val="00464706"/>
    <w:rsid w:val="00464B1D"/>
    <w:rsid w:val="00464BAD"/>
    <w:rsid w:val="00464BD6"/>
    <w:rsid w:val="00464C9C"/>
    <w:rsid w:val="00464F99"/>
    <w:rsid w:val="00465200"/>
    <w:rsid w:val="00465439"/>
    <w:rsid w:val="004655C6"/>
    <w:rsid w:val="00465920"/>
    <w:rsid w:val="004661ED"/>
    <w:rsid w:val="004671C7"/>
    <w:rsid w:val="004679F1"/>
    <w:rsid w:val="00467C4D"/>
    <w:rsid w:val="00467CA8"/>
    <w:rsid w:val="00470C41"/>
    <w:rsid w:val="004711C0"/>
    <w:rsid w:val="004717D6"/>
    <w:rsid w:val="00472B33"/>
    <w:rsid w:val="00472F4D"/>
    <w:rsid w:val="00472FC5"/>
    <w:rsid w:val="00473042"/>
    <w:rsid w:val="00473099"/>
    <w:rsid w:val="004730BF"/>
    <w:rsid w:val="004733EE"/>
    <w:rsid w:val="004733F5"/>
    <w:rsid w:val="00473D95"/>
    <w:rsid w:val="00473FB9"/>
    <w:rsid w:val="0047439C"/>
    <w:rsid w:val="00474A24"/>
    <w:rsid w:val="00474DCB"/>
    <w:rsid w:val="0047535C"/>
    <w:rsid w:val="00475602"/>
    <w:rsid w:val="004758E7"/>
    <w:rsid w:val="004762EF"/>
    <w:rsid w:val="00476F11"/>
    <w:rsid w:val="004777C7"/>
    <w:rsid w:val="004778CB"/>
    <w:rsid w:val="00477C7D"/>
    <w:rsid w:val="004800B0"/>
    <w:rsid w:val="00480300"/>
    <w:rsid w:val="00480514"/>
    <w:rsid w:val="0048141F"/>
    <w:rsid w:val="00481D96"/>
    <w:rsid w:val="00482488"/>
    <w:rsid w:val="00482C33"/>
    <w:rsid w:val="004846C1"/>
    <w:rsid w:val="00484716"/>
    <w:rsid w:val="00484BE0"/>
    <w:rsid w:val="004850F6"/>
    <w:rsid w:val="00485870"/>
    <w:rsid w:val="004858D2"/>
    <w:rsid w:val="00485FE8"/>
    <w:rsid w:val="004862AC"/>
    <w:rsid w:val="00487C2E"/>
    <w:rsid w:val="00487ED9"/>
    <w:rsid w:val="00490D94"/>
    <w:rsid w:val="00491084"/>
    <w:rsid w:val="004911DE"/>
    <w:rsid w:val="0049148C"/>
    <w:rsid w:val="00491E3D"/>
    <w:rsid w:val="00492EB5"/>
    <w:rsid w:val="00493338"/>
    <w:rsid w:val="00493C67"/>
    <w:rsid w:val="00493CCA"/>
    <w:rsid w:val="00493EF1"/>
    <w:rsid w:val="00494049"/>
    <w:rsid w:val="004945F2"/>
    <w:rsid w:val="00494F77"/>
    <w:rsid w:val="0049591A"/>
    <w:rsid w:val="00496060"/>
    <w:rsid w:val="00497160"/>
    <w:rsid w:val="00497721"/>
    <w:rsid w:val="00497836"/>
    <w:rsid w:val="00497C37"/>
    <w:rsid w:val="004A003E"/>
    <w:rsid w:val="004A0229"/>
    <w:rsid w:val="004A02B7"/>
    <w:rsid w:val="004A050E"/>
    <w:rsid w:val="004A0535"/>
    <w:rsid w:val="004A0B0E"/>
    <w:rsid w:val="004A152B"/>
    <w:rsid w:val="004A1866"/>
    <w:rsid w:val="004A22F2"/>
    <w:rsid w:val="004A25B0"/>
    <w:rsid w:val="004A26C3"/>
    <w:rsid w:val="004A2916"/>
    <w:rsid w:val="004A2F62"/>
    <w:rsid w:val="004A33F9"/>
    <w:rsid w:val="004A35B5"/>
    <w:rsid w:val="004A35D2"/>
    <w:rsid w:val="004A37DD"/>
    <w:rsid w:val="004A38F0"/>
    <w:rsid w:val="004A39FE"/>
    <w:rsid w:val="004A4387"/>
    <w:rsid w:val="004A43D4"/>
    <w:rsid w:val="004A464D"/>
    <w:rsid w:val="004A59F6"/>
    <w:rsid w:val="004A5BF6"/>
    <w:rsid w:val="004A6036"/>
    <w:rsid w:val="004A66E0"/>
    <w:rsid w:val="004A6E91"/>
    <w:rsid w:val="004A71E4"/>
    <w:rsid w:val="004A72D3"/>
    <w:rsid w:val="004A7688"/>
    <w:rsid w:val="004B077F"/>
    <w:rsid w:val="004B0833"/>
    <w:rsid w:val="004B09D7"/>
    <w:rsid w:val="004B0B14"/>
    <w:rsid w:val="004B19FF"/>
    <w:rsid w:val="004B1AFD"/>
    <w:rsid w:val="004B1C03"/>
    <w:rsid w:val="004B2F00"/>
    <w:rsid w:val="004B44EF"/>
    <w:rsid w:val="004B4744"/>
    <w:rsid w:val="004B4840"/>
    <w:rsid w:val="004B4E9C"/>
    <w:rsid w:val="004B4EEE"/>
    <w:rsid w:val="004B5A6F"/>
    <w:rsid w:val="004B5B90"/>
    <w:rsid w:val="004B60C7"/>
    <w:rsid w:val="004B674F"/>
    <w:rsid w:val="004B6E31"/>
    <w:rsid w:val="004C0101"/>
    <w:rsid w:val="004C01B6"/>
    <w:rsid w:val="004C0712"/>
    <w:rsid w:val="004C0DCD"/>
    <w:rsid w:val="004C1D66"/>
    <w:rsid w:val="004C25AF"/>
    <w:rsid w:val="004C308F"/>
    <w:rsid w:val="004C31D5"/>
    <w:rsid w:val="004C31D7"/>
    <w:rsid w:val="004C3924"/>
    <w:rsid w:val="004C3C25"/>
    <w:rsid w:val="004C431F"/>
    <w:rsid w:val="004C46BC"/>
    <w:rsid w:val="004C495B"/>
    <w:rsid w:val="004C4AD2"/>
    <w:rsid w:val="004C6937"/>
    <w:rsid w:val="004C71C1"/>
    <w:rsid w:val="004C7A61"/>
    <w:rsid w:val="004C7C07"/>
    <w:rsid w:val="004D037A"/>
    <w:rsid w:val="004D0A36"/>
    <w:rsid w:val="004D13B2"/>
    <w:rsid w:val="004D1649"/>
    <w:rsid w:val="004D1C89"/>
    <w:rsid w:val="004D1F21"/>
    <w:rsid w:val="004D2193"/>
    <w:rsid w:val="004D24E5"/>
    <w:rsid w:val="004D32F0"/>
    <w:rsid w:val="004D3A39"/>
    <w:rsid w:val="004D3D02"/>
    <w:rsid w:val="004D4020"/>
    <w:rsid w:val="004D4251"/>
    <w:rsid w:val="004D468A"/>
    <w:rsid w:val="004D59D8"/>
    <w:rsid w:val="004D5DA1"/>
    <w:rsid w:val="004D66E9"/>
    <w:rsid w:val="004D6880"/>
    <w:rsid w:val="004D69A5"/>
    <w:rsid w:val="004D74E8"/>
    <w:rsid w:val="004E06B6"/>
    <w:rsid w:val="004E079D"/>
    <w:rsid w:val="004E1299"/>
    <w:rsid w:val="004E141B"/>
    <w:rsid w:val="004E150F"/>
    <w:rsid w:val="004E1B77"/>
    <w:rsid w:val="004E1DCA"/>
    <w:rsid w:val="004E22EE"/>
    <w:rsid w:val="004E23A1"/>
    <w:rsid w:val="004E30EE"/>
    <w:rsid w:val="004E3489"/>
    <w:rsid w:val="004E358A"/>
    <w:rsid w:val="004E36E3"/>
    <w:rsid w:val="004E3748"/>
    <w:rsid w:val="004E3AFA"/>
    <w:rsid w:val="004E3B22"/>
    <w:rsid w:val="004E3F46"/>
    <w:rsid w:val="004E422F"/>
    <w:rsid w:val="004E46A0"/>
    <w:rsid w:val="004E4A00"/>
    <w:rsid w:val="004E4B92"/>
    <w:rsid w:val="004E5046"/>
    <w:rsid w:val="004E52FD"/>
    <w:rsid w:val="004E5C83"/>
    <w:rsid w:val="004E6186"/>
    <w:rsid w:val="004E62DE"/>
    <w:rsid w:val="004E63E6"/>
    <w:rsid w:val="004E6588"/>
    <w:rsid w:val="004E67E4"/>
    <w:rsid w:val="004E72FD"/>
    <w:rsid w:val="004E77E4"/>
    <w:rsid w:val="004F04DF"/>
    <w:rsid w:val="004F054A"/>
    <w:rsid w:val="004F07D0"/>
    <w:rsid w:val="004F0ACC"/>
    <w:rsid w:val="004F1A4D"/>
    <w:rsid w:val="004F1EA8"/>
    <w:rsid w:val="004F2D46"/>
    <w:rsid w:val="004F2E39"/>
    <w:rsid w:val="004F3033"/>
    <w:rsid w:val="004F3D8D"/>
    <w:rsid w:val="004F3DD4"/>
    <w:rsid w:val="004F4335"/>
    <w:rsid w:val="004F450A"/>
    <w:rsid w:val="004F4DCE"/>
    <w:rsid w:val="004F5736"/>
    <w:rsid w:val="004F5978"/>
    <w:rsid w:val="004F5CF6"/>
    <w:rsid w:val="004F66F5"/>
    <w:rsid w:val="004F6AAB"/>
    <w:rsid w:val="00500015"/>
    <w:rsid w:val="00500810"/>
    <w:rsid w:val="005014C3"/>
    <w:rsid w:val="00501957"/>
    <w:rsid w:val="005023E8"/>
    <w:rsid w:val="00502A0A"/>
    <w:rsid w:val="00502A5F"/>
    <w:rsid w:val="00502EBF"/>
    <w:rsid w:val="0050336B"/>
    <w:rsid w:val="005034D1"/>
    <w:rsid w:val="00503B48"/>
    <w:rsid w:val="00503D99"/>
    <w:rsid w:val="00504148"/>
    <w:rsid w:val="00505B9F"/>
    <w:rsid w:val="00506E1B"/>
    <w:rsid w:val="005077BD"/>
    <w:rsid w:val="005078B5"/>
    <w:rsid w:val="00507C50"/>
    <w:rsid w:val="00507D5E"/>
    <w:rsid w:val="00510284"/>
    <w:rsid w:val="00510A0D"/>
    <w:rsid w:val="00510B4C"/>
    <w:rsid w:val="00510B6E"/>
    <w:rsid w:val="005116D8"/>
    <w:rsid w:val="00512493"/>
    <w:rsid w:val="00512882"/>
    <w:rsid w:val="00512F7E"/>
    <w:rsid w:val="0051330B"/>
    <w:rsid w:val="0051409B"/>
    <w:rsid w:val="00515535"/>
    <w:rsid w:val="00515A45"/>
    <w:rsid w:val="005160AA"/>
    <w:rsid w:val="0051684B"/>
    <w:rsid w:val="00517483"/>
    <w:rsid w:val="00517C16"/>
    <w:rsid w:val="00517C3A"/>
    <w:rsid w:val="00521BB8"/>
    <w:rsid w:val="00522381"/>
    <w:rsid w:val="00522E67"/>
    <w:rsid w:val="00524C49"/>
    <w:rsid w:val="005256F2"/>
    <w:rsid w:val="00526992"/>
    <w:rsid w:val="00526A41"/>
    <w:rsid w:val="00526B6F"/>
    <w:rsid w:val="00526B78"/>
    <w:rsid w:val="00527132"/>
    <w:rsid w:val="0052759E"/>
    <w:rsid w:val="00527767"/>
    <w:rsid w:val="00527BF4"/>
    <w:rsid w:val="0053025D"/>
    <w:rsid w:val="0053026D"/>
    <w:rsid w:val="005306C3"/>
    <w:rsid w:val="005307EB"/>
    <w:rsid w:val="00531AC4"/>
    <w:rsid w:val="00531FA2"/>
    <w:rsid w:val="00532471"/>
    <w:rsid w:val="005324BE"/>
    <w:rsid w:val="00532665"/>
    <w:rsid w:val="00533AC5"/>
    <w:rsid w:val="00534844"/>
    <w:rsid w:val="00534C7A"/>
    <w:rsid w:val="00534F6C"/>
    <w:rsid w:val="00535994"/>
    <w:rsid w:val="00535A5B"/>
    <w:rsid w:val="005361D9"/>
    <w:rsid w:val="0053646D"/>
    <w:rsid w:val="00537476"/>
    <w:rsid w:val="0054095D"/>
    <w:rsid w:val="00540A66"/>
    <w:rsid w:val="00540AAD"/>
    <w:rsid w:val="00542FDB"/>
    <w:rsid w:val="00543EC1"/>
    <w:rsid w:val="0054427F"/>
    <w:rsid w:val="00544E9A"/>
    <w:rsid w:val="00545B2C"/>
    <w:rsid w:val="005460E6"/>
    <w:rsid w:val="00546112"/>
    <w:rsid w:val="00546458"/>
    <w:rsid w:val="0054739B"/>
    <w:rsid w:val="0054745D"/>
    <w:rsid w:val="00547987"/>
    <w:rsid w:val="00547D9B"/>
    <w:rsid w:val="005500E9"/>
    <w:rsid w:val="0055087C"/>
    <w:rsid w:val="00551006"/>
    <w:rsid w:val="0055215C"/>
    <w:rsid w:val="00552297"/>
    <w:rsid w:val="005523D5"/>
    <w:rsid w:val="00552479"/>
    <w:rsid w:val="005525C0"/>
    <w:rsid w:val="00553098"/>
    <w:rsid w:val="00553413"/>
    <w:rsid w:val="00553988"/>
    <w:rsid w:val="00554CD4"/>
    <w:rsid w:val="00554FEF"/>
    <w:rsid w:val="005550B7"/>
    <w:rsid w:val="00555618"/>
    <w:rsid w:val="00555E3B"/>
    <w:rsid w:val="00556037"/>
    <w:rsid w:val="005564A3"/>
    <w:rsid w:val="00556F49"/>
    <w:rsid w:val="00557070"/>
    <w:rsid w:val="00557519"/>
    <w:rsid w:val="005579FF"/>
    <w:rsid w:val="00557FA6"/>
    <w:rsid w:val="00557FC6"/>
    <w:rsid w:val="00560E31"/>
    <w:rsid w:val="005615BA"/>
    <w:rsid w:val="005616E2"/>
    <w:rsid w:val="005617C9"/>
    <w:rsid w:val="0056191E"/>
    <w:rsid w:val="00563B98"/>
    <w:rsid w:val="00563C20"/>
    <w:rsid w:val="00564874"/>
    <w:rsid w:val="00564CBC"/>
    <w:rsid w:val="00564EA5"/>
    <w:rsid w:val="00565064"/>
    <w:rsid w:val="0056551D"/>
    <w:rsid w:val="00565AFB"/>
    <w:rsid w:val="0056607E"/>
    <w:rsid w:val="005660EE"/>
    <w:rsid w:val="0056645F"/>
    <w:rsid w:val="00566619"/>
    <w:rsid w:val="005668FC"/>
    <w:rsid w:val="00567DDF"/>
    <w:rsid w:val="0057014E"/>
    <w:rsid w:val="005712AD"/>
    <w:rsid w:val="005715A9"/>
    <w:rsid w:val="00572BB8"/>
    <w:rsid w:val="005734C9"/>
    <w:rsid w:val="0057368C"/>
    <w:rsid w:val="005738FB"/>
    <w:rsid w:val="0057472C"/>
    <w:rsid w:val="00575750"/>
    <w:rsid w:val="0057645A"/>
    <w:rsid w:val="005765AB"/>
    <w:rsid w:val="00577208"/>
    <w:rsid w:val="0058089B"/>
    <w:rsid w:val="00580BFE"/>
    <w:rsid w:val="0058165D"/>
    <w:rsid w:val="00581B23"/>
    <w:rsid w:val="00581E36"/>
    <w:rsid w:val="0058219C"/>
    <w:rsid w:val="00582E26"/>
    <w:rsid w:val="005833AA"/>
    <w:rsid w:val="005843F6"/>
    <w:rsid w:val="00584C9D"/>
    <w:rsid w:val="00585555"/>
    <w:rsid w:val="00585741"/>
    <w:rsid w:val="00585798"/>
    <w:rsid w:val="00585918"/>
    <w:rsid w:val="0058707F"/>
    <w:rsid w:val="00587D2F"/>
    <w:rsid w:val="00590115"/>
    <w:rsid w:val="0059014F"/>
    <w:rsid w:val="0059021C"/>
    <w:rsid w:val="00590889"/>
    <w:rsid w:val="00590AAF"/>
    <w:rsid w:val="00590FFB"/>
    <w:rsid w:val="005924DB"/>
    <w:rsid w:val="00592866"/>
    <w:rsid w:val="00592FB2"/>
    <w:rsid w:val="00593131"/>
    <w:rsid w:val="005931D3"/>
    <w:rsid w:val="005931FE"/>
    <w:rsid w:val="0059394E"/>
    <w:rsid w:val="00593F26"/>
    <w:rsid w:val="00594058"/>
    <w:rsid w:val="00594D2E"/>
    <w:rsid w:val="00594FB6"/>
    <w:rsid w:val="00595721"/>
    <w:rsid w:val="0059575A"/>
    <w:rsid w:val="0059576E"/>
    <w:rsid w:val="0059641C"/>
    <w:rsid w:val="00596AF5"/>
    <w:rsid w:val="00596B0E"/>
    <w:rsid w:val="00596E52"/>
    <w:rsid w:val="00597242"/>
    <w:rsid w:val="00597C3A"/>
    <w:rsid w:val="00597F8E"/>
    <w:rsid w:val="005A0771"/>
    <w:rsid w:val="005A1569"/>
    <w:rsid w:val="005A1B7C"/>
    <w:rsid w:val="005A1B9C"/>
    <w:rsid w:val="005A1CEF"/>
    <w:rsid w:val="005A26EC"/>
    <w:rsid w:val="005A28AB"/>
    <w:rsid w:val="005A303B"/>
    <w:rsid w:val="005A31A0"/>
    <w:rsid w:val="005A321A"/>
    <w:rsid w:val="005A33DC"/>
    <w:rsid w:val="005A4047"/>
    <w:rsid w:val="005A4A9D"/>
    <w:rsid w:val="005A55D1"/>
    <w:rsid w:val="005A55E9"/>
    <w:rsid w:val="005A5874"/>
    <w:rsid w:val="005A5B9D"/>
    <w:rsid w:val="005A5D3D"/>
    <w:rsid w:val="005A5D95"/>
    <w:rsid w:val="005A5F32"/>
    <w:rsid w:val="005A66E8"/>
    <w:rsid w:val="005A68F5"/>
    <w:rsid w:val="005A733A"/>
    <w:rsid w:val="005A7508"/>
    <w:rsid w:val="005A75FE"/>
    <w:rsid w:val="005B0072"/>
    <w:rsid w:val="005B017B"/>
    <w:rsid w:val="005B03C8"/>
    <w:rsid w:val="005B03CB"/>
    <w:rsid w:val="005B0732"/>
    <w:rsid w:val="005B0ED0"/>
    <w:rsid w:val="005B1F9E"/>
    <w:rsid w:val="005B2601"/>
    <w:rsid w:val="005B2B1D"/>
    <w:rsid w:val="005B2EE2"/>
    <w:rsid w:val="005B32BA"/>
    <w:rsid w:val="005B38A0"/>
    <w:rsid w:val="005B468A"/>
    <w:rsid w:val="005B491C"/>
    <w:rsid w:val="005B4DBF"/>
    <w:rsid w:val="005B59AE"/>
    <w:rsid w:val="005B5DE2"/>
    <w:rsid w:val="005B5FC2"/>
    <w:rsid w:val="005B6748"/>
    <w:rsid w:val="005B674C"/>
    <w:rsid w:val="005B72B0"/>
    <w:rsid w:val="005B74BE"/>
    <w:rsid w:val="005B764A"/>
    <w:rsid w:val="005B7D52"/>
    <w:rsid w:val="005C058C"/>
    <w:rsid w:val="005C0F23"/>
    <w:rsid w:val="005C11D4"/>
    <w:rsid w:val="005C2014"/>
    <w:rsid w:val="005C2A51"/>
    <w:rsid w:val="005C2A82"/>
    <w:rsid w:val="005C3224"/>
    <w:rsid w:val="005C33BC"/>
    <w:rsid w:val="005C3A60"/>
    <w:rsid w:val="005C50B9"/>
    <w:rsid w:val="005C547D"/>
    <w:rsid w:val="005C587C"/>
    <w:rsid w:val="005C5963"/>
    <w:rsid w:val="005C5A53"/>
    <w:rsid w:val="005C6DEC"/>
    <w:rsid w:val="005C7561"/>
    <w:rsid w:val="005D02FA"/>
    <w:rsid w:val="005D08EF"/>
    <w:rsid w:val="005D0C66"/>
    <w:rsid w:val="005D197B"/>
    <w:rsid w:val="005D1E57"/>
    <w:rsid w:val="005D1FC1"/>
    <w:rsid w:val="005D2F57"/>
    <w:rsid w:val="005D34F6"/>
    <w:rsid w:val="005D3FA4"/>
    <w:rsid w:val="005D42A2"/>
    <w:rsid w:val="005D4C46"/>
    <w:rsid w:val="005D4F1A"/>
    <w:rsid w:val="005D5BF4"/>
    <w:rsid w:val="005D6231"/>
    <w:rsid w:val="005D6C73"/>
    <w:rsid w:val="005D6D8F"/>
    <w:rsid w:val="005D75E5"/>
    <w:rsid w:val="005E0061"/>
    <w:rsid w:val="005E03F2"/>
    <w:rsid w:val="005E0CEC"/>
    <w:rsid w:val="005E1127"/>
    <w:rsid w:val="005E17DF"/>
    <w:rsid w:val="005E1884"/>
    <w:rsid w:val="005E1BDB"/>
    <w:rsid w:val="005E2642"/>
    <w:rsid w:val="005E2E70"/>
    <w:rsid w:val="005E306C"/>
    <w:rsid w:val="005E36BC"/>
    <w:rsid w:val="005E3C95"/>
    <w:rsid w:val="005E44C4"/>
    <w:rsid w:val="005E4B3C"/>
    <w:rsid w:val="005E5437"/>
    <w:rsid w:val="005E5672"/>
    <w:rsid w:val="005E6881"/>
    <w:rsid w:val="005E7047"/>
    <w:rsid w:val="005E7219"/>
    <w:rsid w:val="005F0280"/>
    <w:rsid w:val="005F04AA"/>
    <w:rsid w:val="005F0AF8"/>
    <w:rsid w:val="005F0DD3"/>
    <w:rsid w:val="005F24EC"/>
    <w:rsid w:val="005F326A"/>
    <w:rsid w:val="005F3323"/>
    <w:rsid w:val="005F373A"/>
    <w:rsid w:val="005F380C"/>
    <w:rsid w:val="005F3BDF"/>
    <w:rsid w:val="005F40B8"/>
    <w:rsid w:val="005F43FB"/>
    <w:rsid w:val="005F452F"/>
    <w:rsid w:val="005F485A"/>
    <w:rsid w:val="005F4A52"/>
    <w:rsid w:val="005F4BE6"/>
    <w:rsid w:val="005F4F87"/>
    <w:rsid w:val="005F5551"/>
    <w:rsid w:val="005F5C19"/>
    <w:rsid w:val="005F5FEC"/>
    <w:rsid w:val="005F6837"/>
    <w:rsid w:val="005F6B0E"/>
    <w:rsid w:val="005F760E"/>
    <w:rsid w:val="005F7B1D"/>
    <w:rsid w:val="005F7B6E"/>
    <w:rsid w:val="006008A4"/>
    <w:rsid w:val="00601271"/>
    <w:rsid w:val="00601318"/>
    <w:rsid w:val="006014E8"/>
    <w:rsid w:val="006019BB"/>
    <w:rsid w:val="00601BD0"/>
    <w:rsid w:val="00601C18"/>
    <w:rsid w:val="00601EF9"/>
    <w:rsid w:val="0060222A"/>
    <w:rsid w:val="006026B1"/>
    <w:rsid w:val="006027BE"/>
    <w:rsid w:val="00602F48"/>
    <w:rsid w:val="00603DCE"/>
    <w:rsid w:val="0060433F"/>
    <w:rsid w:val="006051EA"/>
    <w:rsid w:val="0060595D"/>
    <w:rsid w:val="00606356"/>
    <w:rsid w:val="00606A62"/>
    <w:rsid w:val="00606B43"/>
    <w:rsid w:val="006074F8"/>
    <w:rsid w:val="00607F4D"/>
    <w:rsid w:val="00610C0D"/>
    <w:rsid w:val="00610C21"/>
    <w:rsid w:val="00610FD6"/>
    <w:rsid w:val="006115EC"/>
    <w:rsid w:val="00611907"/>
    <w:rsid w:val="006119B5"/>
    <w:rsid w:val="00613116"/>
    <w:rsid w:val="006134B9"/>
    <w:rsid w:val="0061353D"/>
    <w:rsid w:val="00614367"/>
    <w:rsid w:val="00614543"/>
    <w:rsid w:val="00616001"/>
    <w:rsid w:val="006166D5"/>
    <w:rsid w:val="00620069"/>
    <w:rsid w:val="00620125"/>
    <w:rsid w:val="006202A6"/>
    <w:rsid w:val="0062054B"/>
    <w:rsid w:val="0062132B"/>
    <w:rsid w:val="0062157F"/>
    <w:rsid w:val="00621846"/>
    <w:rsid w:val="00621C4E"/>
    <w:rsid w:val="0062263C"/>
    <w:rsid w:val="00623F4D"/>
    <w:rsid w:val="006240BB"/>
    <w:rsid w:val="0062453A"/>
    <w:rsid w:val="00624634"/>
    <w:rsid w:val="006247D4"/>
    <w:rsid w:val="00624B43"/>
    <w:rsid w:val="00624C87"/>
    <w:rsid w:val="00624EAE"/>
    <w:rsid w:val="00624F30"/>
    <w:rsid w:val="00626E06"/>
    <w:rsid w:val="006271CC"/>
    <w:rsid w:val="006272E9"/>
    <w:rsid w:val="00627821"/>
    <w:rsid w:val="00627D67"/>
    <w:rsid w:val="00627F14"/>
    <w:rsid w:val="006302D6"/>
    <w:rsid w:val="006305D7"/>
    <w:rsid w:val="0063163A"/>
    <w:rsid w:val="00631B49"/>
    <w:rsid w:val="00633A01"/>
    <w:rsid w:val="00633B97"/>
    <w:rsid w:val="00633EBF"/>
    <w:rsid w:val="00634084"/>
    <w:rsid w:val="006341F7"/>
    <w:rsid w:val="00635014"/>
    <w:rsid w:val="006351EC"/>
    <w:rsid w:val="0063528D"/>
    <w:rsid w:val="00635803"/>
    <w:rsid w:val="0063623D"/>
    <w:rsid w:val="006369CE"/>
    <w:rsid w:val="00636C5D"/>
    <w:rsid w:val="00637870"/>
    <w:rsid w:val="0064017A"/>
    <w:rsid w:val="00640346"/>
    <w:rsid w:val="0064061C"/>
    <w:rsid w:val="00640726"/>
    <w:rsid w:val="00640F89"/>
    <w:rsid w:val="006411CA"/>
    <w:rsid w:val="00641487"/>
    <w:rsid w:val="006423CA"/>
    <w:rsid w:val="00643A7E"/>
    <w:rsid w:val="00644030"/>
    <w:rsid w:val="006442C8"/>
    <w:rsid w:val="0064495E"/>
    <w:rsid w:val="00645D9A"/>
    <w:rsid w:val="00646D53"/>
    <w:rsid w:val="00646EDB"/>
    <w:rsid w:val="006470F6"/>
    <w:rsid w:val="006476D8"/>
    <w:rsid w:val="00647B77"/>
    <w:rsid w:val="00647E73"/>
    <w:rsid w:val="00651ADF"/>
    <w:rsid w:val="00652C5A"/>
    <w:rsid w:val="00653119"/>
    <w:rsid w:val="00653929"/>
    <w:rsid w:val="0065397D"/>
    <w:rsid w:val="00654612"/>
    <w:rsid w:val="0065535C"/>
    <w:rsid w:val="00655D5D"/>
    <w:rsid w:val="00656184"/>
    <w:rsid w:val="00656955"/>
    <w:rsid w:val="00657F01"/>
    <w:rsid w:val="00657F8B"/>
    <w:rsid w:val="006613BA"/>
    <w:rsid w:val="006619C8"/>
    <w:rsid w:val="006628BF"/>
    <w:rsid w:val="00663A58"/>
    <w:rsid w:val="00664170"/>
    <w:rsid w:val="006655D5"/>
    <w:rsid w:val="00667AF1"/>
    <w:rsid w:val="0067032D"/>
    <w:rsid w:val="006704B8"/>
    <w:rsid w:val="006714AF"/>
    <w:rsid w:val="00671710"/>
    <w:rsid w:val="00671EEB"/>
    <w:rsid w:val="0067204C"/>
    <w:rsid w:val="0067275C"/>
    <w:rsid w:val="0067297B"/>
    <w:rsid w:val="00673347"/>
    <w:rsid w:val="00673414"/>
    <w:rsid w:val="00673469"/>
    <w:rsid w:val="0067426A"/>
    <w:rsid w:val="00674B22"/>
    <w:rsid w:val="00676079"/>
    <w:rsid w:val="00676577"/>
    <w:rsid w:val="00676ECD"/>
    <w:rsid w:val="00677578"/>
    <w:rsid w:val="00677D0A"/>
    <w:rsid w:val="00677DD0"/>
    <w:rsid w:val="00677F18"/>
    <w:rsid w:val="006800FB"/>
    <w:rsid w:val="0068175F"/>
    <w:rsid w:val="0068185F"/>
    <w:rsid w:val="00681BC6"/>
    <w:rsid w:val="00682A4C"/>
    <w:rsid w:val="00682D26"/>
    <w:rsid w:val="00683724"/>
    <w:rsid w:val="00683B30"/>
    <w:rsid w:val="006841B7"/>
    <w:rsid w:val="00685542"/>
    <w:rsid w:val="006858B8"/>
    <w:rsid w:val="00685935"/>
    <w:rsid w:val="00685B9D"/>
    <w:rsid w:val="00686FF6"/>
    <w:rsid w:val="00687D36"/>
    <w:rsid w:val="006906A0"/>
    <w:rsid w:val="00691244"/>
    <w:rsid w:val="00691284"/>
    <w:rsid w:val="00691596"/>
    <w:rsid w:val="006919E6"/>
    <w:rsid w:val="00691C7F"/>
    <w:rsid w:val="006921D1"/>
    <w:rsid w:val="0069364E"/>
    <w:rsid w:val="006938F6"/>
    <w:rsid w:val="0069476A"/>
    <w:rsid w:val="00694D98"/>
    <w:rsid w:val="00694ED9"/>
    <w:rsid w:val="00695739"/>
    <w:rsid w:val="006957EC"/>
    <w:rsid w:val="0069618C"/>
    <w:rsid w:val="00696784"/>
    <w:rsid w:val="006974AD"/>
    <w:rsid w:val="00697534"/>
    <w:rsid w:val="00697713"/>
    <w:rsid w:val="006A01CF"/>
    <w:rsid w:val="006A0DFA"/>
    <w:rsid w:val="006A115E"/>
    <w:rsid w:val="006A183B"/>
    <w:rsid w:val="006A1A6C"/>
    <w:rsid w:val="006A2942"/>
    <w:rsid w:val="006A2C16"/>
    <w:rsid w:val="006A2E4F"/>
    <w:rsid w:val="006A2EEA"/>
    <w:rsid w:val="006A3F92"/>
    <w:rsid w:val="006A41A6"/>
    <w:rsid w:val="006A5470"/>
    <w:rsid w:val="006A5A86"/>
    <w:rsid w:val="006A60DD"/>
    <w:rsid w:val="006A61A4"/>
    <w:rsid w:val="006A631C"/>
    <w:rsid w:val="006A654E"/>
    <w:rsid w:val="006A679C"/>
    <w:rsid w:val="006A6AD0"/>
    <w:rsid w:val="006A6F60"/>
    <w:rsid w:val="006A7924"/>
    <w:rsid w:val="006A7D00"/>
    <w:rsid w:val="006B074C"/>
    <w:rsid w:val="006B1129"/>
    <w:rsid w:val="006B1374"/>
    <w:rsid w:val="006B21E7"/>
    <w:rsid w:val="006B242F"/>
    <w:rsid w:val="006B2FBC"/>
    <w:rsid w:val="006B3234"/>
    <w:rsid w:val="006B3B84"/>
    <w:rsid w:val="006B49D1"/>
    <w:rsid w:val="006B4CFE"/>
    <w:rsid w:val="006B4E7C"/>
    <w:rsid w:val="006B549D"/>
    <w:rsid w:val="006B5B5B"/>
    <w:rsid w:val="006B5D8C"/>
    <w:rsid w:val="006B6DD4"/>
    <w:rsid w:val="006B72D4"/>
    <w:rsid w:val="006C11CC"/>
    <w:rsid w:val="006C1AEB"/>
    <w:rsid w:val="006C1DBB"/>
    <w:rsid w:val="006C1FF4"/>
    <w:rsid w:val="006C2758"/>
    <w:rsid w:val="006C3EF5"/>
    <w:rsid w:val="006C45A9"/>
    <w:rsid w:val="006C53C5"/>
    <w:rsid w:val="006C556E"/>
    <w:rsid w:val="006C57FE"/>
    <w:rsid w:val="006C5AF3"/>
    <w:rsid w:val="006C5C38"/>
    <w:rsid w:val="006C5F43"/>
    <w:rsid w:val="006C75F5"/>
    <w:rsid w:val="006D0DE5"/>
    <w:rsid w:val="006D121F"/>
    <w:rsid w:val="006D152F"/>
    <w:rsid w:val="006D1AF1"/>
    <w:rsid w:val="006D1C6E"/>
    <w:rsid w:val="006D1E99"/>
    <w:rsid w:val="006D1EDC"/>
    <w:rsid w:val="006D2851"/>
    <w:rsid w:val="006D299E"/>
    <w:rsid w:val="006D2F9A"/>
    <w:rsid w:val="006D2FD4"/>
    <w:rsid w:val="006D333B"/>
    <w:rsid w:val="006D363B"/>
    <w:rsid w:val="006D36D3"/>
    <w:rsid w:val="006D45F5"/>
    <w:rsid w:val="006D4725"/>
    <w:rsid w:val="006D4F69"/>
    <w:rsid w:val="006D703A"/>
    <w:rsid w:val="006D794B"/>
    <w:rsid w:val="006D7BF0"/>
    <w:rsid w:val="006D7F05"/>
    <w:rsid w:val="006E0047"/>
    <w:rsid w:val="006E0483"/>
    <w:rsid w:val="006E0599"/>
    <w:rsid w:val="006E12D1"/>
    <w:rsid w:val="006E12F9"/>
    <w:rsid w:val="006E1481"/>
    <w:rsid w:val="006E18ED"/>
    <w:rsid w:val="006E1B5A"/>
    <w:rsid w:val="006E2FAB"/>
    <w:rsid w:val="006E304C"/>
    <w:rsid w:val="006E304E"/>
    <w:rsid w:val="006E49AB"/>
    <w:rsid w:val="006E4B63"/>
    <w:rsid w:val="006E59C8"/>
    <w:rsid w:val="006E641F"/>
    <w:rsid w:val="006E6EF4"/>
    <w:rsid w:val="006E72F6"/>
    <w:rsid w:val="006E7645"/>
    <w:rsid w:val="006E7F19"/>
    <w:rsid w:val="006F00AC"/>
    <w:rsid w:val="006F06E4"/>
    <w:rsid w:val="006F0B0D"/>
    <w:rsid w:val="006F0BD8"/>
    <w:rsid w:val="006F0C14"/>
    <w:rsid w:val="006F0DE8"/>
    <w:rsid w:val="006F1812"/>
    <w:rsid w:val="006F1E22"/>
    <w:rsid w:val="006F1F52"/>
    <w:rsid w:val="006F298A"/>
    <w:rsid w:val="006F29AB"/>
    <w:rsid w:val="006F2E79"/>
    <w:rsid w:val="006F2F7A"/>
    <w:rsid w:val="006F3B83"/>
    <w:rsid w:val="006F417B"/>
    <w:rsid w:val="006F4E0D"/>
    <w:rsid w:val="006F4E33"/>
    <w:rsid w:val="006F53E3"/>
    <w:rsid w:val="006F5666"/>
    <w:rsid w:val="006F5870"/>
    <w:rsid w:val="006F5A26"/>
    <w:rsid w:val="006F5EC9"/>
    <w:rsid w:val="006F6341"/>
    <w:rsid w:val="006F67CF"/>
    <w:rsid w:val="006F6935"/>
    <w:rsid w:val="006F6C27"/>
    <w:rsid w:val="006F7B41"/>
    <w:rsid w:val="00700F08"/>
    <w:rsid w:val="00701660"/>
    <w:rsid w:val="00701736"/>
    <w:rsid w:val="00702B5D"/>
    <w:rsid w:val="00703DB8"/>
    <w:rsid w:val="00703ED2"/>
    <w:rsid w:val="00703F17"/>
    <w:rsid w:val="00704448"/>
    <w:rsid w:val="007048D8"/>
    <w:rsid w:val="0070519A"/>
    <w:rsid w:val="007057EB"/>
    <w:rsid w:val="00705820"/>
    <w:rsid w:val="00705C51"/>
    <w:rsid w:val="00705C5C"/>
    <w:rsid w:val="00705CBD"/>
    <w:rsid w:val="00705CBF"/>
    <w:rsid w:val="007063E9"/>
    <w:rsid w:val="0070655C"/>
    <w:rsid w:val="00706831"/>
    <w:rsid w:val="00706B23"/>
    <w:rsid w:val="007079CC"/>
    <w:rsid w:val="00707B8D"/>
    <w:rsid w:val="0071005F"/>
    <w:rsid w:val="00710627"/>
    <w:rsid w:val="00710AE0"/>
    <w:rsid w:val="00710AF0"/>
    <w:rsid w:val="00712962"/>
    <w:rsid w:val="00712DF7"/>
    <w:rsid w:val="00712EFF"/>
    <w:rsid w:val="0071317C"/>
    <w:rsid w:val="007134FB"/>
    <w:rsid w:val="00713636"/>
    <w:rsid w:val="00714B8C"/>
    <w:rsid w:val="0071523F"/>
    <w:rsid w:val="00715245"/>
    <w:rsid w:val="0071532F"/>
    <w:rsid w:val="00715A93"/>
    <w:rsid w:val="007164D3"/>
    <w:rsid w:val="0071675D"/>
    <w:rsid w:val="00716879"/>
    <w:rsid w:val="007168E2"/>
    <w:rsid w:val="00716A2D"/>
    <w:rsid w:val="00716E0E"/>
    <w:rsid w:val="00716FAA"/>
    <w:rsid w:val="00717981"/>
    <w:rsid w:val="00720CD6"/>
    <w:rsid w:val="007219C3"/>
    <w:rsid w:val="007220DE"/>
    <w:rsid w:val="00722759"/>
    <w:rsid w:val="00722EB7"/>
    <w:rsid w:val="0072350A"/>
    <w:rsid w:val="00724132"/>
    <w:rsid w:val="00724239"/>
    <w:rsid w:val="00724556"/>
    <w:rsid w:val="007250C4"/>
    <w:rsid w:val="00726B27"/>
    <w:rsid w:val="00726BB5"/>
    <w:rsid w:val="00730417"/>
    <w:rsid w:val="0073071D"/>
    <w:rsid w:val="00732924"/>
    <w:rsid w:val="00732942"/>
    <w:rsid w:val="0073313E"/>
    <w:rsid w:val="007342DF"/>
    <w:rsid w:val="0073455A"/>
    <w:rsid w:val="00734FCC"/>
    <w:rsid w:val="00735227"/>
    <w:rsid w:val="00735B2D"/>
    <w:rsid w:val="00735CF5"/>
    <w:rsid w:val="007366E9"/>
    <w:rsid w:val="007367A9"/>
    <w:rsid w:val="00736D44"/>
    <w:rsid w:val="00736E8A"/>
    <w:rsid w:val="0073788D"/>
    <w:rsid w:val="0074063A"/>
    <w:rsid w:val="007416B6"/>
    <w:rsid w:val="00741B71"/>
    <w:rsid w:val="00742AA4"/>
    <w:rsid w:val="00742DB6"/>
    <w:rsid w:val="00743624"/>
    <w:rsid w:val="00743902"/>
    <w:rsid w:val="00743BA1"/>
    <w:rsid w:val="00744515"/>
    <w:rsid w:val="00744FD2"/>
    <w:rsid w:val="00745F1E"/>
    <w:rsid w:val="0074653E"/>
    <w:rsid w:val="00746BEB"/>
    <w:rsid w:val="00746E2B"/>
    <w:rsid w:val="007475C0"/>
    <w:rsid w:val="00747941"/>
    <w:rsid w:val="00747FDB"/>
    <w:rsid w:val="00750213"/>
    <w:rsid w:val="0075090C"/>
    <w:rsid w:val="00750EF0"/>
    <w:rsid w:val="00750FEF"/>
    <w:rsid w:val="00751066"/>
    <w:rsid w:val="0075122E"/>
    <w:rsid w:val="007515FE"/>
    <w:rsid w:val="007518CF"/>
    <w:rsid w:val="00751B7B"/>
    <w:rsid w:val="00753C3D"/>
    <w:rsid w:val="00754759"/>
    <w:rsid w:val="0075541B"/>
    <w:rsid w:val="0075681C"/>
    <w:rsid w:val="0075784C"/>
    <w:rsid w:val="00757C74"/>
    <w:rsid w:val="007601D0"/>
    <w:rsid w:val="00760399"/>
    <w:rsid w:val="00760631"/>
    <w:rsid w:val="00760B78"/>
    <w:rsid w:val="0076109D"/>
    <w:rsid w:val="007612FE"/>
    <w:rsid w:val="007613D2"/>
    <w:rsid w:val="007621E1"/>
    <w:rsid w:val="00762408"/>
    <w:rsid w:val="0076267A"/>
    <w:rsid w:val="0076293A"/>
    <w:rsid w:val="007633AE"/>
    <w:rsid w:val="00764065"/>
    <w:rsid w:val="0076466A"/>
    <w:rsid w:val="00764D79"/>
    <w:rsid w:val="00765ACC"/>
    <w:rsid w:val="00765B02"/>
    <w:rsid w:val="00765EE2"/>
    <w:rsid w:val="00766496"/>
    <w:rsid w:val="00766926"/>
    <w:rsid w:val="00766C10"/>
    <w:rsid w:val="007670E3"/>
    <w:rsid w:val="00767107"/>
    <w:rsid w:val="0076768F"/>
    <w:rsid w:val="00767AA7"/>
    <w:rsid w:val="00770B39"/>
    <w:rsid w:val="00770FA9"/>
    <w:rsid w:val="00771388"/>
    <w:rsid w:val="007717FD"/>
    <w:rsid w:val="00771CE4"/>
    <w:rsid w:val="007724A3"/>
    <w:rsid w:val="00772ADB"/>
    <w:rsid w:val="0077388D"/>
    <w:rsid w:val="007738A8"/>
    <w:rsid w:val="00773BFD"/>
    <w:rsid w:val="00773F34"/>
    <w:rsid w:val="007743B3"/>
    <w:rsid w:val="00774490"/>
    <w:rsid w:val="00774576"/>
    <w:rsid w:val="00775477"/>
    <w:rsid w:val="00776666"/>
    <w:rsid w:val="00776F83"/>
    <w:rsid w:val="0077700A"/>
    <w:rsid w:val="007773B1"/>
    <w:rsid w:val="007776FF"/>
    <w:rsid w:val="00777D69"/>
    <w:rsid w:val="007818F3"/>
    <w:rsid w:val="007819FF"/>
    <w:rsid w:val="0078205B"/>
    <w:rsid w:val="00782093"/>
    <w:rsid w:val="00782225"/>
    <w:rsid w:val="007823E9"/>
    <w:rsid w:val="00782C8E"/>
    <w:rsid w:val="007838A8"/>
    <w:rsid w:val="00783AAA"/>
    <w:rsid w:val="00783DA2"/>
    <w:rsid w:val="007846E0"/>
    <w:rsid w:val="007846F3"/>
    <w:rsid w:val="00784A4C"/>
    <w:rsid w:val="00784BC6"/>
    <w:rsid w:val="00784E4B"/>
    <w:rsid w:val="00784FBC"/>
    <w:rsid w:val="0078523D"/>
    <w:rsid w:val="00785691"/>
    <w:rsid w:val="00785D90"/>
    <w:rsid w:val="00786A95"/>
    <w:rsid w:val="00787D9B"/>
    <w:rsid w:val="00791694"/>
    <w:rsid w:val="00791A06"/>
    <w:rsid w:val="007924EA"/>
    <w:rsid w:val="0079258B"/>
    <w:rsid w:val="0079291D"/>
    <w:rsid w:val="007931DF"/>
    <w:rsid w:val="0079322F"/>
    <w:rsid w:val="00794785"/>
    <w:rsid w:val="00794871"/>
    <w:rsid w:val="007965FF"/>
    <w:rsid w:val="007972FD"/>
    <w:rsid w:val="007974E7"/>
    <w:rsid w:val="007A00DE"/>
    <w:rsid w:val="007A0172"/>
    <w:rsid w:val="007A07CF"/>
    <w:rsid w:val="007A0843"/>
    <w:rsid w:val="007A18E9"/>
    <w:rsid w:val="007A198E"/>
    <w:rsid w:val="007A23D6"/>
    <w:rsid w:val="007A2458"/>
    <w:rsid w:val="007A2511"/>
    <w:rsid w:val="007A260E"/>
    <w:rsid w:val="007A2ADB"/>
    <w:rsid w:val="007A2BDC"/>
    <w:rsid w:val="007A309C"/>
    <w:rsid w:val="007A371B"/>
    <w:rsid w:val="007A42FA"/>
    <w:rsid w:val="007A43FD"/>
    <w:rsid w:val="007A4D4C"/>
    <w:rsid w:val="007A4DD6"/>
    <w:rsid w:val="007A5323"/>
    <w:rsid w:val="007A5CB9"/>
    <w:rsid w:val="007A6291"/>
    <w:rsid w:val="007A69DD"/>
    <w:rsid w:val="007A6CA2"/>
    <w:rsid w:val="007A6E17"/>
    <w:rsid w:val="007A7682"/>
    <w:rsid w:val="007A7693"/>
    <w:rsid w:val="007B08E7"/>
    <w:rsid w:val="007B0C69"/>
    <w:rsid w:val="007B0E64"/>
    <w:rsid w:val="007B1262"/>
    <w:rsid w:val="007B151A"/>
    <w:rsid w:val="007B21FC"/>
    <w:rsid w:val="007B24FD"/>
    <w:rsid w:val="007B2739"/>
    <w:rsid w:val="007B3C13"/>
    <w:rsid w:val="007B41EE"/>
    <w:rsid w:val="007B4448"/>
    <w:rsid w:val="007B49FA"/>
    <w:rsid w:val="007B4DA9"/>
    <w:rsid w:val="007B503C"/>
    <w:rsid w:val="007B55C3"/>
    <w:rsid w:val="007B584C"/>
    <w:rsid w:val="007B605B"/>
    <w:rsid w:val="007B6A40"/>
    <w:rsid w:val="007B6B07"/>
    <w:rsid w:val="007B6CF8"/>
    <w:rsid w:val="007B6D43"/>
    <w:rsid w:val="007B6E0A"/>
    <w:rsid w:val="007B7172"/>
    <w:rsid w:val="007B749A"/>
    <w:rsid w:val="007B7522"/>
    <w:rsid w:val="007B7C6E"/>
    <w:rsid w:val="007C0D53"/>
    <w:rsid w:val="007C1577"/>
    <w:rsid w:val="007C2F3B"/>
    <w:rsid w:val="007C360A"/>
    <w:rsid w:val="007C3C6D"/>
    <w:rsid w:val="007C3DBA"/>
    <w:rsid w:val="007C5658"/>
    <w:rsid w:val="007C58A8"/>
    <w:rsid w:val="007C5DF4"/>
    <w:rsid w:val="007C61A0"/>
    <w:rsid w:val="007C65CD"/>
    <w:rsid w:val="007C671F"/>
    <w:rsid w:val="007C6E6F"/>
    <w:rsid w:val="007D05A1"/>
    <w:rsid w:val="007D1BC8"/>
    <w:rsid w:val="007D1C83"/>
    <w:rsid w:val="007D20E8"/>
    <w:rsid w:val="007D2B5C"/>
    <w:rsid w:val="007D41FB"/>
    <w:rsid w:val="007D44D7"/>
    <w:rsid w:val="007D4D99"/>
    <w:rsid w:val="007D50AD"/>
    <w:rsid w:val="007D55DD"/>
    <w:rsid w:val="007D5645"/>
    <w:rsid w:val="007D5B94"/>
    <w:rsid w:val="007D621A"/>
    <w:rsid w:val="007D6A04"/>
    <w:rsid w:val="007D707C"/>
    <w:rsid w:val="007D7B68"/>
    <w:rsid w:val="007E058A"/>
    <w:rsid w:val="007E0C76"/>
    <w:rsid w:val="007E1907"/>
    <w:rsid w:val="007E19EA"/>
    <w:rsid w:val="007E1FBE"/>
    <w:rsid w:val="007E2887"/>
    <w:rsid w:val="007E2C87"/>
    <w:rsid w:val="007E3151"/>
    <w:rsid w:val="007E3194"/>
    <w:rsid w:val="007E3EA8"/>
    <w:rsid w:val="007E44FB"/>
    <w:rsid w:val="007E4E54"/>
    <w:rsid w:val="007E5278"/>
    <w:rsid w:val="007E58A6"/>
    <w:rsid w:val="007E5C07"/>
    <w:rsid w:val="007E5D71"/>
    <w:rsid w:val="007E633F"/>
    <w:rsid w:val="007E63BB"/>
    <w:rsid w:val="007E7042"/>
    <w:rsid w:val="007E716F"/>
    <w:rsid w:val="007E749C"/>
    <w:rsid w:val="007E7E3A"/>
    <w:rsid w:val="007F0066"/>
    <w:rsid w:val="007F066D"/>
    <w:rsid w:val="007F08C3"/>
    <w:rsid w:val="007F0F76"/>
    <w:rsid w:val="007F14BB"/>
    <w:rsid w:val="007F1B5C"/>
    <w:rsid w:val="007F2AD5"/>
    <w:rsid w:val="007F36EC"/>
    <w:rsid w:val="007F3A15"/>
    <w:rsid w:val="007F409D"/>
    <w:rsid w:val="007F4210"/>
    <w:rsid w:val="007F4871"/>
    <w:rsid w:val="007F4E6E"/>
    <w:rsid w:val="007F5742"/>
    <w:rsid w:val="007F58DA"/>
    <w:rsid w:val="007F596E"/>
    <w:rsid w:val="007F62BF"/>
    <w:rsid w:val="007F75E0"/>
    <w:rsid w:val="007F7634"/>
    <w:rsid w:val="007F7F10"/>
    <w:rsid w:val="00800AF1"/>
    <w:rsid w:val="00800DBA"/>
    <w:rsid w:val="008010E2"/>
    <w:rsid w:val="00801257"/>
    <w:rsid w:val="00801544"/>
    <w:rsid w:val="00801E48"/>
    <w:rsid w:val="0080213D"/>
    <w:rsid w:val="00802300"/>
    <w:rsid w:val="00802D93"/>
    <w:rsid w:val="008033C8"/>
    <w:rsid w:val="0080361C"/>
    <w:rsid w:val="0080389F"/>
    <w:rsid w:val="00803B0A"/>
    <w:rsid w:val="00803BEA"/>
    <w:rsid w:val="00803C39"/>
    <w:rsid w:val="00803CFD"/>
    <w:rsid w:val="00804998"/>
    <w:rsid w:val="00804B7A"/>
    <w:rsid w:val="00804DED"/>
    <w:rsid w:val="00805248"/>
    <w:rsid w:val="00805B96"/>
    <w:rsid w:val="008061B7"/>
    <w:rsid w:val="008066B3"/>
    <w:rsid w:val="00807726"/>
    <w:rsid w:val="00807EF0"/>
    <w:rsid w:val="008101A0"/>
    <w:rsid w:val="008105BE"/>
    <w:rsid w:val="008105F0"/>
    <w:rsid w:val="008107E3"/>
    <w:rsid w:val="00810879"/>
    <w:rsid w:val="008115A5"/>
    <w:rsid w:val="00811CBD"/>
    <w:rsid w:val="00811D46"/>
    <w:rsid w:val="00811D9C"/>
    <w:rsid w:val="00811F8E"/>
    <w:rsid w:val="008120AC"/>
    <w:rsid w:val="00812A69"/>
    <w:rsid w:val="00812B7C"/>
    <w:rsid w:val="00812FA8"/>
    <w:rsid w:val="00813B3B"/>
    <w:rsid w:val="0081415D"/>
    <w:rsid w:val="00814648"/>
    <w:rsid w:val="00814A7A"/>
    <w:rsid w:val="008158D9"/>
    <w:rsid w:val="0081743C"/>
    <w:rsid w:val="0081748E"/>
    <w:rsid w:val="00817534"/>
    <w:rsid w:val="00817B7E"/>
    <w:rsid w:val="00817D97"/>
    <w:rsid w:val="00820120"/>
    <w:rsid w:val="00820229"/>
    <w:rsid w:val="008203FA"/>
    <w:rsid w:val="0082199C"/>
    <w:rsid w:val="00821BA8"/>
    <w:rsid w:val="00822448"/>
    <w:rsid w:val="0082252B"/>
    <w:rsid w:val="00822ABE"/>
    <w:rsid w:val="008233C9"/>
    <w:rsid w:val="008238AD"/>
    <w:rsid w:val="00823C35"/>
    <w:rsid w:val="00823E06"/>
    <w:rsid w:val="00824429"/>
    <w:rsid w:val="008244D1"/>
    <w:rsid w:val="008248A3"/>
    <w:rsid w:val="0082587A"/>
    <w:rsid w:val="00825E9D"/>
    <w:rsid w:val="008263D0"/>
    <w:rsid w:val="00826835"/>
    <w:rsid w:val="008275B9"/>
    <w:rsid w:val="00827F51"/>
    <w:rsid w:val="008303D0"/>
    <w:rsid w:val="00830A93"/>
    <w:rsid w:val="0083104E"/>
    <w:rsid w:val="00831A88"/>
    <w:rsid w:val="00831BF0"/>
    <w:rsid w:val="00832877"/>
    <w:rsid w:val="00833E56"/>
    <w:rsid w:val="00834363"/>
    <w:rsid w:val="008343BE"/>
    <w:rsid w:val="0083579D"/>
    <w:rsid w:val="008358E0"/>
    <w:rsid w:val="008360D6"/>
    <w:rsid w:val="00836C28"/>
    <w:rsid w:val="00836D4A"/>
    <w:rsid w:val="008374D7"/>
    <w:rsid w:val="00837B4D"/>
    <w:rsid w:val="00837E39"/>
    <w:rsid w:val="00837EB7"/>
    <w:rsid w:val="00840081"/>
    <w:rsid w:val="00840528"/>
    <w:rsid w:val="00840641"/>
    <w:rsid w:val="00840D01"/>
    <w:rsid w:val="00840FB4"/>
    <w:rsid w:val="008410B2"/>
    <w:rsid w:val="008412D3"/>
    <w:rsid w:val="008417F2"/>
    <w:rsid w:val="00842AD9"/>
    <w:rsid w:val="00842EB3"/>
    <w:rsid w:val="008430EA"/>
    <w:rsid w:val="00843A52"/>
    <w:rsid w:val="00843B10"/>
    <w:rsid w:val="00843C28"/>
    <w:rsid w:val="00844343"/>
    <w:rsid w:val="00844B3F"/>
    <w:rsid w:val="00845141"/>
    <w:rsid w:val="008464CA"/>
    <w:rsid w:val="008500A0"/>
    <w:rsid w:val="0085021A"/>
    <w:rsid w:val="00850352"/>
    <w:rsid w:val="0085064A"/>
    <w:rsid w:val="00850FFB"/>
    <w:rsid w:val="00852387"/>
    <w:rsid w:val="008524E5"/>
    <w:rsid w:val="0085254D"/>
    <w:rsid w:val="00852790"/>
    <w:rsid w:val="00853066"/>
    <w:rsid w:val="008530FC"/>
    <w:rsid w:val="0085351C"/>
    <w:rsid w:val="008536CC"/>
    <w:rsid w:val="00853BEC"/>
    <w:rsid w:val="00854119"/>
    <w:rsid w:val="008549CA"/>
    <w:rsid w:val="008556C3"/>
    <w:rsid w:val="0085606C"/>
    <w:rsid w:val="00856184"/>
    <w:rsid w:val="0085687C"/>
    <w:rsid w:val="00856DD4"/>
    <w:rsid w:val="00856F4A"/>
    <w:rsid w:val="00857581"/>
    <w:rsid w:val="0085787F"/>
    <w:rsid w:val="00857E97"/>
    <w:rsid w:val="0086080D"/>
    <w:rsid w:val="00861C08"/>
    <w:rsid w:val="008622C4"/>
    <w:rsid w:val="008627BF"/>
    <w:rsid w:val="00862AC7"/>
    <w:rsid w:val="008631CB"/>
    <w:rsid w:val="00864B5C"/>
    <w:rsid w:val="00865506"/>
    <w:rsid w:val="00865DBF"/>
    <w:rsid w:val="008673A2"/>
    <w:rsid w:val="008679AE"/>
    <w:rsid w:val="00870253"/>
    <w:rsid w:val="00870470"/>
    <w:rsid w:val="008706C5"/>
    <w:rsid w:val="00870C77"/>
    <w:rsid w:val="008710C3"/>
    <w:rsid w:val="00871AF0"/>
    <w:rsid w:val="00872040"/>
    <w:rsid w:val="008721C1"/>
    <w:rsid w:val="00873411"/>
    <w:rsid w:val="00873699"/>
    <w:rsid w:val="00873707"/>
    <w:rsid w:val="00873746"/>
    <w:rsid w:val="00873E19"/>
    <w:rsid w:val="008744B8"/>
    <w:rsid w:val="00874B20"/>
    <w:rsid w:val="00874B3D"/>
    <w:rsid w:val="00874D0A"/>
    <w:rsid w:val="00874F64"/>
    <w:rsid w:val="00876215"/>
    <w:rsid w:val="008763E1"/>
    <w:rsid w:val="008766FA"/>
    <w:rsid w:val="0087775C"/>
    <w:rsid w:val="00877801"/>
    <w:rsid w:val="00877D02"/>
    <w:rsid w:val="00877EC8"/>
    <w:rsid w:val="008802D8"/>
    <w:rsid w:val="00880F36"/>
    <w:rsid w:val="0088109E"/>
    <w:rsid w:val="0088132E"/>
    <w:rsid w:val="00881A37"/>
    <w:rsid w:val="00881B43"/>
    <w:rsid w:val="00882985"/>
    <w:rsid w:val="00882BEF"/>
    <w:rsid w:val="008836FD"/>
    <w:rsid w:val="00883943"/>
    <w:rsid w:val="00883A06"/>
    <w:rsid w:val="008844B0"/>
    <w:rsid w:val="00884DEF"/>
    <w:rsid w:val="0088526A"/>
    <w:rsid w:val="00885530"/>
    <w:rsid w:val="008859AA"/>
    <w:rsid w:val="00885A59"/>
    <w:rsid w:val="008862DC"/>
    <w:rsid w:val="00886868"/>
    <w:rsid w:val="00886C4F"/>
    <w:rsid w:val="00887136"/>
    <w:rsid w:val="00887623"/>
    <w:rsid w:val="00887F18"/>
    <w:rsid w:val="00887F58"/>
    <w:rsid w:val="0089098D"/>
    <w:rsid w:val="008910D1"/>
    <w:rsid w:val="00891CFD"/>
    <w:rsid w:val="0089296C"/>
    <w:rsid w:val="00892DD5"/>
    <w:rsid w:val="00892DE9"/>
    <w:rsid w:val="008935C6"/>
    <w:rsid w:val="008939B9"/>
    <w:rsid w:val="00893A6C"/>
    <w:rsid w:val="00893FB5"/>
    <w:rsid w:val="0089477E"/>
    <w:rsid w:val="00894B54"/>
    <w:rsid w:val="008950FB"/>
    <w:rsid w:val="00895403"/>
    <w:rsid w:val="008955BD"/>
    <w:rsid w:val="00895F52"/>
    <w:rsid w:val="00896529"/>
    <w:rsid w:val="00896ABD"/>
    <w:rsid w:val="00897375"/>
    <w:rsid w:val="008976B3"/>
    <w:rsid w:val="00897800"/>
    <w:rsid w:val="00897AD1"/>
    <w:rsid w:val="00897D15"/>
    <w:rsid w:val="00897EF6"/>
    <w:rsid w:val="008A036A"/>
    <w:rsid w:val="008A05F9"/>
    <w:rsid w:val="008A0682"/>
    <w:rsid w:val="008A0E64"/>
    <w:rsid w:val="008A0EE7"/>
    <w:rsid w:val="008A1797"/>
    <w:rsid w:val="008A27E5"/>
    <w:rsid w:val="008A288F"/>
    <w:rsid w:val="008A3380"/>
    <w:rsid w:val="008A3904"/>
    <w:rsid w:val="008A3D2B"/>
    <w:rsid w:val="008A3DF5"/>
    <w:rsid w:val="008A3FB6"/>
    <w:rsid w:val="008A45F1"/>
    <w:rsid w:val="008A4EE1"/>
    <w:rsid w:val="008A5484"/>
    <w:rsid w:val="008A59A0"/>
    <w:rsid w:val="008A5B19"/>
    <w:rsid w:val="008A7A9C"/>
    <w:rsid w:val="008A7C86"/>
    <w:rsid w:val="008B1842"/>
    <w:rsid w:val="008B1F0D"/>
    <w:rsid w:val="008B3AD0"/>
    <w:rsid w:val="008B4A7D"/>
    <w:rsid w:val="008B4FF6"/>
    <w:rsid w:val="008B50E0"/>
    <w:rsid w:val="008B51DD"/>
    <w:rsid w:val="008B5218"/>
    <w:rsid w:val="008B5F28"/>
    <w:rsid w:val="008B6117"/>
    <w:rsid w:val="008B6213"/>
    <w:rsid w:val="008B6676"/>
    <w:rsid w:val="008B7102"/>
    <w:rsid w:val="008C0DEF"/>
    <w:rsid w:val="008C100B"/>
    <w:rsid w:val="008C106D"/>
    <w:rsid w:val="008C127A"/>
    <w:rsid w:val="008C12A5"/>
    <w:rsid w:val="008C1705"/>
    <w:rsid w:val="008C19A1"/>
    <w:rsid w:val="008C1CF3"/>
    <w:rsid w:val="008C1E87"/>
    <w:rsid w:val="008C26E0"/>
    <w:rsid w:val="008C2A98"/>
    <w:rsid w:val="008C3149"/>
    <w:rsid w:val="008C3B7D"/>
    <w:rsid w:val="008C3E80"/>
    <w:rsid w:val="008C6E1D"/>
    <w:rsid w:val="008C7026"/>
    <w:rsid w:val="008C7A9E"/>
    <w:rsid w:val="008C7B47"/>
    <w:rsid w:val="008C7C6E"/>
    <w:rsid w:val="008D0B01"/>
    <w:rsid w:val="008D0D75"/>
    <w:rsid w:val="008D0F90"/>
    <w:rsid w:val="008D162E"/>
    <w:rsid w:val="008D1D07"/>
    <w:rsid w:val="008D2220"/>
    <w:rsid w:val="008D2DBD"/>
    <w:rsid w:val="008D3614"/>
    <w:rsid w:val="008D3715"/>
    <w:rsid w:val="008D43B2"/>
    <w:rsid w:val="008D5465"/>
    <w:rsid w:val="008D5775"/>
    <w:rsid w:val="008D5E77"/>
    <w:rsid w:val="008D5EC8"/>
    <w:rsid w:val="008D6786"/>
    <w:rsid w:val="008D75D2"/>
    <w:rsid w:val="008D7E8A"/>
    <w:rsid w:val="008D7EB7"/>
    <w:rsid w:val="008E0434"/>
    <w:rsid w:val="008E0EAA"/>
    <w:rsid w:val="008E0F21"/>
    <w:rsid w:val="008E1727"/>
    <w:rsid w:val="008E1AE7"/>
    <w:rsid w:val="008E1BA0"/>
    <w:rsid w:val="008E1EF9"/>
    <w:rsid w:val="008E2D40"/>
    <w:rsid w:val="008E2E07"/>
    <w:rsid w:val="008E2E78"/>
    <w:rsid w:val="008E3376"/>
    <w:rsid w:val="008E3684"/>
    <w:rsid w:val="008E3823"/>
    <w:rsid w:val="008E3FDE"/>
    <w:rsid w:val="008E4594"/>
    <w:rsid w:val="008E5183"/>
    <w:rsid w:val="008E53B6"/>
    <w:rsid w:val="008E57F5"/>
    <w:rsid w:val="008E5830"/>
    <w:rsid w:val="008E5D3C"/>
    <w:rsid w:val="008E5E0F"/>
    <w:rsid w:val="008E6E41"/>
    <w:rsid w:val="008E7606"/>
    <w:rsid w:val="008E77A1"/>
    <w:rsid w:val="008E7818"/>
    <w:rsid w:val="008F021D"/>
    <w:rsid w:val="008F028D"/>
    <w:rsid w:val="008F04B5"/>
    <w:rsid w:val="008F1310"/>
    <w:rsid w:val="008F161D"/>
    <w:rsid w:val="008F1AD7"/>
    <w:rsid w:val="008F1D21"/>
    <w:rsid w:val="008F1DAA"/>
    <w:rsid w:val="008F21FC"/>
    <w:rsid w:val="008F2431"/>
    <w:rsid w:val="008F2836"/>
    <w:rsid w:val="008F2E84"/>
    <w:rsid w:val="008F324A"/>
    <w:rsid w:val="008F3375"/>
    <w:rsid w:val="008F3972"/>
    <w:rsid w:val="008F39F7"/>
    <w:rsid w:val="008F3B65"/>
    <w:rsid w:val="008F3C3F"/>
    <w:rsid w:val="008F3DBD"/>
    <w:rsid w:val="008F3EBD"/>
    <w:rsid w:val="008F417D"/>
    <w:rsid w:val="008F434B"/>
    <w:rsid w:val="008F44C3"/>
    <w:rsid w:val="008F5655"/>
    <w:rsid w:val="008F57E9"/>
    <w:rsid w:val="008F60B2"/>
    <w:rsid w:val="008F64E5"/>
    <w:rsid w:val="008F6C08"/>
    <w:rsid w:val="008F795A"/>
    <w:rsid w:val="008F7B23"/>
    <w:rsid w:val="008F7C37"/>
    <w:rsid w:val="008F7C41"/>
    <w:rsid w:val="0090072D"/>
    <w:rsid w:val="00900F0F"/>
    <w:rsid w:val="009018D7"/>
    <w:rsid w:val="00901AF5"/>
    <w:rsid w:val="00902227"/>
    <w:rsid w:val="009031E2"/>
    <w:rsid w:val="00903233"/>
    <w:rsid w:val="009038A0"/>
    <w:rsid w:val="009046A4"/>
    <w:rsid w:val="009046C6"/>
    <w:rsid w:val="00904A69"/>
    <w:rsid w:val="00904F54"/>
    <w:rsid w:val="009070D1"/>
    <w:rsid w:val="00907E28"/>
    <w:rsid w:val="00907F7A"/>
    <w:rsid w:val="00910762"/>
    <w:rsid w:val="00910829"/>
    <w:rsid w:val="00910968"/>
    <w:rsid w:val="00910A0F"/>
    <w:rsid w:val="00910F5A"/>
    <w:rsid w:val="009110B0"/>
    <w:rsid w:val="009119E2"/>
    <w:rsid w:val="00911FEC"/>
    <w:rsid w:val="0091233B"/>
    <w:rsid w:val="00912380"/>
    <w:rsid w:val="0091276C"/>
    <w:rsid w:val="0091284A"/>
    <w:rsid w:val="0091284C"/>
    <w:rsid w:val="00912EED"/>
    <w:rsid w:val="009132B6"/>
    <w:rsid w:val="009133B4"/>
    <w:rsid w:val="00913BAA"/>
    <w:rsid w:val="00913F27"/>
    <w:rsid w:val="00914349"/>
    <w:rsid w:val="0091485F"/>
    <w:rsid w:val="00914EE9"/>
    <w:rsid w:val="0091552D"/>
    <w:rsid w:val="00915C2A"/>
    <w:rsid w:val="009165AC"/>
    <w:rsid w:val="00916731"/>
    <w:rsid w:val="00916E71"/>
    <w:rsid w:val="00916E7C"/>
    <w:rsid w:val="00916F45"/>
    <w:rsid w:val="00916F78"/>
    <w:rsid w:val="00917E02"/>
    <w:rsid w:val="0092053F"/>
    <w:rsid w:val="00920553"/>
    <w:rsid w:val="0092055F"/>
    <w:rsid w:val="009206F0"/>
    <w:rsid w:val="00920E0E"/>
    <w:rsid w:val="00921799"/>
    <w:rsid w:val="009219C7"/>
    <w:rsid w:val="009219F7"/>
    <w:rsid w:val="00921E10"/>
    <w:rsid w:val="0092255E"/>
    <w:rsid w:val="00922604"/>
    <w:rsid w:val="0092284B"/>
    <w:rsid w:val="009230FC"/>
    <w:rsid w:val="009231D8"/>
    <w:rsid w:val="0092340A"/>
    <w:rsid w:val="009235C7"/>
    <w:rsid w:val="00923EDB"/>
    <w:rsid w:val="00924A6E"/>
    <w:rsid w:val="00925048"/>
    <w:rsid w:val="00925392"/>
    <w:rsid w:val="00925480"/>
    <w:rsid w:val="00925AAF"/>
    <w:rsid w:val="00925BBF"/>
    <w:rsid w:val="00925C50"/>
    <w:rsid w:val="0092767A"/>
    <w:rsid w:val="00927BCF"/>
    <w:rsid w:val="00927C6A"/>
    <w:rsid w:val="00930BF5"/>
    <w:rsid w:val="009313D9"/>
    <w:rsid w:val="00932391"/>
    <w:rsid w:val="00932D0A"/>
    <w:rsid w:val="00933070"/>
    <w:rsid w:val="00934216"/>
    <w:rsid w:val="0093474E"/>
    <w:rsid w:val="009348EC"/>
    <w:rsid w:val="0093535E"/>
    <w:rsid w:val="00935371"/>
    <w:rsid w:val="00935B7F"/>
    <w:rsid w:val="00935BFE"/>
    <w:rsid w:val="0093672E"/>
    <w:rsid w:val="009367A9"/>
    <w:rsid w:val="0093700B"/>
    <w:rsid w:val="0093747A"/>
    <w:rsid w:val="00937685"/>
    <w:rsid w:val="00937BB2"/>
    <w:rsid w:val="00941293"/>
    <w:rsid w:val="009417F2"/>
    <w:rsid w:val="0094182B"/>
    <w:rsid w:val="00941B8E"/>
    <w:rsid w:val="009420AD"/>
    <w:rsid w:val="00943BD0"/>
    <w:rsid w:val="00943E87"/>
    <w:rsid w:val="00944397"/>
    <w:rsid w:val="009457AF"/>
    <w:rsid w:val="009458A9"/>
    <w:rsid w:val="00945AC0"/>
    <w:rsid w:val="00946372"/>
    <w:rsid w:val="009464A1"/>
    <w:rsid w:val="00946A63"/>
    <w:rsid w:val="00950889"/>
    <w:rsid w:val="00950C17"/>
    <w:rsid w:val="0095103A"/>
    <w:rsid w:val="0095111C"/>
    <w:rsid w:val="0095134E"/>
    <w:rsid w:val="0095146F"/>
    <w:rsid w:val="00951879"/>
    <w:rsid w:val="009518F5"/>
    <w:rsid w:val="00951CB6"/>
    <w:rsid w:val="00951FAF"/>
    <w:rsid w:val="009520FC"/>
    <w:rsid w:val="00952294"/>
    <w:rsid w:val="009524D9"/>
    <w:rsid w:val="009539B0"/>
    <w:rsid w:val="00954740"/>
    <w:rsid w:val="00954DC8"/>
    <w:rsid w:val="00955205"/>
    <w:rsid w:val="00955945"/>
    <w:rsid w:val="00955AF5"/>
    <w:rsid w:val="00955B79"/>
    <w:rsid w:val="009561CD"/>
    <w:rsid w:val="0095656A"/>
    <w:rsid w:val="00956C96"/>
    <w:rsid w:val="009570EB"/>
    <w:rsid w:val="0096025C"/>
    <w:rsid w:val="00960A22"/>
    <w:rsid w:val="00960E0C"/>
    <w:rsid w:val="00960E40"/>
    <w:rsid w:val="00961940"/>
    <w:rsid w:val="00961B6E"/>
    <w:rsid w:val="0096218B"/>
    <w:rsid w:val="00962409"/>
    <w:rsid w:val="00962786"/>
    <w:rsid w:val="00963ABC"/>
    <w:rsid w:val="00964BC7"/>
    <w:rsid w:val="00964D40"/>
    <w:rsid w:val="00965021"/>
    <w:rsid w:val="00965C56"/>
    <w:rsid w:val="00965D21"/>
    <w:rsid w:val="00966B6A"/>
    <w:rsid w:val="0096701D"/>
    <w:rsid w:val="0096738A"/>
    <w:rsid w:val="00967764"/>
    <w:rsid w:val="00967D21"/>
    <w:rsid w:val="00967DCA"/>
    <w:rsid w:val="009701F0"/>
    <w:rsid w:val="00970866"/>
    <w:rsid w:val="00970B0E"/>
    <w:rsid w:val="00970BB9"/>
    <w:rsid w:val="0097177E"/>
    <w:rsid w:val="00971FB8"/>
    <w:rsid w:val="009726EE"/>
    <w:rsid w:val="009729EA"/>
    <w:rsid w:val="0097318B"/>
    <w:rsid w:val="009738A1"/>
    <w:rsid w:val="00973918"/>
    <w:rsid w:val="009739A2"/>
    <w:rsid w:val="00973D4B"/>
    <w:rsid w:val="00973F62"/>
    <w:rsid w:val="0097411B"/>
    <w:rsid w:val="00974665"/>
    <w:rsid w:val="00974984"/>
    <w:rsid w:val="00974A7D"/>
    <w:rsid w:val="00974AC5"/>
    <w:rsid w:val="00974C68"/>
    <w:rsid w:val="00975573"/>
    <w:rsid w:val="00976D03"/>
    <w:rsid w:val="00977B30"/>
    <w:rsid w:val="009804C5"/>
    <w:rsid w:val="0098235B"/>
    <w:rsid w:val="00982BC6"/>
    <w:rsid w:val="00982F41"/>
    <w:rsid w:val="00984344"/>
    <w:rsid w:val="00985090"/>
    <w:rsid w:val="0098547F"/>
    <w:rsid w:val="009856E5"/>
    <w:rsid w:val="00985BF0"/>
    <w:rsid w:val="00985DAE"/>
    <w:rsid w:val="00986263"/>
    <w:rsid w:val="00986BD3"/>
    <w:rsid w:val="009871F8"/>
    <w:rsid w:val="009873D8"/>
    <w:rsid w:val="00987710"/>
    <w:rsid w:val="00987BA1"/>
    <w:rsid w:val="0099037D"/>
    <w:rsid w:val="009904AB"/>
    <w:rsid w:val="00991379"/>
    <w:rsid w:val="0099155F"/>
    <w:rsid w:val="00992B77"/>
    <w:rsid w:val="00992D75"/>
    <w:rsid w:val="00992FC3"/>
    <w:rsid w:val="00993289"/>
    <w:rsid w:val="009933AC"/>
    <w:rsid w:val="0099495A"/>
    <w:rsid w:val="00994AAF"/>
    <w:rsid w:val="00995089"/>
    <w:rsid w:val="00995621"/>
    <w:rsid w:val="00995688"/>
    <w:rsid w:val="009958A6"/>
    <w:rsid w:val="0099601D"/>
    <w:rsid w:val="00996456"/>
    <w:rsid w:val="0099675D"/>
    <w:rsid w:val="0099677F"/>
    <w:rsid w:val="009967D3"/>
    <w:rsid w:val="0099691F"/>
    <w:rsid w:val="00996CE7"/>
    <w:rsid w:val="009A04F5"/>
    <w:rsid w:val="009A09BC"/>
    <w:rsid w:val="009A15EF"/>
    <w:rsid w:val="009A18C9"/>
    <w:rsid w:val="009A2232"/>
    <w:rsid w:val="009A28B4"/>
    <w:rsid w:val="009A3377"/>
    <w:rsid w:val="009A38A5"/>
    <w:rsid w:val="009A392E"/>
    <w:rsid w:val="009A4A82"/>
    <w:rsid w:val="009A4BB4"/>
    <w:rsid w:val="009A4CC1"/>
    <w:rsid w:val="009A508A"/>
    <w:rsid w:val="009A54A3"/>
    <w:rsid w:val="009A5694"/>
    <w:rsid w:val="009A5742"/>
    <w:rsid w:val="009A6CBF"/>
    <w:rsid w:val="009A71EB"/>
    <w:rsid w:val="009A7676"/>
    <w:rsid w:val="009B0277"/>
    <w:rsid w:val="009B0EC0"/>
    <w:rsid w:val="009B118B"/>
    <w:rsid w:val="009B1737"/>
    <w:rsid w:val="009B1C27"/>
    <w:rsid w:val="009B1D93"/>
    <w:rsid w:val="009B1F8D"/>
    <w:rsid w:val="009B2A4C"/>
    <w:rsid w:val="009B2B1C"/>
    <w:rsid w:val="009B2E71"/>
    <w:rsid w:val="009B2F3B"/>
    <w:rsid w:val="009B3363"/>
    <w:rsid w:val="009B3D4B"/>
    <w:rsid w:val="009B4E98"/>
    <w:rsid w:val="009B4EC0"/>
    <w:rsid w:val="009B53D8"/>
    <w:rsid w:val="009B5B99"/>
    <w:rsid w:val="009B5CFE"/>
    <w:rsid w:val="009B5F52"/>
    <w:rsid w:val="009B6413"/>
    <w:rsid w:val="009B64BC"/>
    <w:rsid w:val="009B6AA3"/>
    <w:rsid w:val="009B6E47"/>
    <w:rsid w:val="009B6EFC"/>
    <w:rsid w:val="009B739A"/>
    <w:rsid w:val="009B7517"/>
    <w:rsid w:val="009B7881"/>
    <w:rsid w:val="009B7C82"/>
    <w:rsid w:val="009C090F"/>
    <w:rsid w:val="009C1B12"/>
    <w:rsid w:val="009C1BCF"/>
    <w:rsid w:val="009C1C0F"/>
    <w:rsid w:val="009C1FF4"/>
    <w:rsid w:val="009C220F"/>
    <w:rsid w:val="009C283F"/>
    <w:rsid w:val="009C2DF8"/>
    <w:rsid w:val="009C31BF"/>
    <w:rsid w:val="009C4370"/>
    <w:rsid w:val="009C4552"/>
    <w:rsid w:val="009C4A51"/>
    <w:rsid w:val="009C5B20"/>
    <w:rsid w:val="009C68B7"/>
    <w:rsid w:val="009C73DB"/>
    <w:rsid w:val="009D00F9"/>
    <w:rsid w:val="009D042B"/>
    <w:rsid w:val="009D056D"/>
    <w:rsid w:val="009D078D"/>
    <w:rsid w:val="009D0834"/>
    <w:rsid w:val="009D0A1E"/>
    <w:rsid w:val="009D10F5"/>
    <w:rsid w:val="009D1215"/>
    <w:rsid w:val="009D1690"/>
    <w:rsid w:val="009D1FE8"/>
    <w:rsid w:val="009D20AE"/>
    <w:rsid w:val="009D21E0"/>
    <w:rsid w:val="009D23FE"/>
    <w:rsid w:val="009D2AE3"/>
    <w:rsid w:val="009D360B"/>
    <w:rsid w:val="009D413B"/>
    <w:rsid w:val="009D41E3"/>
    <w:rsid w:val="009D4749"/>
    <w:rsid w:val="009D4853"/>
    <w:rsid w:val="009D4968"/>
    <w:rsid w:val="009D4DB2"/>
    <w:rsid w:val="009D52BC"/>
    <w:rsid w:val="009D5AA5"/>
    <w:rsid w:val="009D5B74"/>
    <w:rsid w:val="009D674F"/>
    <w:rsid w:val="009D69F1"/>
    <w:rsid w:val="009D6A24"/>
    <w:rsid w:val="009D7D0A"/>
    <w:rsid w:val="009E09D9"/>
    <w:rsid w:val="009E0B87"/>
    <w:rsid w:val="009E138C"/>
    <w:rsid w:val="009E16F0"/>
    <w:rsid w:val="009E1782"/>
    <w:rsid w:val="009E198B"/>
    <w:rsid w:val="009E1E98"/>
    <w:rsid w:val="009E209E"/>
    <w:rsid w:val="009E2416"/>
    <w:rsid w:val="009E26FA"/>
    <w:rsid w:val="009E3D6C"/>
    <w:rsid w:val="009E3F73"/>
    <w:rsid w:val="009E4670"/>
    <w:rsid w:val="009E47EA"/>
    <w:rsid w:val="009E5927"/>
    <w:rsid w:val="009E611F"/>
    <w:rsid w:val="009E7282"/>
    <w:rsid w:val="009E791D"/>
    <w:rsid w:val="009E7A17"/>
    <w:rsid w:val="009E7AC1"/>
    <w:rsid w:val="009F0039"/>
    <w:rsid w:val="009F01B1"/>
    <w:rsid w:val="009F01DA"/>
    <w:rsid w:val="009F0D57"/>
    <w:rsid w:val="009F0DBB"/>
    <w:rsid w:val="009F1587"/>
    <w:rsid w:val="009F1AC9"/>
    <w:rsid w:val="009F1B2A"/>
    <w:rsid w:val="009F1D45"/>
    <w:rsid w:val="009F2202"/>
    <w:rsid w:val="009F242F"/>
    <w:rsid w:val="009F3185"/>
    <w:rsid w:val="009F3887"/>
    <w:rsid w:val="009F5415"/>
    <w:rsid w:val="009F545F"/>
    <w:rsid w:val="009F5FF8"/>
    <w:rsid w:val="009F6165"/>
    <w:rsid w:val="009F6194"/>
    <w:rsid w:val="009F732B"/>
    <w:rsid w:val="009F7370"/>
    <w:rsid w:val="009F78A6"/>
    <w:rsid w:val="009F78AC"/>
    <w:rsid w:val="009F7AFB"/>
    <w:rsid w:val="00A01148"/>
    <w:rsid w:val="00A01E5A"/>
    <w:rsid w:val="00A01FE0"/>
    <w:rsid w:val="00A0256A"/>
    <w:rsid w:val="00A02570"/>
    <w:rsid w:val="00A025F0"/>
    <w:rsid w:val="00A02ABC"/>
    <w:rsid w:val="00A02DE5"/>
    <w:rsid w:val="00A02FE3"/>
    <w:rsid w:val="00A032A1"/>
    <w:rsid w:val="00A033A7"/>
    <w:rsid w:val="00A0403B"/>
    <w:rsid w:val="00A05299"/>
    <w:rsid w:val="00A057B0"/>
    <w:rsid w:val="00A0584F"/>
    <w:rsid w:val="00A05916"/>
    <w:rsid w:val="00A05CAB"/>
    <w:rsid w:val="00A06488"/>
    <w:rsid w:val="00A06672"/>
    <w:rsid w:val="00A06B94"/>
    <w:rsid w:val="00A077CD"/>
    <w:rsid w:val="00A07A12"/>
    <w:rsid w:val="00A1041C"/>
    <w:rsid w:val="00A10656"/>
    <w:rsid w:val="00A10963"/>
    <w:rsid w:val="00A109B6"/>
    <w:rsid w:val="00A113C0"/>
    <w:rsid w:val="00A11421"/>
    <w:rsid w:val="00A116A6"/>
    <w:rsid w:val="00A118C7"/>
    <w:rsid w:val="00A11CCF"/>
    <w:rsid w:val="00A128B5"/>
    <w:rsid w:val="00A128C1"/>
    <w:rsid w:val="00A12FA6"/>
    <w:rsid w:val="00A1339B"/>
    <w:rsid w:val="00A134CA"/>
    <w:rsid w:val="00A141C8"/>
    <w:rsid w:val="00A14713"/>
    <w:rsid w:val="00A14ABA"/>
    <w:rsid w:val="00A14D2B"/>
    <w:rsid w:val="00A17E75"/>
    <w:rsid w:val="00A209B1"/>
    <w:rsid w:val="00A219A3"/>
    <w:rsid w:val="00A22466"/>
    <w:rsid w:val="00A22DCF"/>
    <w:rsid w:val="00A239EA"/>
    <w:rsid w:val="00A24567"/>
    <w:rsid w:val="00A24CB6"/>
    <w:rsid w:val="00A251C4"/>
    <w:rsid w:val="00A257EB"/>
    <w:rsid w:val="00A2580C"/>
    <w:rsid w:val="00A26134"/>
    <w:rsid w:val="00A2625F"/>
    <w:rsid w:val="00A26437"/>
    <w:rsid w:val="00A26CD2"/>
    <w:rsid w:val="00A270BC"/>
    <w:rsid w:val="00A27667"/>
    <w:rsid w:val="00A27EE6"/>
    <w:rsid w:val="00A31366"/>
    <w:rsid w:val="00A31578"/>
    <w:rsid w:val="00A31C41"/>
    <w:rsid w:val="00A32979"/>
    <w:rsid w:val="00A332D7"/>
    <w:rsid w:val="00A33909"/>
    <w:rsid w:val="00A33999"/>
    <w:rsid w:val="00A34A67"/>
    <w:rsid w:val="00A35D00"/>
    <w:rsid w:val="00A3618E"/>
    <w:rsid w:val="00A3692F"/>
    <w:rsid w:val="00A36E3B"/>
    <w:rsid w:val="00A37462"/>
    <w:rsid w:val="00A3778E"/>
    <w:rsid w:val="00A37E9C"/>
    <w:rsid w:val="00A4009F"/>
    <w:rsid w:val="00A40AF8"/>
    <w:rsid w:val="00A40BF9"/>
    <w:rsid w:val="00A4122F"/>
    <w:rsid w:val="00A41858"/>
    <w:rsid w:val="00A432A7"/>
    <w:rsid w:val="00A43D18"/>
    <w:rsid w:val="00A4414F"/>
    <w:rsid w:val="00A44ABB"/>
    <w:rsid w:val="00A44AE5"/>
    <w:rsid w:val="00A451C8"/>
    <w:rsid w:val="00A459E1"/>
    <w:rsid w:val="00A45FE1"/>
    <w:rsid w:val="00A461E6"/>
    <w:rsid w:val="00A46433"/>
    <w:rsid w:val="00A46475"/>
    <w:rsid w:val="00A4654C"/>
    <w:rsid w:val="00A469FD"/>
    <w:rsid w:val="00A47A37"/>
    <w:rsid w:val="00A47A9F"/>
    <w:rsid w:val="00A47C2C"/>
    <w:rsid w:val="00A47EEC"/>
    <w:rsid w:val="00A50146"/>
    <w:rsid w:val="00A50A10"/>
    <w:rsid w:val="00A5197A"/>
    <w:rsid w:val="00A5216B"/>
    <w:rsid w:val="00A52296"/>
    <w:rsid w:val="00A536FE"/>
    <w:rsid w:val="00A53D95"/>
    <w:rsid w:val="00A544DC"/>
    <w:rsid w:val="00A54A3A"/>
    <w:rsid w:val="00A54CE1"/>
    <w:rsid w:val="00A54F52"/>
    <w:rsid w:val="00A55661"/>
    <w:rsid w:val="00A55974"/>
    <w:rsid w:val="00A55E2C"/>
    <w:rsid w:val="00A562D1"/>
    <w:rsid w:val="00A57DB0"/>
    <w:rsid w:val="00A60212"/>
    <w:rsid w:val="00A60697"/>
    <w:rsid w:val="00A607B2"/>
    <w:rsid w:val="00A6095A"/>
    <w:rsid w:val="00A60D20"/>
    <w:rsid w:val="00A61572"/>
    <w:rsid w:val="00A617AE"/>
    <w:rsid w:val="00A61B70"/>
    <w:rsid w:val="00A61FA8"/>
    <w:rsid w:val="00A62B36"/>
    <w:rsid w:val="00A637F4"/>
    <w:rsid w:val="00A640B6"/>
    <w:rsid w:val="00A6510C"/>
    <w:rsid w:val="00A65485"/>
    <w:rsid w:val="00A65C7C"/>
    <w:rsid w:val="00A65DFC"/>
    <w:rsid w:val="00A66E05"/>
    <w:rsid w:val="00A67299"/>
    <w:rsid w:val="00A700DA"/>
    <w:rsid w:val="00A70467"/>
    <w:rsid w:val="00A70753"/>
    <w:rsid w:val="00A70EB7"/>
    <w:rsid w:val="00A712D2"/>
    <w:rsid w:val="00A71546"/>
    <w:rsid w:val="00A72DD0"/>
    <w:rsid w:val="00A73271"/>
    <w:rsid w:val="00A7328F"/>
    <w:rsid w:val="00A740FF"/>
    <w:rsid w:val="00A74D6F"/>
    <w:rsid w:val="00A750FC"/>
    <w:rsid w:val="00A7610F"/>
    <w:rsid w:val="00A7613A"/>
    <w:rsid w:val="00A76448"/>
    <w:rsid w:val="00A76AF3"/>
    <w:rsid w:val="00A80B1E"/>
    <w:rsid w:val="00A8274F"/>
    <w:rsid w:val="00A82C8A"/>
    <w:rsid w:val="00A82E2C"/>
    <w:rsid w:val="00A83238"/>
    <w:rsid w:val="00A8346B"/>
    <w:rsid w:val="00A85233"/>
    <w:rsid w:val="00A852FF"/>
    <w:rsid w:val="00A85400"/>
    <w:rsid w:val="00A865B1"/>
    <w:rsid w:val="00A871BD"/>
    <w:rsid w:val="00A87337"/>
    <w:rsid w:val="00A875AB"/>
    <w:rsid w:val="00A87A98"/>
    <w:rsid w:val="00A87FDC"/>
    <w:rsid w:val="00A90C97"/>
    <w:rsid w:val="00A91108"/>
    <w:rsid w:val="00A92265"/>
    <w:rsid w:val="00A926B2"/>
    <w:rsid w:val="00A92A13"/>
    <w:rsid w:val="00A93AB7"/>
    <w:rsid w:val="00A93BC1"/>
    <w:rsid w:val="00A93E80"/>
    <w:rsid w:val="00A94E68"/>
    <w:rsid w:val="00A95000"/>
    <w:rsid w:val="00A95130"/>
    <w:rsid w:val="00A95142"/>
    <w:rsid w:val="00A953E8"/>
    <w:rsid w:val="00A960C8"/>
    <w:rsid w:val="00A96456"/>
    <w:rsid w:val="00A9659E"/>
    <w:rsid w:val="00A96604"/>
    <w:rsid w:val="00A96927"/>
    <w:rsid w:val="00A96A61"/>
    <w:rsid w:val="00A96F34"/>
    <w:rsid w:val="00AA025C"/>
    <w:rsid w:val="00AA02FD"/>
    <w:rsid w:val="00AA03DF"/>
    <w:rsid w:val="00AA06A4"/>
    <w:rsid w:val="00AA1B4F"/>
    <w:rsid w:val="00AA21A5"/>
    <w:rsid w:val="00AA21D8"/>
    <w:rsid w:val="00AA23AD"/>
    <w:rsid w:val="00AA2985"/>
    <w:rsid w:val="00AA32DA"/>
    <w:rsid w:val="00AA3707"/>
    <w:rsid w:val="00AA3759"/>
    <w:rsid w:val="00AA40F8"/>
    <w:rsid w:val="00AA4669"/>
    <w:rsid w:val="00AA4F8D"/>
    <w:rsid w:val="00AA54F3"/>
    <w:rsid w:val="00AA5781"/>
    <w:rsid w:val="00AA5A01"/>
    <w:rsid w:val="00AA5FB7"/>
    <w:rsid w:val="00AA6235"/>
    <w:rsid w:val="00AA63DE"/>
    <w:rsid w:val="00AA6B43"/>
    <w:rsid w:val="00AA7ADE"/>
    <w:rsid w:val="00AA7D2A"/>
    <w:rsid w:val="00AB08CC"/>
    <w:rsid w:val="00AB0CB8"/>
    <w:rsid w:val="00AB10D3"/>
    <w:rsid w:val="00AB1BED"/>
    <w:rsid w:val="00AB2461"/>
    <w:rsid w:val="00AB2BDC"/>
    <w:rsid w:val="00AB367A"/>
    <w:rsid w:val="00AB49D2"/>
    <w:rsid w:val="00AB4E65"/>
    <w:rsid w:val="00AB51F9"/>
    <w:rsid w:val="00AB580A"/>
    <w:rsid w:val="00AB64EC"/>
    <w:rsid w:val="00AB6B74"/>
    <w:rsid w:val="00AB6DC0"/>
    <w:rsid w:val="00AB6E2B"/>
    <w:rsid w:val="00AB72DA"/>
    <w:rsid w:val="00AB788C"/>
    <w:rsid w:val="00AB7AC9"/>
    <w:rsid w:val="00AB7E02"/>
    <w:rsid w:val="00AC01D1"/>
    <w:rsid w:val="00AC066D"/>
    <w:rsid w:val="00AC07BC"/>
    <w:rsid w:val="00AC19BE"/>
    <w:rsid w:val="00AC2336"/>
    <w:rsid w:val="00AC249A"/>
    <w:rsid w:val="00AC249F"/>
    <w:rsid w:val="00AC2BF7"/>
    <w:rsid w:val="00AC3097"/>
    <w:rsid w:val="00AC354A"/>
    <w:rsid w:val="00AC389D"/>
    <w:rsid w:val="00AC3DE4"/>
    <w:rsid w:val="00AC4ECD"/>
    <w:rsid w:val="00AC52A5"/>
    <w:rsid w:val="00AC6342"/>
    <w:rsid w:val="00AC6EFD"/>
    <w:rsid w:val="00AC7151"/>
    <w:rsid w:val="00AC7B84"/>
    <w:rsid w:val="00AD01A4"/>
    <w:rsid w:val="00AD0494"/>
    <w:rsid w:val="00AD0F08"/>
    <w:rsid w:val="00AD16E6"/>
    <w:rsid w:val="00AD19E4"/>
    <w:rsid w:val="00AD1AA2"/>
    <w:rsid w:val="00AD1FB8"/>
    <w:rsid w:val="00AD2735"/>
    <w:rsid w:val="00AD2D35"/>
    <w:rsid w:val="00AD3328"/>
    <w:rsid w:val="00AD3924"/>
    <w:rsid w:val="00AD3A80"/>
    <w:rsid w:val="00AD4568"/>
    <w:rsid w:val="00AD460A"/>
    <w:rsid w:val="00AD5823"/>
    <w:rsid w:val="00AD63F1"/>
    <w:rsid w:val="00AD68F7"/>
    <w:rsid w:val="00AD6A05"/>
    <w:rsid w:val="00AD72C1"/>
    <w:rsid w:val="00AE1E05"/>
    <w:rsid w:val="00AE226A"/>
    <w:rsid w:val="00AE272B"/>
    <w:rsid w:val="00AE3036"/>
    <w:rsid w:val="00AE31B2"/>
    <w:rsid w:val="00AE3513"/>
    <w:rsid w:val="00AE3C85"/>
    <w:rsid w:val="00AE3E3A"/>
    <w:rsid w:val="00AE4BF8"/>
    <w:rsid w:val="00AE4CF9"/>
    <w:rsid w:val="00AE5C27"/>
    <w:rsid w:val="00AE61BE"/>
    <w:rsid w:val="00AE6735"/>
    <w:rsid w:val="00AE77B4"/>
    <w:rsid w:val="00AE79F3"/>
    <w:rsid w:val="00AE7C1A"/>
    <w:rsid w:val="00AE7DF8"/>
    <w:rsid w:val="00AE7E25"/>
    <w:rsid w:val="00AF064A"/>
    <w:rsid w:val="00AF08E1"/>
    <w:rsid w:val="00AF0D9C"/>
    <w:rsid w:val="00AF1049"/>
    <w:rsid w:val="00AF13AB"/>
    <w:rsid w:val="00AF16BC"/>
    <w:rsid w:val="00AF1D36"/>
    <w:rsid w:val="00AF1DAA"/>
    <w:rsid w:val="00AF280B"/>
    <w:rsid w:val="00AF3076"/>
    <w:rsid w:val="00AF4B8D"/>
    <w:rsid w:val="00AF4D6F"/>
    <w:rsid w:val="00AF5E33"/>
    <w:rsid w:val="00AF5F75"/>
    <w:rsid w:val="00AF6001"/>
    <w:rsid w:val="00AF63C9"/>
    <w:rsid w:val="00AF6D37"/>
    <w:rsid w:val="00AF7964"/>
    <w:rsid w:val="00AF7D5B"/>
    <w:rsid w:val="00AF7ECB"/>
    <w:rsid w:val="00B00DA3"/>
    <w:rsid w:val="00B01A16"/>
    <w:rsid w:val="00B02EB0"/>
    <w:rsid w:val="00B03B18"/>
    <w:rsid w:val="00B040A2"/>
    <w:rsid w:val="00B0443B"/>
    <w:rsid w:val="00B04A44"/>
    <w:rsid w:val="00B04F3A"/>
    <w:rsid w:val="00B05763"/>
    <w:rsid w:val="00B05CBE"/>
    <w:rsid w:val="00B05EFC"/>
    <w:rsid w:val="00B064CD"/>
    <w:rsid w:val="00B0670C"/>
    <w:rsid w:val="00B06CD0"/>
    <w:rsid w:val="00B075C0"/>
    <w:rsid w:val="00B07F45"/>
    <w:rsid w:val="00B10112"/>
    <w:rsid w:val="00B1021A"/>
    <w:rsid w:val="00B109C0"/>
    <w:rsid w:val="00B10BFC"/>
    <w:rsid w:val="00B10C1D"/>
    <w:rsid w:val="00B10EF6"/>
    <w:rsid w:val="00B11268"/>
    <w:rsid w:val="00B11887"/>
    <w:rsid w:val="00B11918"/>
    <w:rsid w:val="00B11982"/>
    <w:rsid w:val="00B11DE0"/>
    <w:rsid w:val="00B12000"/>
    <w:rsid w:val="00B125A8"/>
    <w:rsid w:val="00B1481A"/>
    <w:rsid w:val="00B149DC"/>
    <w:rsid w:val="00B14CD6"/>
    <w:rsid w:val="00B150F4"/>
    <w:rsid w:val="00B15A1F"/>
    <w:rsid w:val="00B15D2D"/>
    <w:rsid w:val="00B15E24"/>
    <w:rsid w:val="00B15FE9"/>
    <w:rsid w:val="00B167B8"/>
    <w:rsid w:val="00B16821"/>
    <w:rsid w:val="00B16CFE"/>
    <w:rsid w:val="00B1740A"/>
    <w:rsid w:val="00B17508"/>
    <w:rsid w:val="00B2018E"/>
    <w:rsid w:val="00B20329"/>
    <w:rsid w:val="00B203F0"/>
    <w:rsid w:val="00B21135"/>
    <w:rsid w:val="00B2148A"/>
    <w:rsid w:val="00B21CDF"/>
    <w:rsid w:val="00B220C2"/>
    <w:rsid w:val="00B22E66"/>
    <w:rsid w:val="00B23F75"/>
    <w:rsid w:val="00B24DED"/>
    <w:rsid w:val="00B2584C"/>
    <w:rsid w:val="00B25B32"/>
    <w:rsid w:val="00B25D2C"/>
    <w:rsid w:val="00B2686E"/>
    <w:rsid w:val="00B26E78"/>
    <w:rsid w:val="00B2778B"/>
    <w:rsid w:val="00B27B1A"/>
    <w:rsid w:val="00B27FC9"/>
    <w:rsid w:val="00B30AB6"/>
    <w:rsid w:val="00B32616"/>
    <w:rsid w:val="00B32802"/>
    <w:rsid w:val="00B3313E"/>
    <w:rsid w:val="00B332E7"/>
    <w:rsid w:val="00B33384"/>
    <w:rsid w:val="00B3371D"/>
    <w:rsid w:val="00B346DA"/>
    <w:rsid w:val="00B346F5"/>
    <w:rsid w:val="00B34F5D"/>
    <w:rsid w:val="00B35101"/>
    <w:rsid w:val="00B355E9"/>
    <w:rsid w:val="00B35849"/>
    <w:rsid w:val="00B35E46"/>
    <w:rsid w:val="00B3624D"/>
    <w:rsid w:val="00B363D3"/>
    <w:rsid w:val="00B369BD"/>
    <w:rsid w:val="00B36C42"/>
    <w:rsid w:val="00B401EF"/>
    <w:rsid w:val="00B40FBE"/>
    <w:rsid w:val="00B414C6"/>
    <w:rsid w:val="00B41DAC"/>
    <w:rsid w:val="00B42707"/>
    <w:rsid w:val="00B42E63"/>
    <w:rsid w:val="00B42EA7"/>
    <w:rsid w:val="00B43498"/>
    <w:rsid w:val="00B43C2E"/>
    <w:rsid w:val="00B45119"/>
    <w:rsid w:val="00B45632"/>
    <w:rsid w:val="00B47D9F"/>
    <w:rsid w:val="00B506C6"/>
    <w:rsid w:val="00B50F47"/>
    <w:rsid w:val="00B50FAD"/>
    <w:rsid w:val="00B50FB4"/>
    <w:rsid w:val="00B512C1"/>
    <w:rsid w:val="00B52702"/>
    <w:rsid w:val="00B52782"/>
    <w:rsid w:val="00B528F2"/>
    <w:rsid w:val="00B52EE2"/>
    <w:rsid w:val="00B5337C"/>
    <w:rsid w:val="00B534A8"/>
    <w:rsid w:val="00B537A6"/>
    <w:rsid w:val="00B53FDE"/>
    <w:rsid w:val="00B5457E"/>
    <w:rsid w:val="00B54AA7"/>
    <w:rsid w:val="00B560E7"/>
    <w:rsid w:val="00B56232"/>
    <w:rsid w:val="00B56397"/>
    <w:rsid w:val="00B5651E"/>
    <w:rsid w:val="00B5674F"/>
    <w:rsid w:val="00B57396"/>
    <w:rsid w:val="00B57553"/>
    <w:rsid w:val="00B6027B"/>
    <w:rsid w:val="00B60644"/>
    <w:rsid w:val="00B60709"/>
    <w:rsid w:val="00B611C2"/>
    <w:rsid w:val="00B61A38"/>
    <w:rsid w:val="00B63F2C"/>
    <w:rsid w:val="00B64D32"/>
    <w:rsid w:val="00B64E5E"/>
    <w:rsid w:val="00B65784"/>
    <w:rsid w:val="00B65EDB"/>
    <w:rsid w:val="00B668F4"/>
    <w:rsid w:val="00B66FA3"/>
    <w:rsid w:val="00B676D6"/>
    <w:rsid w:val="00B67AFF"/>
    <w:rsid w:val="00B70B59"/>
    <w:rsid w:val="00B70F20"/>
    <w:rsid w:val="00B71245"/>
    <w:rsid w:val="00B72C41"/>
    <w:rsid w:val="00B7319D"/>
    <w:rsid w:val="00B7330A"/>
    <w:rsid w:val="00B73657"/>
    <w:rsid w:val="00B73677"/>
    <w:rsid w:val="00B73723"/>
    <w:rsid w:val="00B73FFF"/>
    <w:rsid w:val="00B743B9"/>
    <w:rsid w:val="00B7486E"/>
    <w:rsid w:val="00B74DEE"/>
    <w:rsid w:val="00B75967"/>
    <w:rsid w:val="00B766C6"/>
    <w:rsid w:val="00B77242"/>
    <w:rsid w:val="00B7731E"/>
    <w:rsid w:val="00B7768F"/>
    <w:rsid w:val="00B77E5C"/>
    <w:rsid w:val="00B80877"/>
    <w:rsid w:val="00B80DAF"/>
    <w:rsid w:val="00B812D5"/>
    <w:rsid w:val="00B816FB"/>
    <w:rsid w:val="00B82910"/>
    <w:rsid w:val="00B82A26"/>
    <w:rsid w:val="00B835F1"/>
    <w:rsid w:val="00B83E01"/>
    <w:rsid w:val="00B8498E"/>
    <w:rsid w:val="00B85044"/>
    <w:rsid w:val="00B85B9E"/>
    <w:rsid w:val="00B85FD6"/>
    <w:rsid w:val="00B8685E"/>
    <w:rsid w:val="00B87D3A"/>
    <w:rsid w:val="00B903FC"/>
    <w:rsid w:val="00B90A60"/>
    <w:rsid w:val="00B90C6E"/>
    <w:rsid w:val="00B912B2"/>
    <w:rsid w:val="00B91607"/>
    <w:rsid w:val="00B9165D"/>
    <w:rsid w:val="00B9175E"/>
    <w:rsid w:val="00B918DF"/>
    <w:rsid w:val="00B92EF4"/>
    <w:rsid w:val="00B93134"/>
    <w:rsid w:val="00B93211"/>
    <w:rsid w:val="00B93334"/>
    <w:rsid w:val="00B93A20"/>
    <w:rsid w:val="00B93A96"/>
    <w:rsid w:val="00B94A55"/>
    <w:rsid w:val="00B951C4"/>
    <w:rsid w:val="00B952FB"/>
    <w:rsid w:val="00B95846"/>
    <w:rsid w:val="00B9633E"/>
    <w:rsid w:val="00B96801"/>
    <w:rsid w:val="00B96AC1"/>
    <w:rsid w:val="00B96DB8"/>
    <w:rsid w:val="00B96FE9"/>
    <w:rsid w:val="00B97686"/>
    <w:rsid w:val="00B97875"/>
    <w:rsid w:val="00BA123C"/>
    <w:rsid w:val="00BA14D1"/>
    <w:rsid w:val="00BA1735"/>
    <w:rsid w:val="00BA19FA"/>
    <w:rsid w:val="00BA2F07"/>
    <w:rsid w:val="00BA345A"/>
    <w:rsid w:val="00BA366F"/>
    <w:rsid w:val="00BA37CA"/>
    <w:rsid w:val="00BA4288"/>
    <w:rsid w:val="00BA5420"/>
    <w:rsid w:val="00BA5F6B"/>
    <w:rsid w:val="00BA6399"/>
    <w:rsid w:val="00BA642A"/>
    <w:rsid w:val="00BA6746"/>
    <w:rsid w:val="00BA7231"/>
    <w:rsid w:val="00BA784A"/>
    <w:rsid w:val="00BA7DAE"/>
    <w:rsid w:val="00BA7ED4"/>
    <w:rsid w:val="00BB0DA2"/>
    <w:rsid w:val="00BB1730"/>
    <w:rsid w:val="00BB250C"/>
    <w:rsid w:val="00BB2667"/>
    <w:rsid w:val="00BB2F54"/>
    <w:rsid w:val="00BB3C8F"/>
    <w:rsid w:val="00BB4626"/>
    <w:rsid w:val="00BB48E5"/>
    <w:rsid w:val="00BB5240"/>
    <w:rsid w:val="00BB5607"/>
    <w:rsid w:val="00BB5632"/>
    <w:rsid w:val="00BB583B"/>
    <w:rsid w:val="00BB58BA"/>
    <w:rsid w:val="00BB5ACA"/>
    <w:rsid w:val="00BB627F"/>
    <w:rsid w:val="00BB69CA"/>
    <w:rsid w:val="00BB6A5A"/>
    <w:rsid w:val="00BB7904"/>
    <w:rsid w:val="00BC0832"/>
    <w:rsid w:val="00BC12C2"/>
    <w:rsid w:val="00BC1F84"/>
    <w:rsid w:val="00BC21F1"/>
    <w:rsid w:val="00BC27D1"/>
    <w:rsid w:val="00BC3823"/>
    <w:rsid w:val="00BC399F"/>
    <w:rsid w:val="00BC41FF"/>
    <w:rsid w:val="00BC4228"/>
    <w:rsid w:val="00BC4428"/>
    <w:rsid w:val="00BC5202"/>
    <w:rsid w:val="00BC5510"/>
    <w:rsid w:val="00BC5841"/>
    <w:rsid w:val="00BC5ECC"/>
    <w:rsid w:val="00BC720E"/>
    <w:rsid w:val="00BC7520"/>
    <w:rsid w:val="00BC7838"/>
    <w:rsid w:val="00BC799A"/>
    <w:rsid w:val="00BC7EE3"/>
    <w:rsid w:val="00BD0403"/>
    <w:rsid w:val="00BD0C5D"/>
    <w:rsid w:val="00BD1020"/>
    <w:rsid w:val="00BD14D6"/>
    <w:rsid w:val="00BD1AC5"/>
    <w:rsid w:val="00BD25A3"/>
    <w:rsid w:val="00BD27F8"/>
    <w:rsid w:val="00BD2AC0"/>
    <w:rsid w:val="00BD3861"/>
    <w:rsid w:val="00BD3862"/>
    <w:rsid w:val="00BD38AA"/>
    <w:rsid w:val="00BD3C02"/>
    <w:rsid w:val="00BD3F46"/>
    <w:rsid w:val="00BD4A0C"/>
    <w:rsid w:val="00BD5534"/>
    <w:rsid w:val="00BD59DA"/>
    <w:rsid w:val="00BD60B4"/>
    <w:rsid w:val="00BD671E"/>
    <w:rsid w:val="00BD718B"/>
    <w:rsid w:val="00BD796B"/>
    <w:rsid w:val="00BD7AA4"/>
    <w:rsid w:val="00BD7AD2"/>
    <w:rsid w:val="00BD7F46"/>
    <w:rsid w:val="00BE019D"/>
    <w:rsid w:val="00BE0847"/>
    <w:rsid w:val="00BE089C"/>
    <w:rsid w:val="00BE27E2"/>
    <w:rsid w:val="00BE30B3"/>
    <w:rsid w:val="00BE36C2"/>
    <w:rsid w:val="00BE40C0"/>
    <w:rsid w:val="00BE4703"/>
    <w:rsid w:val="00BE490E"/>
    <w:rsid w:val="00BE5D92"/>
    <w:rsid w:val="00BE5DAD"/>
    <w:rsid w:val="00BE5F4A"/>
    <w:rsid w:val="00BE61C6"/>
    <w:rsid w:val="00BE65F7"/>
    <w:rsid w:val="00BE6FDB"/>
    <w:rsid w:val="00BE6FFD"/>
    <w:rsid w:val="00BE7418"/>
    <w:rsid w:val="00BE7AA6"/>
    <w:rsid w:val="00BE7AEF"/>
    <w:rsid w:val="00BE7E78"/>
    <w:rsid w:val="00BF014B"/>
    <w:rsid w:val="00BF0597"/>
    <w:rsid w:val="00BF09B0"/>
    <w:rsid w:val="00BF1544"/>
    <w:rsid w:val="00BF19A1"/>
    <w:rsid w:val="00BF1B53"/>
    <w:rsid w:val="00BF1C45"/>
    <w:rsid w:val="00BF246D"/>
    <w:rsid w:val="00BF25D4"/>
    <w:rsid w:val="00BF2898"/>
    <w:rsid w:val="00BF3296"/>
    <w:rsid w:val="00BF4ACD"/>
    <w:rsid w:val="00BF5111"/>
    <w:rsid w:val="00BF5353"/>
    <w:rsid w:val="00BF5A6D"/>
    <w:rsid w:val="00BF6AD9"/>
    <w:rsid w:val="00BF6E03"/>
    <w:rsid w:val="00BF72E9"/>
    <w:rsid w:val="00C003D8"/>
    <w:rsid w:val="00C008A6"/>
    <w:rsid w:val="00C00ED3"/>
    <w:rsid w:val="00C0114C"/>
    <w:rsid w:val="00C014B9"/>
    <w:rsid w:val="00C01551"/>
    <w:rsid w:val="00C01964"/>
    <w:rsid w:val="00C01D92"/>
    <w:rsid w:val="00C01DD0"/>
    <w:rsid w:val="00C02283"/>
    <w:rsid w:val="00C02731"/>
    <w:rsid w:val="00C02ABB"/>
    <w:rsid w:val="00C02F53"/>
    <w:rsid w:val="00C0427A"/>
    <w:rsid w:val="00C0541E"/>
    <w:rsid w:val="00C06149"/>
    <w:rsid w:val="00C0623F"/>
    <w:rsid w:val="00C06F06"/>
    <w:rsid w:val="00C072FD"/>
    <w:rsid w:val="00C1042C"/>
    <w:rsid w:val="00C106C9"/>
    <w:rsid w:val="00C10716"/>
    <w:rsid w:val="00C10781"/>
    <w:rsid w:val="00C10C16"/>
    <w:rsid w:val="00C1145C"/>
    <w:rsid w:val="00C1184C"/>
    <w:rsid w:val="00C119BF"/>
    <w:rsid w:val="00C12013"/>
    <w:rsid w:val="00C1237D"/>
    <w:rsid w:val="00C12882"/>
    <w:rsid w:val="00C12AF5"/>
    <w:rsid w:val="00C12B06"/>
    <w:rsid w:val="00C132B1"/>
    <w:rsid w:val="00C13E0F"/>
    <w:rsid w:val="00C13FED"/>
    <w:rsid w:val="00C1436E"/>
    <w:rsid w:val="00C14B5A"/>
    <w:rsid w:val="00C15AE7"/>
    <w:rsid w:val="00C161E6"/>
    <w:rsid w:val="00C16818"/>
    <w:rsid w:val="00C16B6D"/>
    <w:rsid w:val="00C178A8"/>
    <w:rsid w:val="00C17B0C"/>
    <w:rsid w:val="00C204C3"/>
    <w:rsid w:val="00C20FAD"/>
    <w:rsid w:val="00C2200D"/>
    <w:rsid w:val="00C2242C"/>
    <w:rsid w:val="00C230E2"/>
    <w:rsid w:val="00C2375F"/>
    <w:rsid w:val="00C23E4E"/>
    <w:rsid w:val="00C242CC"/>
    <w:rsid w:val="00C243DA"/>
    <w:rsid w:val="00C247CB"/>
    <w:rsid w:val="00C2523D"/>
    <w:rsid w:val="00C26AE4"/>
    <w:rsid w:val="00C270AD"/>
    <w:rsid w:val="00C27540"/>
    <w:rsid w:val="00C27703"/>
    <w:rsid w:val="00C277F1"/>
    <w:rsid w:val="00C301A0"/>
    <w:rsid w:val="00C314AA"/>
    <w:rsid w:val="00C32E66"/>
    <w:rsid w:val="00C32F85"/>
    <w:rsid w:val="00C331AF"/>
    <w:rsid w:val="00C332BF"/>
    <w:rsid w:val="00C3355F"/>
    <w:rsid w:val="00C34869"/>
    <w:rsid w:val="00C34986"/>
    <w:rsid w:val="00C34E6E"/>
    <w:rsid w:val="00C35499"/>
    <w:rsid w:val="00C3569A"/>
    <w:rsid w:val="00C35FCC"/>
    <w:rsid w:val="00C369AE"/>
    <w:rsid w:val="00C36D2C"/>
    <w:rsid w:val="00C36E50"/>
    <w:rsid w:val="00C36F68"/>
    <w:rsid w:val="00C37374"/>
    <w:rsid w:val="00C374D3"/>
    <w:rsid w:val="00C40519"/>
    <w:rsid w:val="00C40891"/>
    <w:rsid w:val="00C40CE7"/>
    <w:rsid w:val="00C41C1F"/>
    <w:rsid w:val="00C41D74"/>
    <w:rsid w:val="00C43ABF"/>
    <w:rsid w:val="00C43F48"/>
    <w:rsid w:val="00C448FF"/>
    <w:rsid w:val="00C44BEB"/>
    <w:rsid w:val="00C45384"/>
    <w:rsid w:val="00C453FF"/>
    <w:rsid w:val="00C45E57"/>
    <w:rsid w:val="00C46F12"/>
    <w:rsid w:val="00C4728A"/>
    <w:rsid w:val="00C47D38"/>
    <w:rsid w:val="00C47D7E"/>
    <w:rsid w:val="00C47EDB"/>
    <w:rsid w:val="00C50B96"/>
    <w:rsid w:val="00C51CA9"/>
    <w:rsid w:val="00C52F29"/>
    <w:rsid w:val="00C535CE"/>
    <w:rsid w:val="00C53EE1"/>
    <w:rsid w:val="00C54C2E"/>
    <w:rsid w:val="00C54DC4"/>
    <w:rsid w:val="00C54FDE"/>
    <w:rsid w:val="00C55612"/>
    <w:rsid w:val="00C55D1F"/>
    <w:rsid w:val="00C56024"/>
    <w:rsid w:val="00C567B9"/>
    <w:rsid w:val="00C56813"/>
    <w:rsid w:val="00C56A56"/>
    <w:rsid w:val="00C56CE6"/>
    <w:rsid w:val="00C57306"/>
    <w:rsid w:val="00C5745F"/>
    <w:rsid w:val="00C57AE6"/>
    <w:rsid w:val="00C60005"/>
    <w:rsid w:val="00C60579"/>
    <w:rsid w:val="00C60B5A"/>
    <w:rsid w:val="00C60CAF"/>
    <w:rsid w:val="00C60DEA"/>
    <w:rsid w:val="00C61A98"/>
    <w:rsid w:val="00C62210"/>
    <w:rsid w:val="00C62EF2"/>
    <w:rsid w:val="00C62F14"/>
    <w:rsid w:val="00C631D4"/>
    <w:rsid w:val="00C63201"/>
    <w:rsid w:val="00C64071"/>
    <w:rsid w:val="00C640BE"/>
    <w:rsid w:val="00C645E4"/>
    <w:rsid w:val="00C645E6"/>
    <w:rsid w:val="00C64E62"/>
    <w:rsid w:val="00C651D5"/>
    <w:rsid w:val="00C65CCC"/>
    <w:rsid w:val="00C65DBC"/>
    <w:rsid w:val="00C660FA"/>
    <w:rsid w:val="00C6640A"/>
    <w:rsid w:val="00C66944"/>
    <w:rsid w:val="00C66E51"/>
    <w:rsid w:val="00C67887"/>
    <w:rsid w:val="00C7127A"/>
    <w:rsid w:val="00C71632"/>
    <w:rsid w:val="00C71735"/>
    <w:rsid w:val="00C7184E"/>
    <w:rsid w:val="00C731FA"/>
    <w:rsid w:val="00C7323D"/>
    <w:rsid w:val="00C732AE"/>
    <w:rsid w:val="00C75C4F"/>
    <w:rsid w:val="00C7618F"/>
    <w:rsid w:val="00C761C0"/>
    <w:rsid w:val="00C765A9"/>
    <w:rsid w:val="00C7685F"/>
    <w:rsid w:val="00C76A07"/>
    <w:rsid w:val="00C776B1"/>
    <w:rsid w:val="00C77872"/>
    <w:rsid w:val="00C77965"/>
    <w:rsid w:val="00C77D67"/>
    <w:rsid w:val="00C80E54"/>
    <w:rsid w:val="00C8162D"/>
    <w:rsid w:val="00C81AD6"/>
    <w:rsid w:val="00C81F0A"/>
    <w:rsid w:val="00C82EB6"/>
    <w:rsid w:val="00C8313B"/>
    <w:rsid w:val="00C83A0B"/>
    <w:rsid w:val="00C83E2D"/>
    <w:rsid w:val="00C842D0"/>
    <w:rsid w:val="00C84ED1"/>
    <w:rsid w:val="00C86718"/>
    <w:rsid w:val="00C9038F"/>
    <w:rsid w:val="00C907D6"/>
    <w:rsid w:val="00C9117D"/>
    <w:rsid w:val="00C91238"/>
    <w:rsid w:val="00C92AAB"/>
    <w:rsid w:val="00C93E0F"/>
    <w:rsid w:val="00C949D9"/>
    <w:rsid w:val="00C9577C"/>
    <w:rsid w:val="00C957FD"/>
    <w:rsid w:val="00C95AD5"/>
    <w:rsid w:val="00C95EFA"/>
    <w:rsid w:val="00C96D71"/>
    <w:rsid w:val="00C97CA3"/>
    <w:rsid w:val="00C97EBD"/>
    <w:rsid w:val="00CA08FD"/>
    <w:rsid w:val="00CA0D00"/>
    <w:rsid w:val="00CA17F5"/>
    <w:rsid w:val="00CA18B5"/>
    <w:rsid w:val="00CA1E77"/>
    <w:rsid w:val="00CA1FA3"/>
    <w:rsid w:val="00CA2435"/>
    <w:rsid w:val="00CA244B"/>
    <w:rsid w:val="00CA2839"/>
    <w:rsid w:val="00CA2AFF"/>
    <w:rsid w:val="00CA3405"/>
    <w:rsid w:val="00CA3B72"/>
    <w:rsid w:val="00CA3B9B"/>
    <w:rsid w:val="00CA4068"/>
    <w:rsid w:val="00CA482F"/>
    <w:rsid w:val="00CA4984"/>
    <w:rsid w:val="00CA4C07"/>
    <w:rsid w:val="00CA7024"/>
    <w:rsid w:val="00CB08A1"/>
    <w:rsid w:val="00CB0B67"/>
    <w:rsid w:val="00CB0B7D"/>
    <w:rsid w:val="00CB0F77"/>
    <w:rsid w:val="00CB2BD0"/>
    <w:rsid w:val="00CB2FC1"/>
    <w:rsid w:val="00CB3122"/>
    <w:rsid w:val="00CB37F8"/>
    <w:rsid w:val="00CB3B07"/>
    <w:rsid w:val="00CB50E9"/>
    <w:rsid w:val="00CB624F"/>
    <w:rsid w:val="00CB7DC3"/>
    <w:rsid w:val="00CC0302"/>
    <w:rsid w:val="00CC05E1"/>
    <w:rsid w:val="00CC0689"/>
    <w:rsid w:val="00CC0A91"/>
    <w:rsid w:val="00CC13FA"/>
    <w:rsid w:val="00CC17FD"/>
    <w:rsid w:val="00CC1A90"/>
    <w:rsid w:val="00CC1B7F"/>
    <w:rsid w:val="00CC2420"/>
    <w:rsid w:val="00CC2BF8"/>
    <w:rsid w:val="00CC2F69"/>
    <w:rsid w:val="00CC2FFF"/>
    <w:rsid w:val="00CC433B"/>
    <w:rsid w:val="00CC43D5"/>
    <w:rsid w:val="00CC47BE"/>
    <w:rsid w:val="00CC4D8E"/>
    <w:rsid w:val="00CC53EE"/>
    <w:rsid w:val="00CC7E76"/>
    <w:rsid w:val="00CD0B48"/>
    <w:rsid w:val="00CD0E2F"/>
    <w:rsid w:val="00CD18A8"/>
    <w:rsid w:val="00CD1AAB"/>
    <w:rsid w:val="00CD1D49"/>
    <w:rsid w:val="00CD2A61"/>
    <w:rsid w:val="00CD2F20"/>
    <w:rsid w:val="00CD330D"/>
    <w:rsid w:val="00CD3D59"/>
    <w:rsid w:val="00CD3DE2"/>
    <w:rsid w:val="00CD3F9E"/>
    <w:rsid w:val="00CD54DE"/>
    <w:rsid w:val="00CD6B20"/>
    <w:rsid w:val="00CD70C5"/>
    <w:rsid w:val="00CD754B"/>
    <w:rsid w:val="00CD771D"/>
    <w:rsid w:val="00CE1339"/>
    <w:rsid w:val="00CE1593"/>
    <w:rsid w:val="00CE184F"/>
    <w:rsid w:val="00CE187A"/>
    <w:rsid w:val="00CE2583"/>
    <w:rsid w:val="00CE3D24"/>
    <w:rsid w:val="00CE3F36"/>
    <w:rsid w:val="00CE42F2"/>
    <w:rsid w:val="00CE4BB6"/>
    <w:rsid w:val="00CE4C41"/>
    <w:rsid w:val="00CE5A6F"/>
    <w:rsid w:val="00CE61CC"/>
    <w:rsid w:val="00CE63AA"/>
    <w:rsid w:val="00CE6E42"/>
    <w:rsid w:val="00CE6F17"/>
    <w:rsid w:val="00CE6FE8"/>
    <w:rsid w:val="00CE71DA"/>
    <w:rsid w:val="00CE7405"/>
    <w:rsid w:val="00CF0644"/>
    <w:rsid w:val="00CF0676"/>
    <w:rsid w:val="00CF0797"/>
    <w:rsid w:val="00CF0A87"/>
    <w:rsid w:val="00CF1029"/>
    <w:rsid w:val="00CF1591"/>
    <w:rsid w:val="00CF1B2A"/>
    <w:rsid w:val="00CF1C6C"/>
    <w:rsid w:val="00CF20B7"/>
    <w:rsid w:val="00CF3114"/>
    <w:rsid w:val="00CF3582"/>
    <w:rsid w:val="00CF37AA"/>
    <w:rsid w:val="00CF38AB"/>
    <w:rsid w:val="00CF494C"/>
    <w:rsid w:val="00CF4FFD"/>
    <w:rsid w:val="00CF50CD"/>
    <w:rsid w:val="00CF6692"/>
    <w:rsid w:val="00CF6C80"/>
    <w:rsid w:val="00CF7244"/>
    <w:rsid w:val="00CF7441"/>
    <w:rsid w:val="00D000DF"/>
    <w:rsid w:val="00D00AEA"/>
    <w:rsid w:val="00D00D16"/>
    <w:rsid w:val="00D00F2B"/>
    <w:rsid w:val="00D026F1"/>
    <w:rsid w:val="00D02F77"/>
    <w:rsid w:val="00D035E2"/>
    <w:rsid w:val="00D03C6C"/>
    <w:rsid w:val="00D04760"/>
    <w:rsid w:val="00D04A60"/>
    <w:rsid w:val="00D04A95"/>
    <w:rsid w:val="00D054EB"/>
    <w:rsid w:val="00D05813"/>
    <w:rsid w:val="00D06288"/>
    <w:rsid w:val="00D06550"/>
    <w:rsid w:val="00D068C7"/>
    <w:rsid w:val="00D06D22"/>
    <w:rsid w:val="00D07D54"/>
    <w:rsid w:val="00D07E7C"/>
    <w:rsid w:val="00D1016E"/>
    <w:rsid w:val="00D106ED"/>
    <w:rsid w:val="00D10B4B"/>
    <w:rsid w:val="00D10C2B"/>
    <w:rsid w:val="00D1188C"/>
    <w:rsid w:val="00D120EC"/>
    <w:rsid w:val="00D1220A"/>
    <w:rsid w:val="00D127E0"/>
    <w:rsid w:val="00D128A4"/>
    <w:rsid w:val="00D12F3B"/>
    <w:rsid w:val="00D13DE9"/>
    <w:rsid w:val="00D1406E"/>
    <w:rsid w:val="00D147DC"/>
    <w:rsid w:val="00D14C59"/>
    <w:rsid w:val="00D14CF2"/>
    <w:rsid w:val="00D14D2E"/>
    <w:rsid w:val="00D15131"/>
    <w:rsid w:val="00D15722"/>
    <w:rsid w:val="00D16550"/>
    <w:rsid w:val="00D1667C"/>
    <w:rsid w:val="00D1690E"/>
    <w:rsid w:val="00D16BC2"/>
    <w:rsid w:val="00D16FA2"/>
    <w:rsid w:val="00D170DB"/>
    <w:rsid w:val="00D177A4"/>
    <w:rsid w:val="00D17F2A"/>
    <w:rsid w:val="00D17F89"/>
    <w:rsid w:val="00D202BF"/>
    <w:rsid w:val="00D20954"/>
    <w:rsid w:val="00D2187B"/>
    <w:rsid w:val="00D2194D"/>
    <w:rsid w:val="00D21C39"/>
    <w:rsid w:val="00D21FC6"/>
    <w:rsid w:val="00D2210C"/>
    <w:rsid w:val="00D2243A"/>
    <w:rsid w:val="00D22944"/>
    <w:rsid w:val="00D22A2A"/>
    <w:rsid w:val="00D22BB6"/>
    <w:rsid w:val="00D23489"/>
    <w:rsid w:val="00D23E4F"/>
    <w:rsid w:val="00D23FC9"/>
    <w:rsid w:val="00D24C7B"/>
    <w:rsid w:val="00D26514"/>
    <w:rsid w:val="00D2677B"/>
    <w:rsid w:val="00D26E4B"/>
    <w:rsid w:val="00D278C1"/>
    <w:rsid w:val="00D30349"/>
    <w:rsid w:val="00D309A0"/>
    <w:rsid w:val="00D3159A"/>
    <w:rsid w:val="00D31A44"/>
    <w:rsid w:val="00D31B89"/>
    <w:rsid w:val="00D31EBF"/>
    <w:rsid w:val="00D32388"/>
    <w:rsid w:val="00D32675"/>
    <w:rsid w:val="00D32984"/>
    <w:rsid w:val="00D33393"/>
    <w:rsid w:val="00D33704"/>
    <w:rsid w:val="00D33801"/>
    <w:rsid w:val="00D339F5"/>
    <w:rsid w:val="00D33D36"/>
    <w:rsid w:val="00D33F37"/>
    <w:rsid w:val="00D3442A"/>
    <w:rsid w:val="00D34727"/>
    <w:rsid w:val="00D34C79"/>
    <w:rsid w:val="00D34D94"/>
    <w:rsid w:val="00D34DBD"/>
    <w:rsid w:val="00D351A3"/>
    <w:rsid w:val="00D35608"/>
    <w:rsid w:val="00D35B3B"/>
    <w:rsid w:val="00D37965"/>
    <w:rsid w:val="00D37D51"/>
    <w:rsid w:val="00D37E93"/>
    <w:rsid w:val="00D403C8"/>
    <w:rsid w:val="00D409E2"/>
    <w:rsid w:val="00D40AEC"/>
    <w:rsid w:val="00D41031"/>
    <w:rsid w:val="00D4174A"/>
    <w:rsid w:val="00D42438"/>
    <w:rsid w:val="00D427D7"/>
    <w:rsid w:val="00D4288C"/>
    <w:rsid w:val="00D42A8E"/>
    <w:rsid w:val="00D42F81"/>
    <w:rsid w:val="00D436A0"/>
    <w:rsid w:val="00D446F7"/>
    <w:rsid w:val="00D44E62"/>
    <w:rsid w:val="00D44FBD"/>
    <w:rsid w:val="00D4551D"/>
    <w:rsid w:val="00D45938"/>
    <w:rsid w:val="00D46C19"/>
    <w:rsid w:val="00D47277"/>
    <w:rsid w:val="00D479FF"/>
    <w:rsid w:val="00D50064"/>
    <w:rsid w:val="00D502ED"/>
    <w:rsid w:val="00D5033E"/>
    <w:rsid w:val="00D50741"/>
    <w:rsid w:val="00D513FF"/>
    <w:rsid w:val="00D51570"/>
    <w:rsid w:val="00D52438"/>
    <w:rsid w:val="00D530AE"/>
    <w:rsid w:val="00D532EE"/>
    <w:rsid w:val="00D532F1"/>
    <w:rsid w:val="00D53710"/>
    <w:rsid w:val="00D54BC0"/>
    <w:rsid w:val="00D550E3"/>
    <w:rsid w:val="00D556AD"/>
    <w:rsid w:val="00D55D2D"/>
    <w:rsid w:val="00D561EA"/>
    <w:rsid w:val="00D57068"/>
    <w:rsid w:val="00D57C61"/>
    <w:rsid w:val="00D57E02"/>
    <w:rsid w:val="00D60041"/>
    <w:rsid w:val="00D60381"/>
    <w:rsid w:val="00D607A2"/>
    <w:rsid w:val="00D61019"/>
    <w:rsid w:val="00D616DE"/>
    <w:rsid w:val="00D617C3"/>
    <w:rsid w:val="00D62201"/>
    <w:rsid w:val="00D62279"/>
    <w:rsid w:val="00D62EDF"/>
    <w:rsid w:val="00D6371B"/>
    <w:rsid w:val="00D63965"/>
    <w:rsid w:val="00D64743"/>
    <w:rsid w:val="00D651D1"/>
    <w:rsid w:val="00D651E9"/>
    <w:rsid w:val="00D65BCF"/>
    <w:rsid w:val="00D664ED"/>
    <w:rsid w:val="00D67484"/>
    <w:rsid w:val="00D67655"/>
    <w:rsid w:val="00D67B2B"/>
    <w:rsid w:val="00D67C8D"/>
    <w:rsid w:val="00D70280"/>
    <w:rsid w:val="00D702A7"/>
    <w:rsid w:val="00D7061F"/>
    <w:rsid w:val="00D715E0"/>
    <w:rsid w:val="00D717BB"/>
    <w:rsid w:val="00D7226B"/>
    <w:rsid w:val="00D724AC"/>
    <w:rsid w:val="00D72707"/>
    <w:rsid w:val="00D727A2"/>
    <w:rsid w:val="00D7282C"/>
    <w:rsid w:val="00D7301C"/>
    <w:rsid w:val="00D74266"/>
    <w:rsid w:val="00D75274"/>
    <w:rsid w:val="00D752CB"/>
    <w:rsid w:val="00D75423"/>
    <w:rsid w:val="00D758BC"/>
    <w:rsid w:val="00D75A9C"/>
    <w:rsid w:val="00D75D3E"/>
    <w:rsid w:val="00D75DEA"/>
    <w:rsid w:val="00D75E38"/>
    <w:rsid w:val="00D75F05"/>
    <w:rsid w:val="00D762FF"/>
    <w:rsid w:val="00D7699A"/>
    <w:rsid w:val="00D76CFC"/>
    <w:rsid w:val="00D76E83"/>
    <w:rsid w:val="00D77697"/>
    <w:rsid w:val="00D776D6"/>
    <w:rsid w:val="00D777CD"/>
    <w:rsid w:val="00D77AC9"/>
    <w:rsid w:val="00D77F91"/>
    <w:rsid w:val="00D802A7"/>
    <w:rsid w:val="00D80B6E"/>
    <w:rsid w:val="00D80D49"/>
    <w:rsid w:val="00D80ED4"/>
    <w:rsid w:val="00D80FC2"/>
    <w:rsid w:val="00D8132C"/>
    <w:rsid w:val="00D81826"/>
    <w:rsid w:val="00D81EA1"/>
    <w:rsid w:val="00D81FB7"/>
    <w:rsid w:val="00D8256D"/>
    <w:rsid w:val="00D82963"/>
    <w:rsid w:val="00D83339"/>
    <w:rsid w:val="00D834DE"/>
    <w:rsid w:val="00D84AF7"/>
    <w:rsid w:val="00D8581D"/>
    <w:rsid w:val="00D86ED8"/>
    <w:rsid w:val="00D8780B"/>
    <w:rsid w:val="00D87870"/>
    <w:rsid w:val="00D90871"/>
    <w:rsid w:val="00D910AC"/>
    <w:rsid w:val="00D9155F"/>
    <w:rsid w:val="00D934D5"/>
    <w:rsid w:val="00D93750"/>
    <w:rsid w:val="00D93DC0"/>
    <w:rsid w:val="00D93FB1"/>
    <w:rsid w:val="00D9403F"/>
    <w:rsid w:val="00D959B4"/>
    <w:rsid w:val="00D96A3A"/>
    <w:rsid w:val="00D96FB1"/>
    <w:rsid w:val="00D9775F"/>
    <w:rsid w:val="00DA10EB"/>
    <w:rsid w:val="00DA1267"/>
    <w:rsid w:val="00DA1C4A"/>
    <w:rsid w:val="00DA2D2C"/>
    <w:rsid w:val="00DA2D88"/>
    <w:rsid w:val="00DA3362"/>
    <w:rsid w:val="00DA3BB3"/>
    <w:rsid w:val="00DA4301"/>
    <w:rsid w:val="00DA44DE"/>
    <w:rsid w:val="00DA4AE6"/>
    <w:rsid w:val="00DA4C68"/>
    <w:rsid w:val="00DA54A3"/>
    <w:rsid w:val="00DA582F"/>
    <w:rsid w:val="00DA5973"/>
    <w:rsid w:val="00DA5BAE"/>
    <w:rsid w:val="00DA68A2"/>
    <w:rsid w:val="00DA6BB8"/>
    <w:rsid w:val="00DA6D4E"/>
    <w:rsid w:val="00DA79C9"/>
    <w:rsid w:val="00DA7D7E"/>
    <w:rsid w:val="00DA7EF8"/>
    <w:rsid w:val="00DB06AB"/>
    <w:rsid w:val="00DB0861"/>
    <w:rsid w:val="00DB0E3C"/>
    <w:rsid w:val="00DB140E"/>
    <w:rsid w:val="00DB171F"/>
    <w:rsid w:val="00DB1969"/>
    <w:rsid w:val="00DB20AB"/>
    <w:rsid w:val="00DB2F2D"/>
    <w:rsid w:val="00DB307E"/>
    <w:rsid w:val="00DB3514"/>
    <w:rsid w:val="00DB42DC"/>
    <w:rsid w:val="00DB458E"/>
    <w:rsid w:val="00DB4D8E"/>
    <w:rsid w:val="00DB5173"/>
    <w:rsid w:val="00DB54F3"/>
    <w:rsid w:val="00DB5E1B"/>
    <w:rsid w:val="00DB5F57"/>
    <w:rsid w:val="00DB620A"/>
    <w:rsid w:val="00DB6E49"/>
    <w:rsid w:val="00DB71ED"/>
    <w:rsid w:val="00DB7248"/>
    <w:rsid w:val="00DB75A6"/>
    <w:rsid w:val="00DB7AD6"/>
    <w:rsid w:val="00DC0891"/>
    <w:rsid w:val="00DC103C"/>
    <w:rsid w:val="00DC1115"/>
    <w:rsid w:val="00DC11F5"/>
    <w:rsid w:val="00DC1622"/>
    <w:rsid w:val="00DC1B43"/>
    <w:rsid w:val="00DC2CEA"/>
    <w:rsid w:val="00DC3232"/>
    <w:rsid w:val="00DC3387"/>
    <w:rsid w:val="00DC3832"/>
    <w:rsid w:val="00DC469D"/>
    <w:rsid w:val="00DC4A9A"/>
    <w:rsid w:val="00DC5B08"/>
    <w:rsid w:val="00DC6612"/>
    <w:rsid w:val="00DC69FA"/>
    <w:rsid w:val="00DC7A51"/>
    <w:rsid w:val="00DD0CEA"/>
    <w:rsid w:val="00DD1B71"/>
    <w:rsid w:val="00DD34BB"/>
    <w:rsid w:val="00DD35CB"/>
    <w:rsid w:val="00DD3602"/>
    <w:rsid w:val="00DD3B1E"/>
    <w:rsid w:val="00DD3B68"/>
    <w:rsid w:val="00DD4F04"/>
    <w:rsid w:val="00DD4F6B"/>
    <w:rsid w:val="00DD59AB"/>
    <w:rsid w:val="00DD5C09"/>
    <w:rsid w:val="00DD626A"/>
    <w:rsid w:val="00DD6F28"/>
    <w:rsid w:val="00DD71B2"/>
    <w:rsid w:val="00DD71EE"/>
    <w:rsid w:val="00DD7ACB"/>
    <w:rsid w:val="00DE007E"/>
    <w:rsid w:val="00DE0589"/>
    <w:rsid w:val="00DE08BA"/>
    <w:rsid w:val="00DE1033"/>
    <w:rsid w:val="00DE2806"/>
    <w:rsid w:val="00DE419F"/>
    <w:rsid w:val="00DE4273"/>
    <w:rsid w:val="00DE4E9F"/>
    <w:rsid w:val="00DE51EA"/>
    <w:rsid w:val="00DE5238"/>
    <w:rsid w:val="00DE5A27"/>
    <w:rsid w:val="00DE5B5F"/>
    <w:rsid w:val="00DE61EC"/>
    <w:rsid w:val="00DE63F4"/>
    <w:rsid w:val="00DE758C"/>
    <w:rsid w:val="00DE7914"/>
    <w:rsid w:val="00DE7A68"/>
    <w:rsid w:val="00DE7B17"/>
    <w:rsid w:val="00DF1073"/>
    <w:rsid w:val="00DF1371"/>
    <w:rsid w:val="00DF15DB"/>
    <w:rsid w:val="00DF1F65"/>
    <w:rsid w:val="00DF3306"/>
    <w:rsid w:val="00DF3E1E"/>
    <w:rsid w:val="00DF430E"/>
    <w:rsid w:val="00DF48A6"/>
    <w:rsid w:val="00DF51EA"/>
    <w:rsid w:val="00DF62D5"/>
    <w:rsid w:val="00DF6F94"/>
    <w:rsid w:val="00DF7D03"/>
    <w:rsid w:val="00E003EF"/>
    <w:rsid w:val="00E00696"/>
    <w:rsid w:val="00E00964"/>
    <w:rsid w:val="00E00F0D"/>
    <w:rsid w:val="00E01BEE"/>
    <w:rsid w:val="00E01F4B"/>
    <w:rsid w:val="00E02233"/>
    <w:rsid w:val="00E02891"/>
    <w:rsid w:val="00E032CC"/>
    <w:rsid w:val="00E03651"/>
    <w:rsid w:val="00E03808"/>
    <w:rsid w:val="00E04506"/>
    <w:rsid w:val="00E04649"/>
    <w:rsid w:val="00E046CC"/>
    <w:rsid w:val="00E04A35"/>
    <w:rsid w:val="00E060C2"/>
    <w:rsid w:val="00E06324"/>
    <w:rsid w:val="00E101C8"/>
    <w:rsid w:val="00E10291"/>
    <w:rsid w:val="00E10497"/>
    <w:rsid w:val="00E109D1"/>
    <w:rsid w:val="00E11E8D"/>
    <w:rsid w:val="00E12547"/>
    <w:rsid w:val="00E12808"/>
    <w:rsid w:val="00E12FB0"/>
    <w:rsid w:val="00E13BC8"/>
    <w:rsid w:val="00E14814"/>
    <w:rsid w:val="00E1591B"/>
    <w:rsid w:val="00E15DE8"/>
    <w:rsid w:val="00E16358"/>
    <w:rsid w:val="00E16A50"/>
    <w:rsid w:val="00E16C4B"/>
    <w:rsid w:val="00E17CE5"/>
    <w:rsid w:val="00E17E24"/>
    <w:rsid w:val="00E17FF5"/>
    <w:rsid w:val="00E20759"/>
    <w:rsid w:val="00E20906"/>
    <w:rsid w:val="00E21143"/>
    <w:rsid w:val="00E22513"/>
    <w:rsid w:val="00E22826"/>
    <w:rsid w:val="00E22C13"/>
    <w:rsid w:val="00E23433"/>
    <w:rsid w:val="00E249D5"/>
    <w:rsid w:val="00E2510F"/>
    <w:rsid w:val="00E25896"/>
    <w:rsid w:val="00E25960"/>
    <w:rsid w:val="00E26081"/>
    <w:rsid w:val="00E26681"/>
    <w:rsid w:val="00E26AFA"/>
    <w:rsid w:val="00E26F73"/>
    <w:rsid w:val="00E274E4"/>
    <w:rsid w:val="00E27A75"/>
    <w:rsid w:val="00E30289"/>
    <w:rsid w:val="00E304A9"/>
    <w:rsid w:val="00E32350"/>
    <w:rsid w:val="00E33002"/>
    <w:rsid w:val="00E33757"/>
    <w:rsid w:val="00E33C68"/>
    <w:rsid w:val="00E3476F"/>
    <w:rsid w:val="00E34CA0"/>
    <w:rsid w:val="00E34EEB"/>
    <w:rsid w:val="00E359F6"/>
    <w:rsid w:val="00E35ABD"/>
    <w:rsid w:val="00E35C16"/>
    <w:rsid w:val="00E35C74"/>
    <w:rsid w:val="00E3643B"/>
    <w:rsid w:val="00E3687C"/>
    <w:rsid w:val="00E36BCA"/>
    <w:rsid w:val="00E36FEE"/>
    <w:rsid w:val="00E37AD7"/>
    <w:rsid w:val="00E37EDD"/>
    <w:rsid w:val="00E41254"/>
    <w:rsid w:val="00E41B02"/>
    <w:rsid w:val="00E43E42"/>
    <w:rsid w:val="00E44EB9"/>
    <w:rsid w:val="00E44F39"/>
    <w:rsid w:val="00E462C7"/>
    <w:rsid w:val="00E46358"/>
    <w:rsid w:val="00E46C1C"/>
    <w:rsid w:val="00E471DC"/>
    <w:rsid w:val="00E474A2"/>
    <w:rsid w:val="00E47A7D"/>
    <w:rsid w:val="00E47DDF"/>
    <w:rsid w:val="00E50E8C"/>
    <w:rsid w:val="00E50EB4"/>
    <w:rsid w:val="00E50F47"/>
    <w:rsid w:val="00E510D5"/>
    <w:rsid w:val="00E52151"/>
    <w:rsid w:val="00E52C14"/>
    <w:rsid w:val="00E532FC"/>
    <w:rsid w:val="00E53755"/>
    <w:rsid w:val="00E53CA8"/>
    <w:rsid w:val="00E53E29"/>
    <w:rsid w:val="00E54A57"/>
    <w:rsid w:val="00E54B03"/>
    <w:rsid w:val="00E54CA1"/>
    <w:rsid w:val="00E55672"/>
    <w:rsid w:val="00E559B4"/>
    <w:rsid w:val="00E55B66"/>
    <w:rsid w:val="00E55BB0"/>
    <w:rsid w:val="00E5759A"/>
    <w:rsid w:val="00E57B12"/>
    <w:rsid w:val="00E57DCD"/>
    <w:rsid w:val="00E604FC"/>
    <w:rsid w:val="00E609E5"/>
    <w:rsid w:val="00E60D6F"/>
    <w:rsid w:val="00E60F27"/>
    <w:rsid w:val="00E6137B"/>
    <w:rsid w:val="00E61617"/>
    <w:rsid w:val="00E61734"/>
    <w:rsid w:val="00E61809"/>
    <w:rsid w:val="00E61A93"/>
    <w:rsid w:val="00E620C4"/>
    <w:rsid w:val="00E626FF"/>
    <w:rsid w:val="00E628A9"/>
    <w:rsid w:val="00E62975"/>
    <w:rsid w:val="00E629EF"/>
    <w:rsid w:val="00E62D32"/>
    <w:rsid w:val="00E63142"/>
    <w:rsid w:val="00E632D2"/>
    <w:rsid w:val="00E64059"/>
    <w:rsid w:val="00E647D5"/>
    <w:rsid w:val="00E64ABB"/>
    <w:rsid w:val="00E64D93"/>
    <w:rsid w:val="00E64FCF"/>
    <w:rsid w:val="00E656A3"/>
    <w:rsid w:val="00E65856"/>
    <w:rsid w:val="00E65A1D"/>
    <w:rsid w:val="00E65EDB"/>
    <w:rsid w:val="00E65F55"/>
    <w:rsid w:val="00E666F7"/>
    <w:rsid w:val="00E66927"/>
    <w:rsid w:val="00E66A89"/>
    <w:rsid w:val="00E66C96"/>
    <w:rsid w:val="00E675C7"/>
    <w:rsid w:val="00E677B8"/>
    <w:rsid w:val="00E67A81"/>
    <w:rsid w:val="00E67AD7"/>
    <w:rsid w:val="00E67D31"/>
    <w:rsid w:val="00E67FA1"/>
    <w:rsid w:val="00E67FCC"/>
    <w:rsid w:val="00E7063B"/>
    <w:rsid w:val="00E71987"/>
    <w:rsid w:val="00E71B5C"/>
    <w:rsid w:val="00E720CC"/>
    <w:rsid w:val="00E72136"/>
    <w:rsid w:val="00E72853"/>
    <w:rsid w:val="00E7294D"/>
    <w:rsid w:val="00E72B4A"/>
    <w:rsid w:val="00E73196"/>
    <w:rsid w:val="00E73768"/>
    <w:rsid w:val="00E7387D"/>
    <w:rsid w:val="00E73BEA"/>
    <w:rsid w:val="00E73C4A"/>
    <w:rsid w:val="00E73C72"/>
    <w:rsid w:val="00E73D53"/>
    <w:rsid w:val="00E74616"/>
    <w:rsid w:val="00E75111"/>
    <w:rsid w:val="00E756ED"/>
    <w:rsid w:val="00E75A36"/>
    <w:rsid w:val="00E75F1A"/>
    <w:rsid w:val="00E76046"/>
    <w:rsid w:val="00E76E55"/>
    <w:rsid w:val="00E77296"/>
    <w:rsid w:val="00E80C92"/>
    <w:rsid w:val="00E814D5"/>
    <w:rsid w:val="00E81516"/>
    <w:rsid w:val="00E816D8"/>
    <w:rsid w:val="00E82916"/>
    <w:rsid w:val="00E82E18"/>
    <w:rsid w:val="00E8305E"/>
    <w:rsid w:val="00E833A5"/>
    <w:rsid w:val="00E84927"/>
    <w:rsid w:val="00E84CEE"/>
    <w:rsid w:val="00E84D3C"/>
    <w:rsid w:val="00E85627"/>
    <w:rsid w:val="00E86762"/>
    <w:rsid w:val="00E911A1"/>
    <w:rsid w:val="00E93763"/>
    <w:rsid w:val="00E95692"/>
    <w:rsid w:val="00E957B3"/>
    <w:rsid w:val="00E96126"/>
    <w:rsid w:val="00E96546"/>
    <w:rsid w:val="00E96C4C"/>
    <w:rsid w:val="00E96C5B"/>
    <w:rsid w:val="00E97BFB"/>
    <w:rsid w:val="00EA06B7"/>
    <w:rsid w:val="00EA181B"/>
    <w:rsid w:val="00EA1A75"/>
    <w:rsid w:val="00EA2372"/>
    <w:rsid w:val="00EA2AAE"/>
    <w:rsid w:val="00EA2EC0"/>
    <w:rsid w:val="00EA3912"/>
    <w:rsid w:val="00EA4114"/>
    <w:rsid w:val="00EA427A"/>
    <w:rsid w:val="00EA48E7"/>
    <w:rsid w:val="00EA4EDB"/>
    <w:rsid w:val="00EA4F60"/>
    <w:rsid w:val="00EA5082"/>
    <w:rsid w:val="00EA5398"/>
    <w:rsid w:val="00EA5A4E"/>
    <w:rsid w:val="00EA5FBD"/>
    <w:rsid w:val="00EA601E"/>
    <w:rsid w:val="00EA6170"/>
    <w:rsid w:val="00EA6498"/>
    <w:rsid w:val="00EA6DA4"/>
    <w:rsid w:val="00EA6E95"/>
    <w:rsid w:val="00EA710D"/>
    <w:rsid w:val="00EA7139"/>
    <w:rsid w:val="00EA723B"/>
    <w:rsid w:val="00EA773E"/>
    <w:rsid w:val="00EA7DC5"/>
    <w:rsid w:val="00EB1A31"/>
    <w:rsid w:val="00EB1D56"/>
    <w:rsid w:val="00EB1DE1"/>
    <w:rsid w:val="00EB1E97"/>
    <w:rsid w:val="00EB25A5"/>
    <w:rsid w:val="00EB2706"/>
    <w:rsid w:val="00EB2A65"/>
    <w:rsid w:val="00EB37C8"/>
    <w:rsid w:val="00EB3BFC"/>
    <w:rsid w:val="00EB3EB2"/>
    <w:rsid w:val="00EB45CB"/>
    <w:rsid w:val="00EB5305"/>
    <w:rsid w:val="00EB550F"/>
    <w:rsid w:val="00EB5CAE"/>
    <w:rsid w:val="00EB5E3B"/>
    <w:rsid w:val="00EB6350"/>
    <w:rsid w:val="00EB64D3"/>
    <w:rsid w:val="00EB687A"/>
    <w:rsid w:val="00EB6F2B"/>
    <w:rsid w:val="00EB7F75"/>
    <w:rsid w:val="00EC0945"/>
    <w:rsid w:val="00EC10DE"/>
    <w:rsid w:val="00EC143C"/>
    <w:rsid w:val="00EC17F8"/>
    <w:rsid w:val="00EC1A63"/>
    <w:rsid w:val="00EC20E5"/>
    <w:rsid w:val="00EC2EF2"/>
    <w:rsid w:val="00EC2F62"/>
    <w:rsid w:val="00EC34CE"/>
    <w:rsid w:val="00EC3BD8"/>
    <w:rsid w:val="00EC3F45"/>
    <w:rsid w:val="00EC4065"/>
    <w:rsid w:val="00EC4B2F"/>
    <w:rsid w:val="00EC4D7F"/>
    <w:rsid w:val="00EC51A1"/>
    <w:rsid w:val="00EC55A7"/>
    <w:rsid w:val="00EC6220"/>
    <w:rsid w:val="00EC62EB"/>
    <w:rsid w:val="00EC64C5"/>
    <w:rsid w:val="00EC6E9F"/>
    <w:rsid w:val="00EC70DF"/>
    <w:rsid w:val="00EC7523"/>
    <w:rsid w:val="00EC7C81"/>
    <w:rsid w:val="00EC7E81"/>
    <w:rsid w:val="00ED1284"/>
    <w:rsid w:val="00ED1DB8"/>
    <w:rsid w:val="00ED24B6"/>
    <w:rsid w:val="00ED27CE"/>
    <w:rsid w:val="00ED2899"/>
    <w:rsid w:val="00ED2906"/>
    <w:rsid w:val="00ED31D5"/>
    <w:rsid w:val="00ED364F"/>
    <w:rsid w:val="00ED36A2"/>
    <w:rsid w:val="00ED4100"/>
    <w:rsid w:val="00ED44F0"/>
    <w:rsid w:val="00ED4B33"/>
    <w:rsid w:val="00ED5373"/>
    <w:rsid w:val="00ED53DF"/>
    <w:rsid w:val="00ED5D07"/>
    <w:rsid w:val="00ED5F9B"/>
    <w:rsid w:val="00ED7089"/>
    <w:rsid w:val="00ED7170"/>
    <w:rsid w:val="00ED7DD6"/>
    <w:rsid w:val="00EE0097"/>
    <w:rsid w:val="00EE039B"/>
    <w:rsid w:val="00EE060B"/>
    <w:rsid w:val="00EE14FF"/>
    <w:rsid w:val="00EE15A1"/>
    <w:rsid w:val="00EE1BA9"/>
    <w:rsid w:val="00EE2A7C"/>
    <w:rsid w:val="00EE2C42"/>
    <w:rsid w:val="00EE2CC0"/>
    <w:rsid w:val="00EE32BE"/>
    <w:rsid w:val="00EE341B"/>
    <w:rsid w:val="00EE4453"/>
    <w:rsid w:val="00EE5FCE"/>
    <w:rsid w:val="00EE640E"/>
    <w:rsid w:val="00EE6BBD"/>
    <w:rsid w:val="00EE6C2A"/>
    <w:rsid w:val="00EE6CF1"/>
    <w:rsid w:val="00EE6E1E"/>
    <w:rsid w:val="00EE705F"/>
    <w:rsid w:val="00EE7CCE"/>
    <w:rsid w:val="00EF02B9"/>
    <w:rsid w:val="00EF05F3"/>
    <w:rsid w:val="00EF1462"/>
    <w:rsid w:val="00EF1BD4"/>
    <w:rsid w:val="00EF2339"/>
    <w:rsid w:val="00EF28BD"/>
    <w:rsid w:val="00EF28DF"/>
    <w:rsid w:val="00EF2C81"/>
    <w:rsid w:val="00EF2FB5"/>
    <w:rsid w:val="00EF3E7F"/>
    <w:rsid w:val="00EF4643"/>
    <w:rsid w:val="00EF51A3"/>
    <w:rsid w:val="00EF54FD"/>
    <w:rsid w:val="00EF55DF"/>
    <w:rsid w:val="00EF5EE2"/>
    <w:rsid w:val="00EF5F27"/>
    <w:rsid w:val="00EF60C2"/>
    <w:rsid w:val="00EF624A"/>
    <w:rsid w:val="00EF793B"/>
    <w:rsid w:val="00EF7C92"/>
    <w:rsid w:val="00F005CF"/>
    <w:rsid w:val="00F0076C"/>
    <w:rsid w:val="00F009C0"/>
    <w:rsid w:val="00F00DE2"/>
    <w:rsid w:val="00F010E9"/>
    <w:rsid w:val="00F010F8"/>
    <w:rsid w:val="00F012C9"/>
    <w:rsid w:val="00F0245E"/>
    <w:rsid w:val="00F02FC3"/>
    <w:rsid w:val="00F03FB8"/>
    <w:rsid w:val="00F0416B"/>
    <w:rsid w:val="00F0526E"/>
    <w:rsid w:val="00F05298"/>
    <w:rsid w:val="00F05D1E"/>
    <w:rsid w:val="00F05DB0"/>
    <w:rsid w:val="00F06A02"/>
    <w:rsid w:val="00F07023"/>
    <w:rsid w:val="00F07429"/>
    <w:rsid w:val="00F07607"/>
    <w:rsid w:val="00F07A68"/>
    <w:rsid w:val="00F100FF"/>
    <w:rsid w:val="00F108A0"/>
    <w:rsid w:val="00F10C82"/>
    <w:rsid w:val="00F11F84"/>
    <w:rsid w:val="00F12B3F"/>
    <w:rsid w:val="00F12CEB"/>
    <w:rsid w:val="00F13112"/>
    <w:rsid w:val="00F147D9"/>
    <w:rsid w:val="00F14D3A"/>
    <w:rsid w:val="00F15991"/>
    <w:rsid w:val="00F165F2"/>
    <w:rsid w:val="00F169C6"/>
    <w:rsid w:val="00F16FE6"/>
    <w:rsid w:val="00F17021"/>
    <w:rsid w:val="00F171A6"/>
    <w:rsid w:val="00F205DB"/>
    <w:rsid w:val="00F20683"/>
    <w:rsid w:val="00F207D4"/>
    <w:rsid w:val="00F2080B"/>
    <w:rsid w:val="00F20FBD"/>
    <w:rsid w:val="00F2133F"/>
    <w:rsid w:val="00F21656"/>
    <w:rsid w:val="00F21902"/>
    <w:rsid w:val="00F2205D"/>
    <w:rsid w:val="00F22449"/>
    <w:rsid w:val="00F238BD"/>
    <w:rsid w:val="00F23E7D"/>
    <w:rsid w:val="00F246A9"/>
    <w:rsid w:val="00F24992"/>
    <w:rsid w:val="00F25921"/>
    <w:rsid w:val="00F27CB9"/>
    <w:rsid w:val="00F27F21"/>
    <w:rsid w:val="00F30D33"/>
    <w:rsid w:val="00F312A6"/>
    <w:rsid w:val="00F329D1"/>
    <w:rsid w:val="00F32F2F"/>
    <w:rsid w:val="00F3315D"/>
    <w:rsid w:val="00F3329A"/>
    <w:rsid w:val="00F33530"/>
    <w:rsid w:val="00F33B73"/>
    <w:rsid w:val="00F33C54"/>
    <w:rsid w:val="00F33E12"/>
    <w:rsid w:val="00F33E49"/>
    <w:rsid w:val="00F33E81"/>
    <w:rsid w:val="00F33F3F"/>
    <w:rsid w:val="00F34189"/>
    <w:rsid w:val="00F3421D"/>
    <w:rsid w:val="00F34576"/>
    <w:rsid w:val="00F34B6B"/>
    <w:rsid w:val="00F351F2"/>
    <w:rsid w:val="00F35336"/>
    <w:rsid w:val="00F35BDD"/>
    <w:rsid w:val="00F35DF8"/>
    <w:rsid w:val="00F35FBC"/>
    <w:rsid w:val="00F37631"/>
    <w:rsid w:val="00F403FD"/>
    <w:rsid w:val="00F41375"/>
    <w:rsid w:val="00F414AD"/>
    <w:rsid w:val="00F41D5D"/>
    <w:rsid w:val="00F41E72"/>
    <w:rsid w:val="00F42154"/>
    <w:rsid w:val="00F43093"/>
    <w:rsid w:val="00F4350F"/>
    <w:rsid w:val="00F43B58"/>
    <w:rsid w:val="00F44673"/>
    <w:rsid w:val="00F446AD"/>
    <w:rsid w:val="00F44A57"/>
    <w:rsid w:val="00F45033"/>
    <w:rsid w:val="00F450A0"/>
    <w:rsid w:val="00F45B0F"/>
    <w:rsid w:val="00F45BDF"/>
    <w:rsid w:val="00F45EDA"/>
    <w:rsid w:val="00F46BA8"/>
    <w:rsid w:val="00F47234"/>
    <w:rsid w:val="00F47336"/>
    <w:rsid w:val="00F477D8"/>
    <w:rsid w:val="00F47ECA"/>
    <w:rsid w:val="00F50039"/>
    <w:rsid w:val="00F50300"/>
    <w:rsid w:val="00F50739"/>
    <w:rsid w:val="00F51471"/>
    <w:rsid w:val="00F5196C"/>
    <w:rsid w:val="00F51CCB"/>
    <w:rsid w:val="00F51ECA"/>
    <w:rsid w:val="00F52E76"/>
    <w:rsid w:val="00F530BC"/>
    <w:rsid w:val="00F53DFF"/>
    <w:rsid w:val="00F540CB"/>
    <w:rsid w:val="00F552C3"/>
    <w:rsid w:val="00F5658A"/>
    <w:rsid w:val="00F56C7F"/>
    <w:rsid w:val="00F56D31"/>
    <w:rsid w:val="00F56D39"/>
    <w:rsid w:val="00F56E39"/>
    <w:rsid w:val="00F5721B"/>
    <w:rsid w:val="00F57B7D"/>
    <w:rsid w:val="00F602FA"/>
    <w:rsid w:val="00F60309"/>
    <w:rsid w:val="00F60361"/>
    <w:rsid w:val="00F603E3"/>
    <w:rsid w:val="00F606DF"/>
    <w:rsid w:val="00F60865"/>
    <w:rsid w:val="00F60FB8"/>
    <w:rsid w:val="00F612A0"/>
    <w:rsid w:val="00F61306"/>
    <w:rsid w:val="00F623E9"/>
    <w:rsid w:val="00F62D80"/>
    <w:rsid w:val="00F63085"/>
    <w:rsid w:val="00F632F6"/>
    <w:rsid w:val="00F63951"/>
    <w:rsid w:val="00F63C86"/>
    <w:rsid w:val="00F63F46"/>
    <w:rsid w:val="00F656AC"/>
    <w:rsid w:val="00F65739"/>
    <w:rsid w:val="00F65C6E"/>
    <w:rsid w:val="00F65FB3"/>
    <w:rsid w:val="00F66635"/>
    <w:rsid w:val="00F66E96"/>
    <w:rsid w:val="00F67245"/>
    <w:rsid w:val="00F67A7E"/>
    <w:rsid w:val="00F67CFF"/>
    <w:rsid w:val="00F702D3"/>
    <w:rsid w:val="00F70485"/>
    <w:rsid w:val="00F70517"/>
    <w:rsid w:val="00F705CB"/>
    <w:rsid w:val="00F70622"/>
    <w:rsid w:val="00F70C0E"/>
    <w:rsid w:val="00F70DEC"/>
    <w:rsid w:val="00F7117E"/>
    <w:rsid w:val="00F713AD"/>
    <w:rsid w:val="00F719F6"/>
    <w:rsid w:val="00F71F08"/>
    <w:rsid w:val="00F72336"/>
    <w:rsid w:val="00F72B0D"/>
    <w:rsid w:val="00F72BC6"/>
    <w:rsid w:val="00F73006"/>
    <w:rsid w:val="00F73262"/>
    <w:rsid w:val="00F73EC5"/>
    <w:rsid w:val="00F740BC"/>
    <w:rsid w:val="00F74810"/>
    <w:rsid w:val="00F74E4E"/>
    <w:rsid w:val="00F75197"/>
    <w:rsid w:val="00F75928"/>
    <w:rsid w:val="00F766BE"/>
    <w:rsid w:val="00F768CD"/>
    <w:rsid w:val="00F769B1"/>
    <w:rsid w:val="00F769E1"/>
    <w:rsid w:val="00F76FF8"/>
    <w:rsid w:val="00F77AA6"/>
    <w:rsid w:val="00F77BED"/>
    <w:rsid w:val="00F77EB9"/>
    <w:rsid w:val="00F80635"/>
    <w:rsid w:val="00F80EF3"/>
    <w:rsid w:val="00F81132"/>
    <w:rsid w:val="00F8116B"/>
    <w:rsid w:val="00F81489"/>
    <w:rsid w:val="00F815D1"/>
    <w:rsid w:val="00F817EE"/>
    <w:rsid w:val="00F818C5"/>
    <w:rsid w:val="00F81E7E"/>
    <w:rsid w:val="00F81F0F"/>
    <w:rsid w:val="00F825F4"/>
    <w:rsid w:val="00F83070"/>
    <w:rsid w:val="00F842CA"/>
    <w:rsid w:val="00F85287"/>
    <w:rsid w:val="00F8607A"/>
    <w:rsid w:val="00F86C16"/>
    <w:rsid w:val="00F8710C"/>
    <w:rsid w:val="00F87B92"/>
    <w:rsid w:val="00F90505"/>
    <w:rsid w:val="00F90CA2"/>
    <w:rsid w:val="00F92804"/>
    <w:rsid w:val="00F92AA1"/>
    <w:rsid w:val="00F93113"/>
    <w:rsid w:val="00F931C4"/>
    <w:rsid w:val="00F932DE"/>
    <w:rsid w:val="00F93431"/>
    <w:rsid w:val="00F93775"/>
    <w:rsid w:val="00F943B1"/>
    <w:rsid w:val="00F94832"/>
    <w:rsid w:val="00F953C2"/>
    <w:rsid w:val="00F957E2"/>
    <w:rsid w:val="00F95B0A"/>
    <w:rsid w:val="00F962CC"/>
    <w:rsid w:val="00F963DD"/>
    <w:rsid w:val="00F9641A"/>
    <w:rsid w:val="00F97004"/>
    <w:rsid w:val="00F977D6"/>
    <w:rsid w:val="00F978C4"/>
    <w:rsid w:val="00F97BD3"/>
    <w:rsid w:val="00F97E09"/>
    <w:rsid w:val="00FA05DD"/>
    <w:rsid w:val="00FA08A3"/>
    <w:rsid w:val="00FA154B"/>
    <w:rsid w:val="00FA178A"/>
    <w:rsid w:val="00FA2045"/>
    <w:rsid w:val="00FA2519"/>
    <w:rsid w:val="00FA2A29"/>
    <w:rsid w:val="00FA2D00"/>
    <w:rsid w:val="00FA32FA"/>
    <w:rsid w:val="00FA3853"/>
    <w:rsid w:val="00FA3898"/>
    <w:rsid w:val="00FA5090"/>
    <w:rsid w:val="00FA5C2E"/>
    <w:rsid w:val="00FA64A6"/>
    <w:rsid w:val="00FA6601"/>
    <w:rsid w:val="00FA684B"/>
    <w:rsid w:val="00FA69AB"/>
    <w:rsid w:val="00FA719D"/>
    <w:rsid w:val="00FA7682"/>
    <w:rsid w:val="00FA7A66"/>
    <w:rsid w:val="00FB01B8"/>
    <w:rsid w:val="00FB07DA"/>
    <w:rsid w:val="00FB100A"/>
    <w:rsid w:val="00FB15E4"/>
    <w:rsid w:val="00FB16A7"/>
    <w:rsid w:val="00FB1719"/>
    <w:rsid w:val="00FB1AA9"/>
    <w:rsid w:val="00FB34D0"/>
    <w:rsid w:val="00FB36C4"/>
    <w:rsid w:val="00FB45EF"/>
    <w:rsid w:val="00FB49A9"/>
    <w:rsid w:val="00FB4B5A"/>
    <w:rsid w:val="00FB4B86"/>
    <w:rsid w:val="00FB510C"/>
    <w:rsid w:val="00FB5963"/>
    <w:rsid w:val="00FB5DAA"/>
    <w:rsid w:val="00FB693D"/>
    <w:rsid w:val="00FB6A89"/>
    <w:rsid w:val="00FB6F1C"/>
    <w:rsid w:val="00FC0017"/>
    <w:rsid w:val="00FC04B9"/>
    <w:rsid w:val="00FC0CD3"/>
    <w:rsid w:val="00FC161A"/>
    <w:rsid w:val="00FC1E30"/>
    <w:rsid w:val="00FC23D5"/>
    <w:rsid w:val="00FC350F"/>
    <w:rsid w:val="00FC3DDA"/>
    <w:rsid w:val="00FC49B4"/>
    <w:rsid w:val="00FC4C1A"/>
    <w:rsid w:val="00FC5325"/>
    <w:rsid w:val="00FC543C"/>
    <w:rsid w:val="00FC5FFA"/>
    <w:rsid w:val="00FC6118"/>
    <w:rsid w:val="00FC6468"/>
    <w:rsid w:val="00FC6C5A"/>
    <w:rsid w:val="00FC6D49"/>
    <w:rsid w:val="00FC7699"/>
    <w:rsid w:val="00FC7771"/>
    <w:rsid w:val="00FC78C0"/>
    <w:rsid w:val="00FC7E96"/>
    <w:rsid w:val="00FC7FAD"/>
    <w:rsid w:val="00FD0845"/>
    <w:rsid w:val="00FD08D7"/>
    <w:rsid w:val="00FD1BB6"/>
    <w:rsid w:val="00FD1EC6"/>
    <w:rsid w:val="00FD235B"/>
    <w:rsid w:val="00FD242E"/>
    <w:rsid w:val="00FD2725"/>
    <w:rsid w:val="00FD2760"/>
    <w:rsid w:val="00FD3775"/>
    <w:rsid w:val="00FD3A96"/>
    <w:rsid w:val="00FD4922"/>
    <w:rsid w:val="00FD4AE0"/>
    <w:rsid w:val="00FD5171"/>
    <w:rsid w:val="00FD54AB"/>
    <w:rsid w:val="00FD6461"/>
    <w:rsid w:val="00FD6766"/>
    <w:rsid w:val="00FD6E89"/>
    <w:rsid w:val="00FD7C52"/>
    <w:rsid w:val="00FD7F5C"/>
    <w:rsid w:val="00FE0281"/>
    <w:rsid w:val="00FE0847"/>
    <w:rsid w:val="00FE0A08"/>
    <w:rsid w:val="00FE0CEA"/>
    <w:rsid w:val="00FE159D"/>
    <w:rsid w:val="00FE234E"/>
    <w:rsid w:val="00FE2BD4"/>
    <w:rsid w:val="00FE3186"/>
    <w:rsid w:val="00FE3354"/>
    <w:rsid w:val="00FE39D4"/>
    <w:rsid w:val="00FE3BEC"/>
    <w:rsid w:val="00FE3E84"/>
    <w:rsid w:val="00FE402B"/>
    <w:rsid w:val="00FE42A1"/>
    <w:rsid w:val="00FE4BA6"/>
    <w:rsid w:val="00FE4DD1"/>
    <w:rsid w:val="00FE50C1"/>
    <w:rsid w:val="00FE5369"/>
    <w:rsid w:val="00FE5525"/>
    <w:rsid w:val="00FE5F90"/>
    <w:rsid w:val="00FE666D"/>
    <w:rsid w:val="00FE7083"/>
    <w:rsid w:val="00FF019F"/>
    <w:rsid w:val="00FF141C"/>
    <w:rsid w:val="00FF1B2A"/>
    <w:rsid w:val="00FF2A12"/>
    <w:rsid w:val="00FF2EF6"/>
    <w:rsid w:val="00FF30DE"/>
    <w:rsid w:val="00FF48A7"/>
    <w:rsid w:val="00FF5198"/>
    <w:rsid w:val="00FF5541"/>
    <w:rsid w:val="00FF5B67"/>
    <w:rsid w:val="00FF5EDB"/>
    <w:rsid w:val="00FF627C"/>
    <w:rsid w:val="00FF62E8"/>
    <w:rsid w:val="00FF6334"/>
    <w:rsid w:val="00FF644B"/>
    <w:rsid w:val="00FF687C"/>
    <w:rsid w:val="00FF7B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3FA"/>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UnresolvedMention">
    <w:name w:val="Unresolved Mention"/>
    <w:basedOn w:val="DefaultParagraphFont"/>
    <w:uiPriority w:val="99"/>
    <w:semiHidden/>
    <w:unhideWhenUsed/>
    <w:rsid w:val="00B951C4"/>
    <w:rPr>
      <w:color w:val="605E5C"/>
      <w:shd w:val="clear" w:color="auto" w:fill="E1DFDD"/>
    </w:rPr>
  </w:style>
  <w:style w:type="numbering" w:customStyle="1" w:styleId="Style1">
    <w:name w:val="Style1"/>
    <w:uiPriority w:val="99"/>
    <w:rsid w:val="000C5857"/>
    <w:pPr>
      <w:numPr>
        <w:numId w:val="24"/>
      </w:numPr>
    </w:pPr>
  </w:style>
  <w:style w:type="paragraph" w:styleId="FootnoteText">
    <w:name w:val="footnote text"/>
    <w:basedOn w:val="Normal"/>
    <w:link w:val="FootnoteTextChar"/>
    <w:uiPriority w:val="99"/>
    <w:semiHidden/>
    <w:unhideWhenUsed/>
    <w:rsid w:val="004C308F"/>
    <w:rPr>
      <w:sz w:val="20"/>
      <w:szCs w:val="20"/>
    </w:rPr>
  </w:style>
  <w:style w:type="character" w:customStyle="1" w:styleId="FootnoteTextChar">
    <w:name w:val="Footnote Text Char"/>
    <w:basedOn w:val="DefaultParagraphFont"/>
    <w:link w:val="FootnoteText"/>
    <w:uiPriority w:val="99"/>
    <w:semiHidden/>
    <w:rsid w:val="004C308F"/>
    <w:rPr>
      <w:rFonts w:ascii="Calibri" w:hAnsi="Calibri" w:cs="Calibri"/>
      <w:color w:val="000000"/>
    </w:rPr>
  </w:style>
  <w:style w:type="character" w:styleId="FootnoteReference">
    <w:name w:val="footnote reference"/>
    <w:basedOn w:val="DefaultParagraphFont"/>
    <w:uiPriority w:val="99"/>
    <w:semiHidden/>
    <w:unhideWhenUsed/>
    <w:rsid w:val="004C308F"/>
    <w:rPr>
      <w:vertAlign w:val="superscript"/>
    </w:rPr>
  </w:style>
  <w:style w:type="paragraph" w:customStyle="1" w:styleId="EndNoteBibliography">
    <w:name w:val="EndNote Bibliography"/>
    <w:basedOn w:val="Normal"/>
    <w:rsid w:val="00766496"/>
    <w:pPr>
      <w:autoSpaceDE/>
      <w:autoSpaceDN/>
      <w:adjustRightInd/>
    </w:pPr>
    <w:rPr>
      <w:rFonts w:eastAsia="DengXian"/>
      <w:color w:val="auto"/>
      <w:kern w:val="2"/>
      <w:lang w:eastAsia="zh-CN"/>
    </w:rPr>
  </w:style>
  <w:style w:type="paragraph" w:customStyle="1" w:styleId="EndNoteBibliographyTitle">
    <w:name w:val="EndNote Bibliography Title"/>
    <w:basedOn w:val="Normal"/>
    <w:link w:val="EndNoteBibliographyTitleChar"/>
    <w:rsid w:val="00500015"/>
    <w:pPr>
      <w:jc w:val="center"/>
    </w:pPr>
    <w:rPr>
      <w:noProof/>
    </w:rPr>
  </w:style>
  <w:style w:type="character" w:customStyle="1" w:styleId="EndNoteBibliographyTitleChar">
    <w:name w:val="EndNote Bibliography Title Char"/>
    <w:basedOn w:val="DefaultParagraphFont"/>
    <w:link w:val="EndNoteBibliographyTitle"/>
    <w:rsid w:val="00500015"/>
    <w:rPr>
      <w:rFonts w:ascii="Calibri" w:hAnsi="Calibri" w:cs="Calibri"/>
      <w:noProof/>
      <w:color w:val="000000"/>
      <w:sz w:val="24"/>
      <w:szCs w:val="24"/>
    </w:rPr>
  </w:style>
  <w:style w:type="paragraph" w:customStyle="1" w:styleId="EndNoteCategoryHeading">
    <w:name w:val="EndNote Category Heading"/>
    <w:basedOn w:val="Normal"/>
    <w:link w:val="EndNoteCategoryHeadingChar"/>
    <w:rsid w:val="00C27703"/>
    <w:pPr>
      <w:spacing w:before="120" w:after="120"/>
      <w:jc w:val="left"/>
    </w:pPr>
    <w:rPr>
      <w:b/>
    </w:rPr>
  </w:style>
  <w:style w:type="character" w:customStyle="1" w:styleId="EndNoteCategoryHeadingChar">
    <w:name w:val="EndNote Category Heading Char"/>
    <w:basedOn w:val="DefaultParagraphFont"/>
    <w:link w:val="EndNoteCategoryHeading"/>
    <w:rsid w:val="00C27703"/>
    <w:rPr>
      <w:rFonts w:ascii="Calibri" w:hAnsi="Calibri" w:cs="Calibri"/>
      <w:b/>
      <w:color w:val="000000"/>
      <w:sz w:val="24"/>
      <w:szCs w:val="24"/>
    </w:rPr>
  </w:style>
  <w:style w:type="character" w:styleId="LineNumber">
    <w:name w:val="line number"/>
    <w:basedOn w:val="DefaultParagraphFont"/>
    <w:uiPriority w:val="99"/>
    <w:semiHidden/>
    <w:unhideWhenUsed/>
    <w:rsid w:val="004C4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243063">
      <w:bodyDiv w:val="1"/>
      <w:marLeft w:val="0"/>
      <w:marRight w:val="0"/>
      <w:marTop w:val="0"/>
      <w:marBottom w:val="0"/>
      <w:divBdr>
        <w:top w:val="none" w:sz="0" w:space="0" w:color="auto"/>
        <w:left w:val="none" w:sz="0" w:space="0" w:color="auto"/>
        <w:bottom w:val="none" w:sz="0" w:space="0" w:color="auto"/>
        <w:right w:val="none" w:sz="0" w:space="0" w:color="auto"/>
      </w:divBdr>
    </w:div>
    <w:div w:id="134760604">
      <w:bodyDiv w:val="1"/>
      <w:marLeft w:val="0"/>
      <w:marRight w:val="0"/>
      <w:marTop w:val="0"/>
      <w:marBottom w:val="0"/>
      <w:divBdr>
        <w:top w:val="none" w:sz="0" w:space="0" w:color="auto"/>
        <w:left w:val="none" w:sz="0" w:space="0" w:color="auto"/>
        <w:bottom w:val="none" w:sz="0" w:space="0" w:color="auto"/>
        <w:right w:val="none" w:sz="0" w:space="0" w:color="auto"/>
      </w:divBdr>
      <w:divsChild>
        <w:div w:id="1421372083">
          <w:marLeft w:val="0"/>
          <w:marRight w:val="0"/>
          <w:marTop w:val="0"/>
          <w:marBottom w:val="0"/>
          <w:divBdr>
            <w:top w:val="none" w:sz="0" w:space="0" w:color="auto"/>
            <w:left w:val="none" w:sz="0" w:space="0" w:color="auto"/>
            <w:bottom w:val="none" w:sz="0" w:space="0" w:color="auto"/>
            <w:right w:val="none" w:sz="0" w:space="0" w:color="auto"/>
          </w:divBdr>
          <w:divsChild>
            <w:div w:id="446773968">
              <w:marLeft w:val="0"/>
              <w:marRight w:val="0"/>
              <w:marTop w:val="0"/>
              <w:marBottom w:val="0"/>
              <w:divBdr>
                <w:top w:val="none" w:sz="0" w:space="0" w:color="auto"/>
                <w:left w:val="none" w:sz="0" w:space="0" w:color="auto"/>
                <w:bottom w:val="none" w:sz="0" w:space="0" w:color="auto"/>
                <w:right w:val="none" w:sz="0" w:space="0" w:color="auto"/>
              </w:divBdr>
              <w:divsChild>
                <w:div w:id="88139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2810">
      <w:bodyDiv w:val="1"/>
      <w:marLeft w:val="0"/>
      <w:marRight w:val="0"/>
      <w:marTop w:val="0"/>
      <w:marBottom w:val="0"/>
      <w:divBdr>
        <w:top w:val="none" w:sz="0" w:space="0" w:color="auto"/>
        <w:left w:val="none" w:sz="0" w:space="0" w:color="auto"/>
        <w:bottom w:val="none" w:sz="0" w:space="0" w:color="auto"/>
        <w:right w:val="none" w:sz="0" w:space="0" w:color="auto"/>
      </w:divBdr>
    </w:div>
    <w:div w:id="157817130">
      <w:bodyDiv w:val="1"/>
      <w:marLeft w:val="0"/>
      <w:marRight w:val="0"/>
      <w:marTop w:val="0"/>
      <w:marBottom w:val="0"/>
      <w:divBdr>
        <w:top w:val="none" w:sz="0" w:space="0" w:color="auto"/>
        <w:left w:val="none" w:sz="0" w:space="0" w:color="auto"/>
        <w:bottom w:val="none" w:sz="0" w:space="0" w:color="auto"/>
        <w:right w:val="none" w:sz="0" w:space="0" w:color="auto"/>
      </w:divBdr>
      <w:divsChild>
        <w:div w:id="932399573">
          <w:marLeft w:val="0"/>
          <w:marRight w:val="0"/>
          <w:marTop w:val="0"/>
          <w:marBottom w:val="0"/>
          <w:divBdr>
            <w:top w:val="none" w:sz="0" w:space="0" w:color="auto"/>
            <w:left w:val="none" w:sz="0" w:space="0" w:color="auto"/>
            <w:bottom w:val="none" w:sz="0" w:space="0" w:color="auto"/>
            <w:right w:val="none" w:sz="0" w:space="0" w:color="auto"/>
          </w:divBdr>
          <w:divsChild>
            <w:div w:id="775180025">
              <w:marLeft w:val="0"/>
              <w:marRight w:val="0"/>
              <w:marTop w:val="0"/>
              <w:marBottom w:val="0"/>
              <w:divBdr>
                <w:top w:val="none" w:sz="0" w:space="0" w:color="auto"/>
                <w:left w:val="none" w:sz="0" w:space="0" w:color="auto"/>
                <w:bottom w:val="none" w:sz="0" w:space="0" w:color="auto"/>
                <w:right w:val="none" w:sz="0" w:space="0" w:color="auto"/>
              </w:divBdr>
              <w:divsChild>
                <w:div w:id="172040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00875">
      <w:bodyDiv w:val="1"/>
      <w:marLeft w:val="0"/>
      <w:marRight w:val="0"/>
      <w:marTop w:val="0"/>
      <w:marBottom w:val="0"/>
      <w:divBdr>
        <w:top w:val="none" w:sz="0" w:space="0" w:color="auto"/>
        <w:left w:val="none" w:sz="0" w:space="0" w:color="auto"/>
        <w:bottom w:val="none" w:sz="0" w:space="0" w:color="auto"/>
        <w:right w:val="none" w:sz="0" w:space="0" w:color="auto"/>
      </w:divBdr>
      <w:divsChild>
        <w:div w:id="1587883789">
          <w:marLeft w:val="0"/>
          <w:marRight w:val="0"/>
          <w:marTop w:val="0"/>
          <w:marBottom w:val="0"/>
          <w:divBdr>
            <w:top w:val="none" w:sz="0" w:space="0" w:color="auto"/>
            <w:left w:val="none" w:sz="0" w:space="0" w:color="auto"/>
            <w:bottom w:val="none" w:sz="0" w:space="0" w:color="auto"/>
            <w:right w:val="none" w:sz="0" w:space="0" w:color="auto"/>
          </w:divBdr>
          <w:divsChild>
            <w:div w:id="1642659916">
              <w:marLeft w:val="0"/>
              <w:marRight w:val="0"/>
              <w:marTop w:val="0"/>
              <w:marBottom w:val="0"/>
              <w:divBdr>
                <w:top w:val="none" w:sz="0" w:space="0" w:color="auto"/>
                <w:left w:val="none" w:sz="0" w:space="0" w:color="auto"/>
                <w:bottom w:val="none" w:sz="0" w:space="0" w:color="auto"/>
                <w:right w:val="none" w:sz="0" w:space="0" w:color="auto"/>
              </w:divBdr>
              <w:divsChild>
                <w:div w:id="40830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2424">
      <w:bodyDiv w:val="1"/>
      <w:marLeft w:val="0"/>
      <w:marRight w:val="0"/>
      <w:marTop w:val="0"/>
      <w:marBottom w:val="0"/>
      <w:divBdr>
        <w:top w:val="none" w:sz="0" w:space="0" w:color="auto"/>
        <w:left w:val="none" w:sz="0" w:space="0" w:color="auto"/>
        <w:bottom w:val="none" w:sz="0" w:space="0" w:color="auto"/>
        <w:right w:val="none" w:sz="0" w:space="0" w:color="auto"/>
      </w:divBdr>
      <w:divsChild>
        <w:div w:id="1369793700">
          <w:marLeft w:val="0"/>
          <w:marRight w:val="0"/>
          <w:marTop w:val="0"/>
          <w:marBottom w:val="0"/>
          <w:divBdr>
            <w:top w:val="none" w:sz="0" w:space="0" w:color="auto"/>
            <w:left w:val="none" w:sz="0" w:space="0" w:color="auto"/>
            <w:bottom w:val="none" w:sz="0" w:space="0" w:color="auto"/>
            <w:right w:val="none" w:sz="0" w:space="0" w:color="auto"/>
          </w:divBdr>
          <w:divsChild>
            <w:div w:id="2046832812">
              <w:marLeft w:val="0"/>
              <w:marRight w:val="0"/>
              <w:marTop w:val="0"/>
              <w:marBottom w:val="0"/>
              <w:divBdr>
                <w:top w:val="none" w:sz="0" w:space="0" w:color="auto"/>
                <w:left w:val="none" w:sz="0" w:space="0" w:color="auto"/>
                <w:bottom w:val="none" w:sz="0" w:space="0" w:color="auto"/>
                <w:right w:val="none" w:sz="0" w:space="0" w:color="auto"/>
              </w:divBdr>
              <w:divsChild>
                <w:div w:id="131756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176223">
      <w:bodyDiv w:val="1"/>
      <w:marLeft w:val="0"/>
      <w:marRight w:val="0"/>
      <w:marTop w:val="0"/>
      <w:marBottom w:val="0"/>
      <w:divBdr>
        <w:top w:val="none" w:sz="0" w:space="0" w:color="auto"/>
        <w:left w:val="none" w:sz="0" w:space="0" w:color="auto"/>
        <w:bottom w:val="none" w:sz="0" w:space="0" w:color="auto"/>
        <w:right w:val="none" w:sz="0" w:space="0" w:color="auto"/>
      </w:divBdr>
    </w:div>
    <w:div w:id="250741484">
      <w:bodyDiv w:val="1"/>
      <w:marLeft w:val="0"/>
      <w:marRight w:val="0"/>
      <w:marTop w:val="0"/>
      <w:marBottom w:val="0"/>
      <w:divBdr>
        <w:top w:val="none" w:sz="0" w:space="0" w:color="auto"/>
        <w:left w:val="none" w:sz="0" w:space="0" w:color="auto"/>
        <w:bottom w:val="none" w:sz="0" w:space="0" w:color="auto"/>
        <w:right w:val="none" w:sz="0" w:space="0" w:color="auto"/>
      </w:divBdr>
      <w:divsChild>
        <w:div w:id="1687824214">
          <w:marLeft w:val="0"/>
          <w:marRight w:val="0"/>
          <w:marTop w:val="0"/>
          <w:marBottom w:val="0"/>
          <w:divBdr>
            <w:top w:val="none" w:sz="0" w:space="0" w:color="auto"/>
            <w:left w:val="none" w:sz="0" w:space="0" w:color="auto"/>
            <w:bottom w:val="none" w:sz="0" w:space="0" w:color="auto"/>
            <w:right w:val="none" w:sz="0" w:space="0" w:color="auto"/>
          </w:divBdr>
          <w:divsChild>
            <w:div w:id="779371043">
              <w:marLeft w:val="0"/>
              <w:marRight w:val="0"/>
              <w:marTop w:val="0"/>
              <w:marBottom w:val="0"/>
              <w:divBdr>
                <w:top w:val="none" w:sz="0" w:space="0" w:color="auto"/>
                <w:left w:val="none" w:sz="0" w:space="0" w:color="auto"/>
                <w:bottom w:val="none" w:sz="0" w:space="0" w:color="auto"/>
                <w:right w:val="none" w:sz="0" w:space="0" w:color="auto"/>
              </w:divBdr>
              <w:divsChild>
                <w:div w:id="158263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663871">
      <w:bodyDiv w:val="1"/>
      <w:marLeft w:val="0"/>
      <w:marRight w:val="0"/>
      <w:marTop w:val="0"/>
      <w:marBottom w:val="0"/>
      <w:divBdr>
        <w:top w:val="none" w:sz="0" w:space="0" w:color="auto"/>
        <w:left w:val="none" w:sz="0" w:space="0" w:color="auto"/>
        <w:bottom w:val="none" w:sz="0" w:space="0" w:color="auto"/>
        <w:right w:val="none" w:sz="0" w:space="0" w:color="auto"/>
      </w:divBdr>
    </w:div>
    <w:div w:id="263465110">
      <w:bodyDiv w:val="1"/>
      <w:marLeft w:val="0"/>
      <w:marRight w:val="0"/>
      <w:marTop w:val="0"/>
      <w:marBottom w:val="0"/>
      <w:divBdr>
        <w:top w:val="none" w:sz="0" w:space="0" w:color="auto"/>
        <w:left w:val="none" w:sz="0" w:space="0" w:color="auto"/>
        <w:bottom w:val="none" w:sz="0" w:space="0" w:color="auto"/>
        <w:right w:val="none" w:sz="0" w:space="0" w:color="auto"/>
      </w:divBdr>
    </w:div>
    <w:div w:id="345911786">
      <w:bodyDiv w:val="1"/>
      <w:marLeft w:val="0"/>
      <w:marRight w:val="0"/>
      <w:marTop w:val="0"/>
      <w:marBottom w:val="0"/>
      <w:divBdr>
        <w:top w:val="none" w:sz="0" w:space="0" w:color="auto"/>
        <w:left w:val="none" w:sz="0" w:space="0" w:color="auto"/>
        <w:bottom w:val="none" w:sz="0" w:space="0" w:color="auto"/>
        <w:right w:val="none" w:sz="0" w:space="0" w:color="auto"/>
      </w:divBdr>
      <w:divsChild>
        <w:div w:id="1828278688">
          <w:marLeft w:val="0"/>
          <w:marRight w:val="0"/>
          <w:marTop w:val="0"/>
          <w:marBottom w:val="0"/>
          <w:divBdr>
            <w:top w:val="none" w:sz="0" w:space="0" w:color="auto"/>
            <w:left w:val="none" w:sz="0" w:space="0" w:color="auto"/>
            <w:bottom w:val="none" w:sz="0" w:space="0" w:color="auto"/>
            <w:right w:val="none" w:sz="0" w:space="0" w:color="auto"/>
          </w:divBdr>
          <w:divsChild>
            <w:div w:id="1050686370">
              <w:marLeft w:val="0"/>
              <w:marRight w:val="0"/>
              <w:marTop w:val="0"/>
              <w:marBottom w:val="0"/>
              <w:divBdr>
                <w:top w:val="none" w:sz="0" w:space="0" w:color="auto"/>
                <w:left w:val="none" w:sz="0" w:space="0" w:color="auto"/>
                <w:bottom w:val="none" w:sz="0" w:space="0" w:color="auto"/>
                <w:right w:val="none" w:sz="0" w:space="0" w:color="auto"/>
              </w:divBdr>
              <w:divsChild>
                <w:div w:id="18270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728034">
      <w:bodyDiv w:val="1"/>
      <w:marLeft w:val="0"/>
      <w:marRight w:val="0"/>
      <w:marTop w:val="0"/>
      <w:marBottom w:val="0"/>
      <w:divBdr>
        <w:top w:val="none" w:sz="0" w:space="0" w:color="auto"/>
        <w:left w:val="none" w:sz="0" w:space="0" w:color="auto"/>
        <w:bottom w:val="none" w:sz="0" w:space="0" w:color="auto"/>
        <w:right w:val="none" w:sz="0" w:space="0" w:color="auto"/>
      </w:divBdr>
      <w:divsChild>
        <w:div w:id="2042321026">
          <w:marLeft w:val="0"/>
          <w:marRight w:val="0"/>
          <w:marTop w:val="0"/>
          <w:marBottom w:val="0"/>
          <w:divBdr>
            <w:top w:val="none" w:sz="0" w:space="0" w:color="auto"/>
            <w:left w:val="none" w:sz="0" w:space="0" w:color="auto"/>
            <w:bottom w:val="none" w:sz="0" w:space="0" w:color="auto"/>
            <w:right w:val="none" w:sz="0" w:space="0" w:color="auto"/>
          </w:divBdr>
          <w:divsChild>
            <w:div w:id="877863027">
              <w:marLeft w:val="0"/>
              <w:marRight w:val="0"/>
              <w:marTop w:val="0"/>
              <w:marBottom w:val="0"/>
              <w:divBdr>
                <w:top w:val="none" w:sz="0" w:space="0" w:color="auto"/>
                <w:left w:val="none" w:sz="0" w:space="0" w:color="auto"/>
                <w:bottom w:val="none" w:sz="0" w:space="0" w:color="auto"/>
                <w:right w:val="none" w:sz="0" w:space="0" w:color="auto"/>
              </w:divBdr>
              <w:divsChild>
                <w:div w:id="139161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883515">
      <w:bodyDiv w:val="1"/>
      <w:marLeft w:val="0"/>
      <w:marRight w:val="0"/>
      <w:marTop w:val="0"/>
      <w:marBottom w:val="0"/>
      <w:divBdr>
        <w:top w:val="none" w:sz="0" w:space="0" w:color="auto"/>
        <w:left w:val="none" w:sz="0" w:space="0" w:color="auto"/>
        <w:bottom w:val="none" w:sz="0" w:space="0" w:color="auto"/>
        <w:right w:val="none" w:sz="0" w:space="0" w:color="auto"/>
      </w:divBdr>
      <w:divsChild>
        <w:div w:id="552544760">
          <w:marLeft w:val="0"/>
          <w:marRight w:val="0"/>
          <w:marTop w:val="0"/>
          <w:marBottom w:val="0"/>
          <w:divBdr>
            <w:top w:val="none" w:sz="0" w:space="0" w:color="auto"/>
            <w:left w:val="none" w:sz="0" w:space="0" w:color="auto"/>
            <w:bottom w:val="none" w:sz="0" w:space="0" w:color="auto"/>
            <w:right w:val="none" w:sz="0" w:space="0" w:color="auto"/>
          </w:divBdr>
          <w:divsChild>
            <w:div w:id="633874642">
              <w:marLeft w:val="0"/>
              <w:marRight w:val="0"/>
              <w:marTop w:val="0"/>
              <w:marBottom w:val="0"/>
              <w:divBdr>
                <w:top w:val="none" w:sz="0" w:space="0" w:color="auto"/>
                <w:left w:val="none" w:sz="0" w:space="0" w:color="auto"/>
                <w:bottom w:val="none" w:sz="0" w:space="0" w:color="auto"/>
                <w:right w:val="none" w:sz="0" w:space="0" w:color="auto"/>
              </w:divBdr>
              <w:divsChild>
                <w:div w:id="57817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825314">
      <w:bodyDiv w:val="1"/>
      <w:marLeft w:val="0"/>
      <w:marRight w:val="0"/>
      <w:marTop w:val="0"/>
      <w:marBottom w:val="0"/>
      <w:divBdr>
        <w:top w:val="none" w:sz="0" w:space="0" w:color="auto"/>
        <w:left w:val="none" w:sz="0" w:space="0" w:color="auto"/>
        <w:bottom w:val="none" w:sz="0" w:space="0" w:color="auto"/>
        <w:right w:val="none" w:sz="0" w:space="0" w:color="auto"/>
      </w:divBdr>
      <w:divsChild>
        <w:div w:id="1265530702">
          <w:marLeft w:val="0"/>
          <w:marRight w:val="0"/>
          <w:marTop w:val="0"/>
          <w:marBottom w:val="0"/>
          <w:divBdr>
            <w:top w:val="none" w:sz="0" w:space="0" w:color="auto"/>
            <w:left w:val="none" w:sz="0" w:space="0" w:color="auto"/>
            <w:bottom w:val="none" w:sz="0" w:space="0" w:color="auto"/>
            <w:right w:val="none" w:sz="0" w:space="0" w:color="auto"/>
          </w:divBdr>
          <w:divsChild>
            <w:div w:id="1183278426">
              <w:marLeft w:val="0"/>
              <w:marRight w:val="0"/>
              <w:marTop w:val="0"/>
              <w:marBottom w:val="0"/>
              <w:divBdr>
                <w:top w:val="none" w:sz="0" w:space="0" w:color="auto"/>
                <w:left w:val="none" w:sz="0" w:space="0" w:color="auto"/>
                <w:bottom w:val="none" w:sz="0" w:space="0" w:color="auto"/>
                <w:right w:val="none" w:sz="0" w:space="0" w:color="auto"/>
              </w:divBdr>
              <w:divsChild>
                <w:div w:id="96273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91039">
      <w:bodyDiv w:val="1"/>
      <w:marLeft w:val="0"/>
      <w:marRight w:val="0"/>
      <w:marTop w:val="0"/>
      <w:marBottom w:val="0"/>
      <w:divBdr>
        <w:top w:val="none" w:sz="0" w:space="0" w:color="auto"/>
        <w:left w:val="none" w:sz="0" w:space="0" w:color="auto"/>
        <w:bottom w:val="none" w:sz="0" w:space="0" w:color="auto"/>
        <w:right w:val="none" w:sz="0" w:space="0" w:color="auto"/>
      </w:divBdr>
      <w:divsChild>
        <w:div w:id="873537405">
          <w:marLeft w:val="0"/>
          <w:marRight w:val="0"/>
          <w:marTop w:val="0"/>
          <w:marBottom w:val="0"/>
          <w:divBdr>
            <w:top w:val="none" w:sz="0" w:space="0" w:color="auto"/>
            <w:left w:val="none" w:sz="0" w:space="0" w:color="auto"/>
            <w:bottom w:val="none" w:sz="0" w:space="0" w:color="auto"/>
            <w:right w:val="none" w:sz="0" w:space="0" w:color="auto"/>
          </w:divBdr>
          <w:divsChild>
            <w:div w:id="333535186">
              <w:marLeft w:val="0"/>
              <w:marRight w:val="0"/>
              <w:marTop w:val="0"/>
              <w:marBottom w:val="0"/>
              <w:divBdr>
                <w:top w:val="none" w:sz="0" w:space="0" w:color="auto"/>
                <w:left w:val="none" w:sz="0" w:space="0" w:color="auto"/>
                <w:bottom w:val="none" w:sz="0" w:space="0" w:color="auto"/>
                <w:right w:val="none" w:sz="0" w:space="0" w:color="auto"/>
              </w:divBdr>
              <w:divsChild>
                <w:div w:id="58808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022037">
      <w:bodyDiv w:val="1"/>
      <w:marLeft w:val="0"/>
      <w:marRight w:val="0"/>
      <w:marTop w:val="0"/>
      <w:marBottom w:val="0"/>
      <w:divBdr>
        <w:top w:val="none" w:sz="0" w:space="0" w:color="auto"/>
        <w:left w:val="none" w:sz="0" w:space="0" w:color="auto"/>
        <w:bottom w:val="none" w:sz="0" w:space="0" w:color="auto"/>
        <w:right w:val="none" w:sz="0" w:space="0" w:color="auto"/>
      </w:divBdr>
      <w:divsChild>
        <w:div w:id="570314451">
          <w:marLeft w:val="0"/>
          <w:marRight w:val="0"/>
          <w:marTop w:val="0"/>
          <w:marBottom w:val="0"/>
          <w:divBdr>
            <w:top w:val="none" w:sz="0" w:space="0" w:color="auto"/>
            <w:left w:val="none" w:sz="0" w:space="0" w:color="auto"/>
            <w:bottom w:val="none" w:sz="0" w:space="0" w:color="auto"/>
            <w:right w:val="none" w:sz="0" w:space="0" w:color="auto"/>
          </w:divBdr>
          <w:divsChild>
            <w:div w:id="673460685">
              <w:marLeft w:val="0"/>
              <w:marRight w:val="0"/>
              <w:marTop w:val="0"/>
              <w:marBottom w:val="0"/>
              <w:divBdr>
                <w:top w:val="none" w:sz="0" w:space="0" w:color="auto"/>
                <w:left w:val="none" w:sz="0" w:space="0" w:color="auto"/>
                <w:bottom w:val="none" w:sz="0" w:space="0" w:color="auto"/>
                <w:right w:val="none" w:sz="0" w:space="0" w:color="auto"/>
              </w:divBdr>
              <w:divsChild>
                <w:div w:id="116386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218460">
      <w:bodyDiv w:val="1"/>
      <w:marLeft w:val="0"/>
      <w:marRight w:val="0"/>
      <w:marTop w:val="0"/>
      <w:marBottom w:val="0"/>
      <w:divBdr>
        <w:top w:val="none" w:sz="0" w:space="0" w:color="auto"/>
        <w:left w:val="none" w:sz="0" w:space="0" w:color="auto"/>
        <w:bottom w:val="none" w:sz="0" w:space="0" w:color="auto"/>
        <w:right w:val="none" w:sz="0" w:space="0" w:color="auto"/>
      </w:divBdr>
      <w:divsChild>
        <w:div w:id="480460051">
          <w:marLeft w:val="0"/>
          <w:marRight w:val="0"/>
          <w:marTop w:val="0"/>
          <w:marBottom w:val="0"/>
          <w:divBdr>
            <w:top w:val="none" w:sz="0" w:space="0" w:color="auto"/>
            <w:left w:val="none" w:sz="0" w:space="0" w:color="auto"/>
            <w:bottom w:val="none" w:sz="0" w:space="0" w:color="auto"/>
            <w:right w:val="none" w:sz="0" w:space="0" w:color="auto"/>
          </w:divBdr>
          <w:divsChild>
            <w:div w:id="227347354">
              <w:marLeft w:val="0"/>
              <w:marRight w:val="0"/>
              <w:marTop w:val="0"/>
              <w:marBottom w:val="0"/>
              <w:divBdr>
                <w:top w:val="none" w:sz="0" w:space="0" w:color="auto"/>
                <w:left w:val="none" w:sz="0" w:space="0" w:color="auto"/>
                <w:bottom w:val="none" w:sz="0" w:space="0" w:color="auto"/>
                <w:right w:val="none" w:sz="0" w:space="0" w:color="auto"/>
              </w:divBdr>
              <w:divsChild>
                <w:div w:id="72306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932252">
      <w:bodyDiv w:val="1"/>
      <w:marLeft w:val="0"/>
      <w:marRight w:val="0"/>
      <w:marTop w:val="0"/>
      <w:marBottom w:val="0"/>
      <w:divBdr>
        <w:top w:val="none" w:sz="0" w:space="0" w:color="auto"/>
        <w:left w:val="none" w:sz="0" w:space="0" w:color="auto"/>
        <w:bottom w:val="none" w:sz="0" w:space="0" w:color="auto"/>
        <w:right w:val="none" w:sz="0" w:space="0" w:color="auto"/>
      </w:divBdr>
      <w:divsChild>
        <w:div w:id="2028018838">
          <w:marLeft w:val="0"/>
          <w:marRight w:val="0"/>
          <w:marTop w:val="0"/>
          <w:marBottom w:val="0"/>
          <w:divBdr>
            <w:top w:val="none" w:sz="0" w:space="0" w:color="auto"/>
            <w:left w:val="none" w:sz="0" w:space="0" w:color="auto"/>
            <w:bottom w:val="none" w:sz="0" w:space="0" w:color="auto"/>
            <w:right w:val="none" w:sz="0" w:space="0" w:color="auto"/>
          </w:divBdr>
          <w:divsChild>
            <w:div w:id="1747611295">
              <w:marLeft w:val="0"/>
              <w:marRight w:val="0"/>
              <w:marTop w:val="0"/>
              <w:marBottom w:val="0"/>
              <w:divBdr>
                <w:top w:val="none" w:sz="0" w:space="0" w:color="auto"/>
                <w:left w:val="none" w:sz="0" w:space="0" w:color="auto"/>
                <w:bottom w:val="none" w:sz="0" w:space="0" w:color="auto"/>
                <w:right w:val="none" w:sz="0" w:space="0" w:color="auto"/>
              </w:divBdr>
              <w:divsChild>
                <w:div w:id="120409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067278">
      <w:bodyDiv w:val="1"/>
      <w:marLeft w:val="0"/>
      <w:marRight w:val="0"/>
      <w:marTop w:val="0"/>
      <w:marBottom w:val="0"/>
      <w:divBdr>
        <w:top w:val="none" w:sz="0" w:space="0" w:color="auto"/>
        <w:left w:val="none" w:sz="0" w:space="0" w:color="auto"/>
        <w:bottom w:val="none" w:sz="0" w:space="0" w:color="auto"/>
        <w:right w:val="none" w:sz="0" w:space="0" w:color="auto"/>
      </w:divBdr>
      <w:divsChild>
        <w:div w:id="549807359">
          <w:marLeft w:val="0"/>
          <w:marRight w:val="0"/>
          <w:marTop w:val="0"/>
          <w:marBottom w:val="0"/>
          <w:divBdr>
            <w:top w:val="none" w:sz="0" w:space="0" w:color="auto"/>
            <w:left w:val="none" w:sz="0" w:space="0" w:color="auto"/>
            <w:bottom w:val="none" w:sz="0" w:space="0" w:color="auto"/>
            <w:right w:val="none" w:sz="0" w:space="0" w:color="auto"/>
          </w:divBdr>
          <w:divsChild>
            <w:div w:id="466171054">
              <w:marLeft w:val="0"/>
              <w:marRight w:val="0"/>
              <w:marTop w:val="0"/>
              <w:marBottom w:val="0"/>
              <w:divBdr>
                <w:top w:val="none" w:sz="0" w:space="0" w:color="auto"/>
                <w:left w:val="none" w:sz="0" w:space="0" w:color="auto"/>
                <w:bottom w:val="none" w:sz="0" w:space="0" w:color="auto"/>
                <w:right w:val="none" w:sz="0" w:space="0" w:color="auto"/>
              </w:divBdr>
              <w:divsChild>
                <w:div w:id="138448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249155">
      <w:bodyDiv w:val="1"/>
      <w:marLeft w:val="0"/>
      <w:marRight w:val="0"/>
      <w:marTop w:val="0"/>
      <w:marBottom w:val="0"/>
      <w:divBdr>
        <w:top w:val="none" w:sz="0" w:space="0" w:color="auto"/>
        <w:left w:val="none" w:sz="0" w:space="0" w:color="auto"/>
        <w:bottom w:val="none" w:sz="0" w:space="0" w:color="auto"/>
        <w:right w:val="none" w:sz="0" w:space="0" w:color="auto"/>
      </w:divBdr>
    </w:div>
    <w:div w:id="925503272">
      <w:bodyDiv w:val="1"/>
      <w:marLeft w:val="0"/>
      <w:marRight w:val="0"/>
      <w:marTop w:val="0"/>
      <w:marBottom w:val="0"/>
      <w:divBdr>
        <w:top w:val="none" w:sz="0" w:space="0" w:color="auto"/>
        <w:left w:val="none" w:sz="0" w:space="0" w:color="auto"/>
        <w:bottom w:val="none" w:sz="0" w:space="0" w:color="auto"/>
        <w:right w:val="none" w:sz="0" w:space="0" w:color="auto"/>
      </w:divBdr>
      <w:divsChild>
        <w:div w:id="1183127772">
          <w:marLeft w:val="0"/>
          <w:marRight w:val="0"/>
          <w:marTop w:val="0"/>
          <w:marBottom w:val="0"/>
          <w:divBdr>
            <w:top w:val="none" w:sz="0" w:space="0" w:color="auto"/>
            <w:left w:val="none" w:sz="0" w:space="0" w:color="auto"/>
            <w:bottom w:val="none" w:sz="0" w:space="0" w:color="auto"/>
            <w:right w:val="none" w:sz="0" w:space="0" w:color="auto"/>
          </w:divBdr>
          <w:divsChild>
            <w:div w:id="1406027613">
              <w:marLeft w:val="0"/>
              <w:marRight w:val="0"/>
              <w:marTop w:val="0"/>
              <w:marBottom w:val="0"/>
              <w:divBdr>
                <w:top w:val="none" w:sz="0" w:space="0" w:color="auto"/>
                <w:left w:val="none" w:sz="0" w:space="0" w:color="auto"/>
                <w:bottom w:val="none" w:sz="0" w:space="0" w:color="auto"/>
                <w:right w:val="none" w:sz="0" w:space="0" w:color="auto"/>
              </w:divBdr>
              <w:divsChild>
                <w:div w:id="109517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27110">
      <w:bodyDiv w:val="1"/>
      <w:marLeft w:val="0"/>
      <w:marRight w:val="0"/>
      <w:marTop w:val="0"/>
      <w:marBottom w:val="0"/>
      <w:divBdr>
        <w:top w:val="none" w:sz="0" w:space="0" w:color="auto"/>
        <w:left w:val="none" w:sz="0" w:space="0" w:color="auto"/>
        <w:bottom w:val="none" w:sz="0" w:space="0" w:color="auto"/>
        <w:right w:val="none" w:sz="0" w:space="0" w:color="auto"/>
      </w:divBdr>
      <w:divsChild>
        <w:div w:id="1971471806">
          <w:marLeft w:val="0"/>
          <w:marRight w:val="0"/>
          <w:marTop w:val="0"/>
          <w:marBottom w:val="0"/>
          <w:divBdr>
            <w:top w:val="none" w:sz="0" w:space="0" w:color="auto"/>
            <w:left w:val="none" w:sz="0" w:space="0" w:color="auto"/>
            <w:bottom w:val="none" w:sz="0" w:space="0" w:color="auto"/>
            <w:right w:val="none" w:sz="0" w:space="0" w:color="auto"/>
          </w:divBdr>
          <w:divsChild>
            <w:div w:id="1682969508">
              <w:marLeft w:val="0"/>
              <w:marRight w:val="0"/>
              <w:marTop w:val="0"/>
              <w:marBottom w:val="0"/>
              <w:divBdr>
                <w:top w:val="none" w:sz="0" w:space="0" w:color="auto"/>
                <w:left w:val="none" w:sz="0" w:space="0" w:color="auto"/>
                <w:bottom w:val="none" w:sz="0" w:space="0" w:color="auto"/>
                <w:right w:val="none" w:sz="0" w:space="0" w:color="auto"/>
              </w:divBdr>
              <w:divsChild>
                <w:div w:id="141709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340471">
      <w:bodyDiv w:val="1"/>
      <w:marLeft w:val="0"/>
      <w:marRight w:val="0"/>
      <w:marTop w:val="0"/>
      <w:marBottom w:val="0"/>
      <w:divBdr>
        <w:top w:val="none" w:sz="0" w:space="0" w:color="auto"/>
        <w:left w:val="none" w:sz="0" w:space="0" w:color="auto"/>
        <w:bottom w:val="none" w:sz="0" w:space="0" w:color="auto"/>
        <w:right w:val="none" w:sz="0" w:space="0" w:color="auto"/>
      </w:divBdr>
      <w:divsChild>
        <w:div w:id="1674334685">
          <w:marLeft w:val="0"/>
          <w:marRight w:val="0"/>
          <w:marTop w:val="0"/>
          <w:marBottom w:val="0"/>
          <w:divBdr>
            <w:top w:val="none" w:sz="0" w:space="0" w:color="auto"/>
            <w:left w:val="none" w:sz="0" w:space="0" w:color="auto"/>
            <w:bottom w:val="none" w:sz="0" w:space="0" w:color="auto"/>
            <w:right w:val="none" w:sz="0" w:space="0" w:color="auto"/>
          </w:divBdr>
          <w:divsChild>
            <w:div w:id="997686810">
              <w:marLeft w:val="0"/>
              <w:marRight w:val="0"/>
              <w:marTop w:val="0"/>
              <w:marBottom w:val="0"/>
              <w:divBdr>
                <w:top w:val="none" w:sz="0" w:space="0" w:color="auto"/>
                <w:left w:val="none" w:sz="0" w:space="0" w:color="auto"/>
                <w:bottom w:val="none" w:sz="0" w:space="0" w:color="auto"/>
                <w:right w:val="none" w:sz="0" w:space="0" w:color="auto"/>
              </w:divBdr>
              <w:divsChild>
                <w:div w:id="96708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582189">
      <w:bodyDiv w:val="1"/>
      <w:marLeft w:val="0"/>
      <w:marRight w:val="0"/>
      <w:marTop w:val="0"/>
      <w:marBottom w:val="0"/>
      <w:divBdr>
        <w:top w:val="none" w:sz="0" w:space="0" w:color="auto"/>
        <w:left w:val="none" w:sz="0" w:space="0" w:color="auto"/>
        <w:bottom w:val="none" w:sz="0" w:space="0" w:color="auto"/>
        <w:right w:val="none" w:sz="0" w:space="0" w:color="auto"/>
      </w:divBdr>
      <w:divsChild>
        <w:div w:id="936643379">
          <w:marLeft w:val="0"/>
          <w:marRight w:val="0"/>
          <w:marTop w:val="0"/>
          <w:marBottom w:val="0"/>
          <w:divBdr>
            <w:top w:val="none" w:sz="0" w:space="0" w:color="auto"/>
            <w:left w:val="none" w:sz="0" w:space="0" w:color="auto"/>
            <w:bottom w:val="none" w:sz="0" w:space="0" w:color="auto"/>
            <w:right w:val="none" w:sz="0" w:space="0" w:color="auto"/>
          </w:divBdr>
          <w:divsChild>
            <w:div w:id="708453864">
              <w:marLeft w:val="0"/>
              <w:marRight w:val="0"/>
              <w:marTop w:val="0"/>
              <w:marBottom w:val="0"/>
              <w:divBdr>
                <w:top w:val="none" w:sz="0" w:space="0" w:color="auto"/>
                <w:left w:val="none" w:sz="0" w:space="0" w:color="auto"/>
                <w:bottom w:val="none" w:sz="0" w:space="0" w:color="auto"/>
                <w:right w:val="none" w:sz="0" w:space="0" w:color="auto"/>
              </w:divBdr>
              <w:divsChild>
                <w:div w:id="1968202243">
                  <w:marLeft w:val="0"/>
                  <w:marRight w:val="0"/>
                  <w:marTop w:val="0"/>
                  <w:marBottom w:val="0"/>
                  <w:divBdr>
                    <w:top w:val="none" w:sz="0" w:space="0" w:color="auto"/>
                    <w:left w:val="none" w:sz="0" w:space="0" w:color="auto"/>
                    <w:bottom w:val="none" w:sz="0" w:space="0" w:color="auto"/>
                    <w:right w:val="none" w:sz="0" w:space="0" w:color="auto"/>
                  </w:divBdr>
                  <w:divsChild>
                    <w:div w:id="112145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909040">
      <w:bodyDiv w:val="1"/>
      <w:marLeft w:val="0"/>
      <w:marRight w:val="0"/>
      <w:marTop w:val="0"/>
      <w:marBottom w:val="0"/>
      <w:divBdr>
        <w:top w:val="none" w:sz="0" w:space="0" w:color="auto"/>
        <w:left w:val="none" w:sz="0" w:space="0" w:color="auto"/>
        <w:bottom w:val="none" w:sz="0" w:space="0" w:color="auto"/>
        <w:right w:val="none" w:sz="0" w:space="0" w:color="auto"/>
      </w:divBdr>
      <w:divsChild>
        <w:div w:id="959343358">
          <w:marLeft w:val="0"/>
          <w:marRight w:val="0"/>
          <w:marTop w:val="0"/>
          <w:marBottom w:val="0"/>
          <w:divBdr>
            <w:top w:val="none" w:sz="0" w:space="0" w:color="auto"/>
            <w:left w:val="none" w:sz="0" w:space="0" w:color="auto"/>
            <w:bottom w:val="none" w:sz="0" w:space="0" w:color="auto"/>
            <w:right w:val="none" w:sz="0" w:space="0" w:color="auto"/>
          </w:divBdr>
          <w:divsChild>
            <w:div w:id="1840536220">
              <w:marLeft w:val="0"/>
              <w:marRight w:val="0"/>
              <w:marTop w:val="0"/>
              <w:marBottom w:val="0"/>
              <w:divBdr>
                <w:top w:val="none" w:sz="0" w:space="0" w:color="auto"/>
                <w:left w:val="none" w:sz="0" w:space="0" w:color="auto"/>
                <w:bottom w:val="none" w:sz="0" w:space="0" w:color="auto"/>
                <w:right w:val="none" w:sz="0" w:space="0" w:color="auto"/>
              </w:divBdr>
              <w:divsChild>
                <w:div w:id="1403722209">
                  <w:marLeft w:val="0"/>
                  <w:marRight w:val="0"/>
                  <w:marTop w:val="0"/>
                  <w:marBottom w:val="0"/>
                  <w:divBdr>
                    <w:top w:val="none" w:sz="0" w:space="0" w:color="auto"/>
                    <w:left w:val="none" w:sz="0" w:space="0" w:color="auto"/>
                    <w:bottom w:val="none" w:sz="0" w:space="0" w:color="auto"/>
                    <w:right w:val="none" w:sz="0" w:space="0" w:color="auto"/>
                  </w:divBdr>
                  <w:divsChild>
                    <w:div w:id="18602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090194">
      <w:bodyDiv w:val="1"/>
      <w:marLeft w:val="0"/>
      <w:marRight w:val="0"/>
      <w:marTop w:val="0"/>
      <w:marBottom w:val="0"/>
      <w:divBdr>
        <w:top w:val="none" w:sz="0" w:space="0" w:color="auto"/>
        <w:left w:val="none" w:sz="0" w:space="0" w:color="auto"/>
        <w:bottom w:val="none" w:sz="0" w:space="0" w:color="auto"/>
        <w:right w:val="none" w:sz="0" w:space="0" w:color="auto"/>
      </w:divBdr>
    </w:div>
    <w:div w:id="991712800">
      <w:bodyDiv w:val="1"/>
      <w:marLeft w:val="0"/>
      <w:marRight w:val="0"/>
      <w:marTop w:val="0"/>
      <w:marBottom w:val="0"/>
      <w:divBdr>
        <w:top w:val="none" w:sz="0" w:space="0" w:color="auto"/>
        <w:left w:val="none" w:sz="0" w:space="0" w:color="auto"/>
        <w:bottom w:val="none" w:sz="0" w:space="0" w:color="auto"/>
        <w:right w:val="none" w:sz="0" w:space="0" w:color="auto"/>
      </w:divBdr>
      <w:divsChild>
        <w:div w:id="2130082379">
          <w:marLeft w:val="0"/>
          <w:marRight w:val="0"/>
          <w:marTop w:val="0"/>
          <w:marBottom w:val="0"/>
          <w:divBdr>
            <w:top w:val="none" w:sz="0" w:space="0" w:color="auto"/>
            <w:left w:val="none" w:sz="0" w:space="0" w:color="auto"/>
            <w:bottom w:val="none" w:sz="0" w:space="0" w:color="auto"/>
            <w:right w:val="none" w:sz="0" w:space="0" w:color="auto"/>
          </w:divBdr>
          <w:divsChild>
            <w:div w:id="945161700">
              <w:marLeft w:val="0"/>
              <w:marRight w:val="0"/>
              <w:marTop w:val="0"/>
              <w:marBottom w:val="0"/>
              <w:divBdr>
                <w:top w:val="none" w:sz="0" w:space="0" w:color="auto"/>
                <w:left w:val="none" w:sz="0" w:space="0" w:color="auto"/>
                <w:bottom w:val="none" w:sz="0" w:space="0" w:color="auto"/>
                <w:right w:val="none" w:sz="0" w:space="0" w:color="auto"/>
              </w:divBdr>
              <w:divsChild>
                <w:div w:id="211590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095859">
      <w:bodyDiv w:val="1"/>
      <w:marLeft w:val="0"/>
      <w:marRight w:val="0"/>
      <w:marTop w:val="0"/>
      <w:marBottom w:val="0"/>
      <w:divBdr>
        <w:top w:val="none" w:sz="0" w:space="0" w:color="auto"/>
        <w:left w:val="none" w:sz="0" w:space="0" w:color="auto"/>
        <w:bottom w:val="none" w:sz="0" w:space="0" w:color="auto"/>
        <w:right w:val="none" w:sz="0" w:space="0" w:color="auto"/>
      </w:divBdr>
      <w:divsChild>
        <w:div w:id="1147668318">
          <w:marLeft w:val="0"/>
          <w:marRight w:val="0"/>
          <w:marTop w:val="0"/>
          <w:marBottom w:val="0"/>
          <w:divBdr>
            <w:top w:val="none" w:sz="0" w:space="0" w:color="auto"/>
            <w:left w:val="none" w:sz="0" w:space="0" w:color="auto"/>
            <w:bottom w:val="none" w:sz="0" w:space="0" w:color="auto"/>
            <w:right w:val="none" w:sz="0" w:space="0" w:color="auto"/>
          </w:divBdr>
          <w:divsChild>
            <w:div w:id="1271204573">
              <w:marLeft w:val="0"/>
              <w:marRight w:val="0"/>
              <w:marTop w:val="0"/>
              <w:marBottom w:val="0"/>
              <w:divBdr>
                <w:top w:val="none" w:sz="0" w:space="0" w:color="auto"/>
                <w:left w:val="none" w:sz="0" w:space="0" w:color="auto"/>
                <w:bottom w:val="none" w:sz="0" w:space="0" w:color="auto"/>
                <w:right w:val="none" w:sz="0" w:space="0" w:color="auto"/>
              </w:divBdr>
              <w:divsChild>
                <w:div w:id="7871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46427">
      <w:bodyDiv w:val="1"/>
      <w:marLeft w:val="0"/>
      <w:marRight w:val="0"/>
      <w:marTop w:val="0"/>
      <w:marBottom w:val="0"/>
      <w:divBdr>
        <w:top w:val="none" w:sz="0" w:space="0" w:color="auto"/>
        <w:left w:val="none" w:sz="0" w:space="0" w:color="auto"/>
        <w:bottom w:val="none" w:sz="0" w:space="0" w:color="auto"/>
        <w:right w:val="none" w:sz="0" w:space="0" w:color="auto"/>
      </w:divBdr>
      <w:divsChild>
        <w:div w:id="613753693">
          <w:marLeft w:val="0"/>
          <w:marRight w:val="0"/>
          <w:marTop w:val="0"/>
          <w:marBottom w:val="0"/>
          <w:divBdr>
            <w:top w:val="none" w:sz="0" w:space="0" w:color="auto"/>
            <w:left w:val="none" w:sz="0" w:space="0" w:color="auto"/>
            <w:bottom w:val="none" w:sz="0" w:space="0" w:color="auto"/>
            <w:right w:val="none" w:sz="0" w:space="0" w:color="auto"/>
          </w:divBdr>
          <w:divsChild>
            <w:div w:id="845680562">
              <w:marLeft w:val="0"/>
              <w:marRight w:val="0"/>
              <w:marTop w:val="0"/>
              <w:marBottom w:val="0"/>
              <w:divBdr>
                <w:top w:val="none" w:sz="0" w:space="0" w:color="auto"/>
                <w:left w:val="none" w:sz="0" w:space="0" w:color="auto"/>
                <w:bottom w:val="none" w:sz="0" w:space="0" w:color="auto"/>
                <w:right w:val="none" w:sz="0" w:space="0" w:color="auto"/>
              </w:divBdr>
              <w:divsChild>
                <w:div w:id="165668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8809856">
      <w:bodyDiv w:val="1"/>
      <w:marLeft w:val="0"/>
      <w:marRight w:val="0"/>
      <w:marTop w:val="0"/>
      <w:marBottom w:val="0"/>
      <w:divBdr>
        <w:top w:val="none" w:sz="0" w:space="0" w:color="auto"/>
        <w:left w:val="none" w:sz="0" w:space="0" w:color="auto"/>
        <w:bottom w:val="none" w:sz="0" w:space="0" w:color="auto"/>
        <w:right w:val="none" w:sz="0" w:space="0" w:color="auto"/>
      </w:divBdr>
      <w:divsChild>
        <w:div w:id="1998915189">
          <w:marLeft w:val="0"/>
          <w:marRight w:val="0"/>
          <w:marTop w:val="0"/>
          <w:marBottom w:val="0"/>
          <w:divBdr>
            <w:top w:val="none" w:sz="0" w:space="0" w:color="auto"/>
            <w:left w:val="none" w:sz="0" w:space="0" w:color="auto"/>
            <w:bottom w:val="none" w:sz="0" w:space="0" w:color="auto"/>
            <w:right w:val="none" w:sz="0" w:space="0" w:color="auto"/>
          </w:divBdr>
          <w:divsChild>
            <w:div w:id="1035807473">
              <w:marLeft w:val="0"/>
              <w:marRight w:val="0"/>
              <w:marTop w:val="0"/>
              <w:marBottom w:val="0"/>
              <w:divBdr>
                <w:top w:val="none" w:sz="0" w:space="0" w:color="auto"/>
                <w:left w:val="none" w:sz="0" w:space="0" w:color="auto"/>
                <w:bottom w:val="none" w:sz="0" w:space="0" w:color="auto"/>
                <w:right w:val="none" w:sz="0" w:space="0" w:color="auto"/>
              </w:divBdr>
              <w:divsChild>
                <w:div w:id="748501881">
                  <w:marLeft w:val="0"/>
                  <w:marRight w:val="0"/>
                  <w:marTop w:val="0"/>
                  <w:marBottom w:val="0"/>
                  <w:divBdr>
                    <w:top w:val="none" w:sz="0" w:space="0" w:color="auto"/>
                    <w:left w:val="none" w:sz="0" w:space="0" w:color="auto"/>
                    <w:bottom w:val="none" w:sz="0" w:space="0" w:color="auto"/>
                    <w:right w:val="none" w:sz="0" w:space="0" w:color="auto"/>
                  </w:divBdr>
                  <w:divsChild>
                    <w:div w:id="199919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340341">
      <w:bodyDiv w:val="1"/>
      <w:marLeft w:val="0"/>
      <w:marRight w:val="0"/>
      <w:marTop w:val="0"/>
      <w:marBottom w:val="0"/>
      <w:divBdr>
        <w:top w:val="none" w:sz="0" w:space="0" w:color="auto"/>
        <w:left w:val="none" w:sz="0" w:space="0" w:color="auto"/>
        <w:bottom w:val="none" w:sz="0" w:space="0" w:color="auto"/>
        <w:right w:val="none" w:sz="0" w:space="0" w:color="auto"/>
      </w:divBdr>
    </w:div>
    <w:div w:id="1201086552">
      <w:bodyDiv w:val="1"/>
      <w:marLeft w:val="0"/>
      <w:marRight w:val="0"/>
      <w:marTop w:val="0"/>
      <w:marBottom w:val="0"/>
      <w:divBdr>
        <w:top w:val="none" w:sz="0" w:space="0" w:color="auto"/>
        <w:left w:val="none" w:sz="0" w:space="0" w:color="auto"/>
        <w:bottom w:val="none" w:sz="0" w:space="0" w:color="auto"/>
        <w:right w:val="none" w:sz="0" w:space="0" w:color="auto"/>
      </w:divBdr>
      <w:divsChild>
        <w:div w:id="487479407">
          <w:marLeft w:val="0"/>
          <w:marRight w:val="0"/>
          <w:marTop w:val="0"/>
          <w:marBottom w:val="0"/>
          <w:divBdr>
            <w:top w:val="none" w:sz="0" w:space="0" w:color="auto"/>
            <w:left w:val="none" w:sz="0" w:space="0" w:color="auto"/>
            <w:bottom w:val="none" w:sz="0" w:space="0" w:color="auto"/>
            <w:right w:val="none" w:sz="0" w:space="0" w:color="auto"/>
          </w:divBdr>
          <w:divsChild>
            <w:div w:id="118450661">
              <w:marLeft w:val="0"/>
              <w:marRight w:val="0"/>
              <w:marTop w:val="0"/>
              <w:marBottom w:val="0"/>
              <w:divBdr>
                <w:top w:val="none" w:sz="0" w:space="0" w:color="auto"/>
                <w:left w:val="none" w:sz="0" w:space="0" w:color="auto"/>
                <w:bottom w:val="none" w:sz="0" w:space="0" w:color="auto"/>
                <w:right w:val="none" w:sz="0" w:space="0" w:color="auto"/>
              </w:divBdr>
              <w:divsChild>
                <w:div w:id="18529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944892">
      <w:bodyDiv w:val="1"/>
      <w:marLeft w:val="0"/>
      <w:marRight w:val="0"/>
      <w:marTop w:val="0"/>
      <w:marBottom w:val="0"/>
      <w:divBdr>
        <w:top w:val="none" w:sz="0" w:space="0" w:color="auto"/>
        <w:left w:val="none" w:sz="0" w:space="0" w:color="auto"/>
        <w:bottom w:val="none" w:sz="0" w:space="0" w:color="auto"/>
        <w:right w:val="none" w:sz="0" w:space="0" w:color="auto"/>
      </w:divBdr>
      <w:divsChild>
        <w:div w:id="1945571247">
          <w:marLeft w:val="0"/>
          <w:marRight w:val="0"/>
          <w:marTop w:val="0"/>
          <w:marBottom w:val="0"/>
          <w:divBdr>
            <w:top w:val="none" w:sz="0" w:space="0" w:color="auto"/>
            <w:left w:val="none" w:sz="0" w:space="0" w:color="auto"/>
            <w:bottom w:val="none" w:sz="0" w:space="0" w:color="auto"/>
            <w:right w:val="none" w:sz="0" w:space="0" w:color="auto"/>
          </w:divBdr>
          <w:divsChild>
            <w:div w:id="853542805">
              <w:marLeft w:val="0"/>
              <w:marRight w:val="0"/>
              <w:marTop w:val="0"/>
              <w:marBottom w:val="0"/>
              <w:divBdr>
                <w:top w:val="none" w:sz="0" w:space="0" w:color="auto"/>
                <w:left w:val="none" w:sz="0" w:space="0" w:color="auto"/>
                <w:bottom w:val="none" w:sz="0" w:space="0" w:color="auto"/>
                <w:right w:val="none" w:sz="0" w:space="0" w:color="auto"/>
              </w:divBdr>
              <w:divsChild>
                <w:div w:id="142719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733631">
      <w:bodyDiv w:val="1"/>
      <w:marLeft w:val="0"/>
      <w:marRight w:val="0"/>
      <w:marTop w:val="0"/>
      <w:marBottom w:val="0"/>
      <w:divBdr>
        <w:top w:val="none" w:sz="0" w:space="0" w:color="auto"/>
        <w:left w:val="none" w:sz="0" w:space="0" w:color="auto"/>
        <w:bottom w:val="none" w:sz="0" w:space="0" w:color="auto"/>
        <w:right w:val="none" w:sz="0" w:space="0" w:color="auto"/>
      </w:divBdr>
      <w:divsChild>
        <w:div w:id="180315415">
          <w:marLeft w:val="0"/>
          <w:marRight w:val="0"/>
          <w:marTop w:val="0"/>
          <w:marBottom w:val="0"/>
          <w:divBdr>
            <w:top w:val="none" w:sz="0" w:space="0" w:color="auto"/>
            <w:left w:val="none" w:sz="0" w:space="0" w:color="auto"/>
            <w:bottom w:val="none" w:sz="0" w:space="0" w:color="auto"/>
            <w:right w:val="none" w:sz="0" w:space="0" w:color="auto"/>
          </w:divBdr>
          <w:divsChild>
            <w:div w:id="2066949803">
              <w:marLeft w:val="0"/>
              <w:marRight w:val="0"/>
              <w:marTop w:val="0"/>
              <w:marBottom w:val="0"/>
              <w:divBdr>
                <w:top w:val="none" w:sz="0" w:space="0" w:color="auto"/>
                <w:left w:val="none" w:sz="0" w:space="0" w:color="auto"/>
                <w:bottom w:val="none" w:sz="0" w:space="0" w:color="auto"/>
                <w:right w:val="none" w:sz="0" w:space="0" w:color="auto"/>
              </w:divBdr>
              <w:divsChild>
                <w:div w:id="165232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058214">
      <w:bodyDiv w:val="1"/>
      <w:marLeft w:val="0"/>
      <w:marRight w:val="0"/>
      <w:marTop w:val="0"/>
      <w:marBottom w:val="0"/>
      <w:divBdr>
        <w:top w:val="none" w:sz="0" w:space="0" w:color="auto"/>
        <w:left w:val="none" w:sz="0" w:space="0" w:color="auto"/>
        <w:bottom w:val="none" w:sz="0" w:space="0" w:color="auto"/>
        <w:right w:val="none" w:sz="0" w:space="0" w:color="auto"/>
      </w:divBdr>
      <w:divsChild>
        <w:div w:id="1549221544">
          <w:marLeft w:val="0"/>
          <w:marRight w:val="0"/>
          <w:marTop w:val="0"/>
          <w:marBottom w:val="0"/>
          <w:divBdr>
            <w:top w:val="none" w:sz="0" w:space="0" w:color="auto"/>
            <w:left w:val="none" w:sz="0" w:space="0" w:color="auto"/>
            <w:bottom w:val="none" w:sz="0" w:space="0" w:color="auto"/>
            <w:right w:val="none" w:sz="0" w:space="0" w:color="auto"/>
          </w:divBdr>
          <w:divsChild>
            <w:div w:id="1744906872">
              <w:marLeft w:val="0"/>
              <w:marRight w:val="0"/>
              <w:marTop w:val="0"/>
              <w:marBottom w:val="0"/>
              <w:divBdr>
                <w:top w:val="none" w:sz="0" w:space="0" w:color="auto"/>
                <w:left w:val="none" w:sz="0" w:space="0" w:color="auto"/>
                <w:bottom w:val="none" w:sz="0" w:space="0" w:color="auto"/>
                <w:right w:val="none" w:sz="0" w:space="0" w:color="auto"/>
              </w:divBdr>
              <w:divsChild>
                <w:div w:id="130766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621114">
      <w:bodyDiv w:val="1"/>
      <w:marLeft w:val="0"/>
      <w:marRight w:val="0"/>
      <w:marTop w:val="0"/>
      <w:marBottom w:val="0"/>
      <w:divBdr>
        <w:top w:val="none" w:sz="0" w:space="0" w:color="auto"/>
        <w:left w:val="none" w:sz="0" w:space="0" w:color="auto"/>
        <w:bottom w:val="none" w:sz="0" w:space="0" w:color="auto"/>
        <w:right w:val="none" w:sz="0" w:space="0" w:color="auto"/>
      </w:divBdr>
      <w:divsChild>
        <w:div w:id="220097359">
          <w:marLeft w:val="0"/>
          <w:marRight w:val="0"/>
          <w:marTop w:val="0"/>
          <w:marBottom w:val="0"/>
          <w:divBdr>
            <w:top w:val="none" w:sz="0" w:space="0" w:color="auto"/>
            <w:left w:val="none" w:sz="0" w:space="0" w:color="auto"/>
            <w:bottom w:val="none" w:sz="0" w:space="0" w:color="auto"/>
            <w:right w:val="none" w:sz="0" w:space="0" w:color="auto"/>
          </w:divBdr>
          <w:divsChild>
            <w:div w:id="283389018">
              <w:marLeft w:val="0"/>
              <w:marRight w:val="0"/>
              <w:marTop w:val="0"/>
              <w:marBottom w:val="0"/>
              <w:divBdr>
                <w:top w:val="none" w:sz="0" w:space="0" w:color="auto"/>
                <w:left w:val="none" w:sz="0" w:space="0" w:color="auto"/>
                <w:bottom w:val="none" w:sz="0" w:space="0" w:color="auto"/>
                <w:right w:val="none" w:sz="0" w:space="0" w:color="auto"/>
              </w:divBdr>
              <w:divsChild>
                <w:div w:id="1585727310">
                  <w:marLeft w:val="0"/>
                  <w:marRight w:val="0"/>
                  <w:marTop w:val="0"/>
                  <w:marBottom w:val="0"/>
                  <w:divBdr>
                    <w:top w:val="none" w:sz="0" w:space="0" w:color="auto"/>
                    <w:left w:val="none" w:sz="0" w:space="0" w:color="auto"/>
                    <w:bottom w:val="none" w:sz="0" w:space="0" w:color="auto"/>
                    <w:right w:val="none" w:sz="0" w:space="0" w:color="auto"/>
                  </w:divBdr>
                  <w:divsChild>
                    <w:div w:id="84216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188537">
      <w:bodyDiv w:val="1"/>
      <w:marLeft w:val="0"/>
      <w:marRight w:val="0"/>
      <w:marTop w:val="0"/>
      <w:marBottom w:val="0"/>
      <w:divBdr>
        <w:top w:val="none" w:sz="0" w:space="0" w:color="auto"/>
        <w:left w:val="none" w:sz="0" w:space="0" w:color="auto"/>
        <w:bottom w:val="none" w:sz="0" w:space="0" w:color="auto"/>
        <w:right w:val="none" w:sz="0" w:space="0" w:color="auto"/>
      </w:divBdr>
      <w:divsChild>
        <w:div w:id="1326713529">
          <w:marLeft w:val="0"/>
          <w:marRight w:val="0"/>
          <w:marTop w:val="0"/>
          <w:marBottom w:val="0"/>
          <w:divBdr>
            <w:top w:val="none" w:sz="0" w:space="0" w:color="auto"/>
            <w:left w:val="none" w:sz="0" w:space="0" w:color="auto"/>
            <w:bottom w:val="none" w:sz="0" w:space="0" w:color="auto"/>
            <w:right w:val="none" w:sz="0" w:space="0" w:color="auto"/>
          </w:divBdr>
          <w:divsChild>
            <w:div w:id="1450707724">
              <w:marLeft w:val="0"/>
              <w:marRight w:val="0"/>
              <w:marTop w:val="0"/>
              <w:marBottom w:val="0"/>
              <w:divBdr>
                <w:top w:val="none" w:sz="0" w:space="0" w:color="auto"/>
                <w:left w:val="none" w:sz="0" w:space="0" w:color="auto"/>
                <w:bottom w:val="none" w:sz="0" w:space="0" w:color="auto"/>
                <w:right w:val="none" w:sz="0" w:space="0" w:color="auto"/>
              </w:divBdr>
              <w:divsChild>
                <w:div w:id="274488095">
                  <w:marLeft w:val="0"/>
                  <w:marRight w:val="0"/>
                  <w:marTop w:val="0"/>
                  <w:marBottom w:val="0"/>
                  <w:divBdr>
                    <w:top w:val="none" w:sz="0" w:space="0" w:color="auto"/>
                    <w:left w:val="none" w:sz="0" w:space="0" w:color="auto"/>
                    <w:bottom w:val="none" w:sz="0" w:space="0" w:color="auto"/>
                    <w:right w:val="none" w:sz="0" w:space="0" w:color="auto"/>
                  </w:divBdr>
                  <w:divsChild>
                    <w:div w:id="132292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995863">
      <w:bodyDiv w:val="1"/>
      <w:marLeft w:val="0"/>
      <w:marRight w:val="0"/>
      <w:marTop w:val="0"/>
      <w:marBottom w:val="0"/>
      <w:divBdr>
        <w:top w:val="none" w:sz="0" w:space="0" w:color="auto"/>
        <w:left w:val="none" w:sz="0" w:space="0" w:color="auto"/>
        <w:bottom w:val="none" w:sz="0" w:space="0" w:color="auto"/>
        <w:right w:val="none" w:sz="0" w:space="0" w:color="auto"/>
      </w:divBdr>
      <w:divsChild>
        <w:div w:id="1711881446">
          <w:marLeft w:val="0"/>
          <w:marRight w:val="0"/>
          <w:marTop w:val="0"/>
          <w:marBottom w:val="0"/>
          <w:divBdr>
            <w:top w:val="none" w:sz="0" w:space="0" w:color="auto"/>
            <w:left w:val="none" w:sz="0" w:space="0" w:color="auto"/>
            <w:bottom w:val="none" w:sz="0" w:space="0" w:color="auto"/>
            <w:right w:val="none" w:sz="0" w:space="0" w:color="auto"/>
          </w:divBdr>
          <w:divsChild>
            <w:div w:id="1997487424">
              <w:marLeft w:val="0"/>
              <w:marRight w:val="0"/>
              <w:marTop w:val="0"/>
              <w:marBottom w:val="0"/>
              <w:divBdr>
                <w:top w:val="none" w:sz="0" w:space="0" w:color="auto"/>
                <w:left w:val="none" w:sz="0" w:space="0" w:color="auto"/>
                <w:bottom w:val="none" w:sz="0" w:space="0" w:color="auto"/>
                <w:right w:val="none" w:sz="0" w:space="0" w:color="auto"/>
              </w:divBdr>
              <w:divsChild>
                <w:div w:id="76148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994818">
      <w:bodyDiv w:val="1"/>
      <w:marLeft w:val="0"/>
      <w:marRight w:val="0"/>
      <w:marTop w:val="0"/>
      <w:marBottom w:val="0"/>
      <w:divBdr>
        <w:top w:val="none" w:sz="0" w:space="0" w:color="auto"/>
        <w:left w:val="none" w:sz="0" w:space="0" w:color="auto"/>
        <w:bottom w:val="none" w:sz="0" w:space="0" w:color="auto"/>
        <w:right w:val="none" w:sz="0" w:space="0" w:color="auto"/>
      </w:divBdr>
      <w:divsChild>
        <w:div w:id="202906969">
          <w:marLeft w:val="0"/>
          <w:marRight w:val="0"/>
          <w:marTop w:val="0"/>
          <w:marBottom w:val="0"/>
          <w:divBdr>
            <w:top w:val="none" w:sz="0" w:space="0" w:color="auto"/>
            <w:left w:val="none" w:sz="0" w:space="0" w:color="auto"/>
            <w:bottom w:val="none" w:sz="0" w:space="0" w:color="auto"/>
            <w:right w:val="none" w:sz="0" w:space="0" w:color="auto"/>
          </w:divBdr>
          <w:divsChild>
            <w:div w:id="2077361062">
              <w:marLeft w:val="0"/>
              <w:marRight w:val="0"/>
              <w:marTop w:val="0"/>
              <w:marBottom w:val="0"/>
              <w:divBdr>
                <w:top w:val="none" w:sz="0" w:space="0" w:color="auto"/>
                <w:left w:val="none" w:sz="0" w:space="0" w:color="auto"/>
                <w:bottom w:val="none" w:sz="0" w:space="0" w:color="auto"/>
                <w:right w:val="none" w:sz="0" w:space="0" w:color="auto"/>
              </w:divBdr>
              <w:divsChild>
                <w:div w:id="190953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567048">
      <w:bodyDiv w:val="1"/>
      <w:marLeft w:val="0"/>
      <w:marRight w:val="0"/>
      <w:marTop w:val="0"/>
      <w:marBottom w:val="0"/>
      <w:divBdr>
        <w:top w:val="none" w:sz="0" w:space="0" w:color="auto"/>
        <w:left w:val="none" w:sz="0" w:space="0" w:color="auto"/>
        <w:bottom w:val="none" w:sz="0" w:space="0" w:color="auto"/>
        <w:right w:val="none" w:sz="0" w:space="0" w:color="auto"/>
      </w:divBdr>
    </w:div>
    <w:div w:id="1612083022">
      <w:bodyDiv w:val="1"/>
      <w:marLeft w:val="0"/>
      <w:marRight w:val="0"/>
      <w:marTop w:val="0"/>
      <w:marBottom w:val="0"/>
      <w:divBdr>
        <w:top w:val="none" w:sz="0" w:space="0" w:color="auto"/>
        <w:left w:val="none" w:sz="0" w:space="0" w:color="auto"/>
        <w:bottom w:val="none" w:sz="0" w:space="0" w:color="auto"/>
        <w:right w:val="none" w:sz="0" w:space="0" w:color="auto"/>
      </w:divBdr>
      <w:divsChild>
        <w:div w:id="1556771073">
          <w:marLeft w:val="0"/>
          <w:marRight w:val="0"/>
          <w:marTop w:val="0"/>
          <w:marBottom w:val="0"/>
          <w:divBdr>
            <w:top w:val="none" w:sz="0" w:space="0" w:color="auto"/>
            <w:left w:val="none" w:sz="0" w:space="0" w:color="auto"/>
            <w:bottom w:val="none" w:sz="0" w:space="0" w:color="auto"/>
            <w:right w:val="none" w:sz="0" w:space="0" w:color="auto"/>
          </w:divBdr>
          <w:divsChild>
            <w:div w:id="124546989">
              <w:marLeft w:val="0"/>
              <w:marRight w:val="0"/>
              <w:marTop w:val="0"/>
              <w:marBottom w:val="0"/>
              <w:divBdr>
                <w:top w:val="none" w:sz="0" w:space="0" w:color="auto"/>
                <w:left w:val="none" w:sz="0" w:space="0" w:color="auto"/>
                <w:bottom w:val="none" w:sz="0" w:space="0" w:color="auto"/>
                <w:right w:val="none" w:sz="0" w:space="0" w:color="auto"/>
              </w:divBdr>
              <w:divsChild>
                <w:div w:id="100161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266076">
      <w:bodyDiv w:val="1"/>
      <w:marLeft w:val="0"/>
      <w:marRight w:val="0"/>
      <w:marTop w:val="0"/>
      <w:marBottom w:val="0"/>
      <w:divBdr>
        <w:top w:val="none" w:sz="0" w:space="0" w:color="auto"/>
        <w:left w:val="none" w:sz="0" w:space="0" w:color="auto"/>
        <w:bottom w:val="none" w:sz="0" w:space="0" w:color="auto"/>
        <w:right w:val="none" w:sz="0" w:space="0" w:color="auto"/>
      </w:divBdr>
    </w:div>
    <w:div w:id="1663315174">
      <w:bodyDiv w:val="1"/>
      <w:marLeft w:val="0"/>
      <w:marRight w:val="0"/>
      <w:marTop w:val="0"/>
      <w:marBottom w:val="0"/>
      <w:divBdr>
        <w:top w:val="none" w:sz="0" w:space="0" w:color="auto"/>
        <w:left w:val="none" w:sz="0" w:space="0" w:color="auto"/>
        <w:bottom w:val="none" w:sz="0" w:space="0" w:color="auto"/>
        <w:right w:val="none" w:sz="0" w:space="0" w:color="auto"/>
      </w:divBdr>
    </w:div>
    <w:div w:id="1668707690">
      <w:bodyDiv w:val="1"/>
      <w:marLeft w:val="0"/>
      <w:marRight w:val="0"/>
      <w:marTop w:val="0"/>
      <w:marBottom w:val="0"/>
      <w:divBdr>
        <w:top w:val="none" w:sz="0" w:space="0" w:color="auto"/>
        <w:left w:val="none" w:sz="0" w:space="0" w:color="auto"/>
        <w:bottom w:val="none" w:sz="0" w:space="0" w:color="auto"/>
        <w:right w:val="none" w:sz="0" w:space="0" w:color="auto"/>
      </w:divBdr>
    </w:div>
    <w:div w:id="1893617359">
      <w:bodyDiv w:val="1"/>
      <w:marLeft w:val="0"/>
      <w:marRight w:val="0"/>
      <w:marTop w:val="0"/>
      <w:marBottom w:val="0"/>
      <w:divBdr>
        <w:top w:val="none" w:sz="0" w:space="0" w:color="auto"/>
        <w:left w:val="none" w:sz="0" w:space="0" w:color="auto"/>
        <w:bottom w:val="none" w:sz="0" w:space="0" w:color="auto"/>
        <w:right w:val="none" w:sz="0" w:space="0" w:color="auto"/>
      </w:divBdr>
      <w:divsChild>
        <w:div w:id="490296756">
          <w:marLeft w:val="0"/>
          <w:marRight w:val="0"/>
          <w:marTop w:val="0"/>
          <w:marBottom w:val="0"/>
          <w:divBdr>
            <w:top w:val="none" w:sz="0" w:space="0" w:color="auto"/>
            <w:left w:val="none" w:sz="0" w:space="0" w:color="auto"/>
            <w:bottom w:val="none" w:sz="0" w:space="0" w:color="auto"/>
            <w:right w:val="none" w:sz="0" w:space="0" w:color="auto"/>
          </w:divBdr>
          <w:divsChild>
            <w:div w:id="1368793261">
              <w:marLeft w:val="0"/>
              <w:marRight w:val="0"/>
              <w:marTop w:val="0"/>
              <w:marBottom w:val="0"/>
              <w:divBdr>
                <w:top w:val="none" w:sz="0" w:space="0" w:color="auto"/>
                <w:left w:val="none" w:sz="0" w:space="0" w:color="auto"/>
                <w:bottom w:val="none" w:sz="0" w:space="0" w:color="auto"/>
                <w:right w:val="none" w:sz="0" w:space="0" w:color="auto"/>
              </w:divBdr>
              <w:divsChild>
                <w:div w:id="178175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841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4739253">
      <w:bodyDiv w:val="1"/>
      <w:marLeft w:val="0"/>
      <w:marRight w:val="0"/>
      <w:marTop w:val="0"/>
      <w:marBottom w:val="0"/>
      <w:divBdr>
        <w:top w:val="none" w:sz="0" w:space="0" w:color="auto"/>
        <w:left w:val="none" w:sz="0" w:space="0" w:color="auto"/>
        <w:bottom w:val="none" w:sz="0" w:space="0" w:color="auto"/>
        <w:right w:val="none" w:sz="0" w:space="0" w:color="auto"/>
      </w:divBdr>
    </w:div>
    <w:div w:id="2103526562">
      <w:bodyDiv w:val="1"/>
      <w:marLeft w:val="0"/>
      <w:marRight w:val="0"/>
      <w:marTop w:val="0"/>
      <w:marBottom w:val="0"/>
      <w:divBdr>
        <w:top w:val="none" w:sz="0" w:space="0" w:color="auto"/>
        <w:left w:val="none" w:sz="0" w:space="0" w:color="auto"/>
        <w:bottom w:val="none" w:sz="0" w:space="0" w:color="auto"/>
        <w:right w:val="none" w:sz="0" w:space="0" w:color="auto"/>
      </w:divBdr>
      <w:divsChild>
        <w:div w:id="1613630838">
          <w:marLeft w:val="0"/>
          <w:marRight w:val="0"/>
          <w:marTop w:val="0"/>
          <w:marBottom w:val="0"/>
          <w:divBdr>
            <w:top w:val="none" w:sz="0" w:space="0" w:color="auto"/>
            <w:left w:val="none" w:sz="0" w:space="0" w:color="auto"/>
            <w:bottom w:val="none" w:sz="0" w:space="0" w:color="auto"/>
            <w:right w:val="none" w:sz="0" w:space="0" w:color="auto"/>
          </w:divBdr>
          <w:divsChild>
            <w:div w:id="830757049">
              <w:marLeft w:val="0"/>
              <w:marRight w:val="0"/>
              <w:marTop w:val="0"/>
              <w:marBottom w:val="0"/>
              <w:divBdr>
                <w:top w:val="none" w:sz="0" w:space="0" w:color="auto"/>
                <w:left w:val="none" w:sz="0" w:space="0" w:color="auto"/>
                <w:bottom w:val="none" w:sz="0" w:space="0" w:color="auto"/>
                <w:right w:val="none" w:sz="0" w:space="0" w:color="auto"/>
              </w:divBdr>
              <w:divsChild>
                <w:div w:id="38144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ni.nimh.nih.gov/pub/dist/doc/program_help/README.environment.html"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fni.nimh.nih.gov/afni/doc/help/3dDeconvolve.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fni.nimh.nih.gov/pub/dist/doc/program_help/%20align_epi_anat.py.htm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afni.nimh.nih.gov/pub/dist/doc/program_help/to3d.html" TargetMode="External"/><Relationship Id="rId4" Type="http://schemas.openxmlformats.org/officeDocument/2006/relationships/settings" Target="settings.xml"/><Relationship Id="rId9" Type="http://schemas.openxmlformats.org/officeDocument/2006/relationships/hyperlink" Target="https://afni.nimh.nih.gov/pub/dist/doc/program_help/Dimon.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1CB61-6E7E-1541-9360-160269624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852</Words>
  <Characters>3905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8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20-03-12T14:17:00Z</cp:lastPrinted>
  <dcterms:created xsi:type="dcterms:W3CDTF">2020-08-03T15:20:00Z</dcterms:created>
  <dcterms:modified xsi:type="dcterms:W3CDTF">2020-08-0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